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FE26D" w14:textId="3A4C2E10" w:rsidR="00CF6316" w:rsidRDefault="00873AFD" w:rsidP="00B759D6">
      <w:pPr>
        <w:outlineLvl w:val="0"/>
        <w:rPr>
          <w:b/>
          <w:sz w:val="40"/>
          <w:szCs w:val="40"/>
        </w:rPr>
      </w:pPr>
      <w:bookmarkStart w:id="0" w:name="_Toc1506822"/>
      <w:r>
        <w:rPr>
          <w:b/>
          <w:sz w:val="40"/>
          <w:szCs w:val="40"/>
        </w:rPr>
        <w:t>Detailed</w:t>
      </w:r>
      <w:r w:rsidR="00BE0660" w:rsidRPr="00BE0660">
        <w:rPr>
          <w:b/>
          <w:sz w:val="40"/>
          <w:szCs w:val="40"/>
        </w:rPr>
        <w:t xml:space="preserve"> Method</w:t>
      </w:r>
      <w:r w:rsidR="00737319">
        <w:rPr>
          <w:b/>
          <w:sz w:val="40"/>
          <w:szCs w:val="40"/>
        </w:rPr>
        <w:t>s</w:t>
      </w:r>
      <w:bookmarkEnd w:id="0"/>
    </w:p>
    <w:p w14:paraId="278E6443" w14:textId="77777777" w:rsidR="00CF6316" w:rsidRPr="00CF6316" w:rsidRDefault="00CF6316"/>
    <w:p w14:paraId="1CA93110" w14:textId="4F6973A4" w:rsidR="000D6DE3" w:rsidRDefault="00A77CAF">
      <w:r>
        <w:t>This is a more detailed explanation of the bioinformatics methods required for incompatibility group/replicon typing and plasmid characterization</w:t>
      </w:r>
      <w:r w:rsidR="00873AFD">
        <w:t xml:space="preserve"> described in </w:t>
      </w:r>
      <w:hyperlink w:anchor="_ENREF_4" w:tooltip="Card, 2019 #791" w:history="1">
        <w:r w:rsidR="00757D05">
          <w:fldChar w:fldCharType="begin"/>
        </w:r>
        <w:r w:rsidR="00757D05">
          <w:instrText xml:space="preserve"> ADDIN EN.CITE &lt;EndNote&gt;&lt;Cite AuthorYear="1"&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757D05">
          <w:fldChar w:fldCharType="separate"/>
        </w:r>
        <w:r w:rsidR="00757D05">
          <w:rPr>
            <w:noProof/>
          </w:rPr>
          <w:t>Card et al. (2019)</w:t>
        </w:r>
        <w:r w:rsidR="00757D05">
          <w:fldChar w:fldCharType="end"/>
        </w:r>
      </w:hyperlink>
      <w:r w:rsidR="00E016FB">
        <w:t xml:space="preserve"> and the Overview</w:t>
      </w:r>
      <w:bookmarkStart w:id="1" w:name="_GoBack"/>
      <w:bookmarkEnd w:id="1"/>
      <w:r>
        <w:t xml:space="preserve">. </w:t>
      </w:r>
      <w:r w:rsidR="00873AFD">
        <w:t>Please at least read the latter for a description of the data and a higher-level overview of the process before getting into the nitty gritty in this document.</w:t>
      </w:r>
      <w:r>
        <w:t xml:space="preserve"> </w:t>
      </w:r>
      <w:r w:rsidR="00873AFD">
        <w:t xml:space="preserve">This document </w:t>
      </w:r>
      <w:r>
        <w:t xml:space="preserve">will describe a </w:t>
      </w:r>
      <w:r w:rsidR="00295F22">
        <w:t xml:space="preserve">step-by-step walkthrough </w:t>
      </w:r>
      <w:r>
        <w:t xml:space="preserve">of the process. Please note that most of these steps will be simple data formatting. Also note that it would have been easier in some cases to combine multiple steps into one. The choice to separate </w:t>
      </w:r>
      <w:r w:rsidR="00295F22">
        <w:t xml:space="preserve">each </w:t>
      </w:r>
      <w:r>
        <w:t xml:space="preserve">piece of the process was for clarity and to enable another to modify this </w:t>
      </w:r>
      <w:r w:rsidR="00295F22">
        <w:t>process</w:t>
      </w:r>
      <w:r>
        <w:t xml:space="preserve"> for their </w:t>
      </w:r>
      <w:r w:rsidR="00B759D6">
        <w:t xml:space="preserve">own purposes. </w:t>
      </w:r>
      <w:r w:rsidR="00917E2C">
        <w:t xml:space="preserve">Additionally, </w:t>
      </w:r>
      <w:r w:rsidR="0068523E">
        <w:t xml:space="preserve">some steps might have made better sense in different orders. This process evolved as the project changed; we recognize alternate orders are plausible. </w:t>
      </w:r>
      <w:r w:rsidR="00B759D6">
        <w:t>For our work, all steps could be run interactively; i.e., not requiring a high-performance computing (HPC) architecture. Our work was completed on a machine running Red Hat Enterprise Linux.</w:t>
      </w:r>
    </w:p>
    <w:p w14:paraId="21CBFAAC" w14:textId="77777777" w:rsidR="00B759D6" w:rsidRDefault="00B759D6"/>
    <w:p w14:paraId="295C5361" w14:textId="77777777" w:rsidR="00B759D6" w:rsidRPr="00B759D6" w:rsidRDefault="00B759D6" w:rsidP="00B759D6">
      <w:pPr>
        <w:outlineLvl w:val="0"/>
        <w:rPr>
          <w:b/>
          <w:sz w:val="28"/>
        </w:rPr>
      </w:pPr>
      <w:bookmarkStart w:id="2" w:name="_Toc1506823"/>
      <w:r w:rsidRPr="00B759D6">
        <w:rPr>
          <w:b/>
          <w:sz w:val="28"/>
        </w:rPr>
        <w:t>Summary</w:t>
      </w:r>
      <w:bookmarkEnd w:id="2"/>
    </w:p>
    <w:p w14:paraId="55F7813C" w14:textId="77777777" w:rsidR="00B759D6" w:rsidRDefault="00B759D6"/>
    <w:p w14:paraId="1325C233" w14:textId="589ABAB2" w:rsidR="003210CD" w:rsidRDefault="00F75575">
      <w:r>
        <w:t xml:space="preserve">This process begins with one </w:t>
      </w:r>
      <w:proofErr w:type="spellStart"/>
      <w:r>
        <w:t>fasta</w:t>
      </w:r>
      <w:proofErr w:type="spellEnd"/>
      <w:r>
        <w:t xml:space="preserve"> file and multiple GenBank files. The formats for these files are described in steps </w:t>
      </w:r>
      <w:r w:rsidR="003F4948">
        <w:t>1</w:t>
      </w:r>
      <w:r>
        <w:t xml:space="preserve"> and </w:t>
      </w:r>
      <w:r w:rsidR="003F4948">
        <w:t>3</w:t>
      </w:r>
      <w:r>
        <w:t xml:space="preserve">, respectively. The </w:t>
      </w:r>
      <w:proofErr w:type="spellStart"/>
      <w:r>
        <w:t>fasta</w:t>
      </w:r>
      <w:proofErr w:type="spellEnd"/>
      <w:r>
        <w:t xml:space="preserve"> file contains the incompatibility</w:t>
      </w:r>
      <w:r w:rsidR="00295F22">
        <w:t xml:space="preserve"> group</w:t>
      </w:r>
      <w:r>
        <w:t xml:space="preserve"> sequences. In our work, this was a download of the </w:t>
      </w:r>
      <w:proofErr w:type="spellStart"/>
      <w:r w:rsidRPr="0007716D">
        <w:t>PlasmidFinder</w:t>
      </w:r>
      <w:proofErr w:type="spellEnd"/>
      <w:r w:rsidRPr="0007716D">
        <w:t xml:space="preserve"> v1.3 </w:t>
      </w:r>
      <w:r w:rsidRPr="0007716D">
        <w:rPr>
          <w:i/>
        </w:rPr>
        <w:t>Enterobacteriaceae</w:t>
      </w:r>
      <w:r w:rsidRPr="0007716D">
        <w:t xml:space="preserve"> database</w:t>
      </w:r>
      <w:r>
        <w:t xml:space="preserve"> </w:t>
      </w:r>
      <w:r>
        <w:fldChar w:fldCharType="begin">
          <w:fldData xml:space="preserve">PEVuZE5vdGU+PENpdGU+PEF1dGhvcj5DYXJhdHRvbGk8L0F1dGhvcj48WWVhcj4yMDE0PC9ZZWFy
PjxSZWNOdW0+NjA1PC9SZWNOdW0+PERpc3BsYXlUZXh0PihDYXJhdHRvbGkgZXQgYWwuIDIwMTQp
PC9EaXNwbGF5VGV4dD48cmVjb3JkPjxyZWMtbnVtYmVyPjYwNTwvcmVjLW51bWJlcj48Zm9yZWln
bi1rZXlzPjxrZXkgYXBwPSJFTiIgZGItaWQ9ImE1czl2ZXhza3N6ZWU4ZXplYWF2YTVkY2UyZHR6
eGZhZXh6dCIgdGltZXN0YW1wPSIxNTI1OTc2MDkyIj42MDU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757D05" w:rsidRPr="00757D05">
        <w:instrText xml:space="preserve"> ADDIN EN.CITE </w:instrText>
      </w:r>
      <w:r w:rsidR="00757D05" w:rsidRPr="00757D05">
        <w:fldChar w:fldCharType="begin">
          <w:fldData xml:space="preserve">PEVuZE5vdGU+PENpdGU+PEF1dGhvcj5DYXJhdHRvbGk8L0F1dGhvcj48WWVhcj4yMDE0PC9ZZWFy
PjxSZWNOdW0+NjA1PC9SZWNOdW0+PERpc3BsYXlUZXh0PihDYXJhdHRvbGkgZXQgYWwuIDIwMTQp
PC9EaXNwbGF5VGV4dD48cmVjb3JkPjxyZWMtbnVtYmVyPjYwNTwvcmVjLW51bWJlcj48Zm9yZWln
bi1rZXlzPjxrZXkgYXBwPSJFTiIgZGItaWQ9ImE1czl2ZXhza3N6ZWU4ZXplYWF2YTVkY2UyZHR6
eGZhZXh6dCIgdGltZXN0YW1wPSIxNTI1OTc2MDkyIj42MDU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757D05" w:rsidRPr="00757D05">
        <w:instrText xml:space="preserve"> ADDIN EN.CITE.DATA </w:instrText>
      </w:r>
      <w:r w:rsidR="00757D05" w:rsidRPr="00757D05">
        <w:fldChar w:fldCharType="end"/>
      </w:r>
      <w:r>
        <w:fldChar w:fldCharType="separate"/>
      </w:r>
      <w:r w:rsidR="00757D05">
        <w:rPr>
          <w:noProof/>
        </w:rPr>
        <w:t>(</w:t>
      </w:r>
      <w:hyperlink w:anchor="_ENREF_3" w:tooltip="Carattoli, 2014 #605" w:history="1">
        <w:r w:rsidR="00757D05">
          <w:rPr>
            <w:noProof/>
          </w:rPr>
          <w:t>Carattoli et al. 2014</w:t>
        </w:r>
      </w:hyperlink>
      <w:r w:rsidR="00757D05">
        <w:rPr>
          <w:noProof/>
        </w:rPr>
        <w:t>)</w:t>
      </w:r>
      <w:r>
        <w:fldChar w:fldCharType="end"/>
      </w:r>
      <w:r>
        <w:t>. The GenBank files contain one or more GenBank records in them, where each record could itself be considered a GenBank file for a single accession number. Thus, these GenBank files are concatenations of multiple GenBank records. Effectively, this is how we group</w:t>
      </w:r>
      <w:r w:rsidR="00295F22">
        <w:t>ed</w:t>
      </w:r>
      <w:r>
        <w:t xml:space="preserve"> accessions of interest. The same accession may appear in multiple groupings. Note, if you attempt to r</w:t>
      </w:r>
      <w:r w:rsidR="00295F22">
        <w:t>e</w:t>
      </w:r>
      <w:r>
        <w:t>-use our process with your own data and have GenBank files as a single file per accession, combining them into groups</w:t>
      </w:r>
      <w:r w:rsidR="00446E94">
        <w:t xml:space="preserve"> </w:t>
      </w:r>
      <w:r>
        <w:t>will feel unnecessary. We began this way because tha</w:t>
      </w:r>
      <w:r w:rsidR="00171A5A">
        <w:t>t is what we had to start with.</w:t>
      </w:r>
    </w:p>
    <w:p w14:paraId="2A97EB7B" w14:textId="77777777" w:rsidR="00171A5A" w:rsidRDefault="00171A5A"/>
    <w:p w14:paraId="21319611" w14:textId="30CC8484" w:rsidR="00F75575" w:rsidRDefault="00171A5A">
      <w:r>
        <w:t xml:space="preserve">The results of the entire process are CSV files with information about each plasmid in a group and a text file with summary statistics about each group. The </w:t>
      </w:r>
      <w:r w:rsidR="00446E94">
        <w:t xml:space="preserve">file </w:t>
      </w:r>
      <w:r>
        <w:t>contains basic information (e.g., plasmid length), the incompatibility group(s) the plasmid best aligns to, and some gene/function annotation based on key term searches of the GenBank file's CDS regions. To accomplish this, e</w:t>
      </w:r>
      <w:r w:rsidR="00F75575">
        <w:t xml:space="preserve">ach </w:t>
      </w:r>
      <w:r>
        <w:t xml:space="preserve">(input) </w:t>
      </w:r>
      <w:r w:rsidR="00F75575">
        <w:t xml:space="preserve">group GenBank file is split into a single GenBank file per accession and the sequences are extracted </w:t>
      </w:r>
      <w:r w:rsidR="00446E94">
        <w:t xml:space="preserve">as </w:t>
      </w:r>
      <w:proofErr w:type="spellStart"/>
      <w:r w:rsidR="00F75575">
        <w:t>fasta</w:t>
      </w:r>
      <w:proofErr w:type="spellEnd"/>
      <w:r w:rsidR="00F75575">
        <w:t xml:space="preserve"> files. </w:t>
      </w:r>
      <w:r>
        <w:t>The sequence lengths are recorded and t</w:t>
      </w:r>
      <w:r w:rsidR="00F75575">
        <w:t xml:space="preserve">hese sequences are individually aligned (using the NCBI BLAST+ Suite </w:t>
      </w:r>
      <w:r w:rsidR="00F7557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 </w:instrText>
      </w:r>
      <w:r w:rsidR="00757D0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DATA </w:instrText>
      </w:r>
      <w:r w:rsidR="00757D05">
        <w:fldChar w:fldCharType="end"/>
      </w:r>
      <w:r w:rsidR="00F75575">
        <w:fldChar w:fldCharType="separate"/>
      </w:r>
      <w:r w:rsidR="00757D05">
        <w:rPr>
          <w:noProof/>
        </w:rPr>
        <w:t>(</w:t>
      </w:r>
      <w:hyperlink w:anchor="_ENREF_1" w:tooltip="Altschul, 1990 #595" w:history="1">
        <w:r w:rsidR="00757D05">
          <w:rPr>
            <w:noProof/>
          </w:rPr>
          <w:t>Altschul et al. 1990</w:t>
        </w:r>
      </w:hyperlink>
      <w:r w:rsidR="00757D05">
        <w:rPr>
          <w:noProof/>
        </w:rPr>
        <w:t xml:space="preserve">; </w:t>
      </w:r>
      <w:hyperlink w:anchor="_ENREF_2" w:tooltip="Camacho, 2009 #594" w:history="1">
        <w:r w:rsidR="00757D05">
          <w:rPr>
            <w:noProof/>
          </w:rPr>
          <w:t>Camacho et al. 2009</w:t>
        </w:r>
      </w:hyperlink>
      <w:r w:rsidR="00757D05">
        <w:rPr>
          <w:noProof/>
        </w:rPr>
        <w:t>)</w:t>
      </w:r>
      <w:r w:rsidR="00F75575">
        <w:fldChar w:fldCharType="end"/>
      </w:r>
      <w:r w:rsidR="00F75575">
        <w:t xml:space="preserve">) </w:t>
      </w:r>
      <w:r>
        <w:t xml:space="preserve">to the incompatibility group sequences. After filtering out the "best" alignments, the incompatibility group </w:t>
      </w:r>
      <w:r w:rsidR="00446E94">
        <w:t>is</w:t>
      </w:r>
      <w:r>
        <w:t xml:space="preserve"> determined and saved for later assimilation into the final outputs. The CDS regions are extracted from </w:t>
      </w:r>
      <w:r w:rsidR="007E1600">
        <w:t>the</w:t>
      </w:r>
      <w:r w:rsidR="00EB0552">
        <w:t xml:space="preserve"> GenBank files and searched for key terms using regular expressions. Each key term belongs to one or more categories. Matches in each category are counted and summarized in the final output. For more details on this searching strategy, please see </w:t>
      </w:r>
      <w:r w:rsidR="00873AFD">
        <w:t>S</w:t>
      </w:r>
      <w:r w:rsidR="00EB0552">
        <w:t>tep 1</w:t>
      </w:r>
      <w:r w:rsidR="00155D9D">
        <w:t>4</w:t>
      </w:r>
      <w:r w:rsidR="00EB0552">
        <w:t xml:space="preserve">. The key terms are listed with their Python regular expression in </w:t>
      </w:r>
      <w:r w:rsidR="008A7378">
        <w:t xml:space="preserve">the supplement of </w:t>
      </w:r>
      <w:r w:rsidR="003F4948">
        <w:t>our paper</w:t>
      </w:r>
      <w:r w:rsidR="008B639F">
        <w:t xml:space="preserve"> </w:t>
      </w:r>
      <w:r w:rsidR="008B639F">
        <w:fldChar w:fldCharType="begin"/>
      </w:r>
      <w:r w:rsidR="00757D05">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8B639F">
        <w:fldChar w:fldCharType="separate"/>
      </w:r>
      <w:r w:rsidR="00757D05">
        <w:rPr>
          <w:noProof/>
        </w:rPr>
        <w:t>(</w:t>
      </w:r>
      <w:hyperlink w:anchor="_ENREF_4" w:tooltip="Card, 2019 #791" w:history="1">
        <w:r w:rsidR="00757D05">
          <w:rPr>
            <w:noProof/>
          </w:rPr>
          <w:t>Card et al. 2019</w:t>
        </w:r>
      </w:hyperlink>
      <w:r w:rsidR="00757D05">
        <w:rPr>
          <w:noProof/>
        </w:rPr>
        <w:t>)</w:t>
      </w:r>
      <w:r w:rsidR="008B639F">
        <w:fldChar w:fldCharType="end"/>
      </w:r>
      <w:r w:rsidR="00EB0552">
        <w:t>.</w:t>
      </w:r>
      <w:r w:rsidR="0077586C">
        <w:t xml:space="preserve"> Additional information</w:t>
      </w:r>
      <w:r w:rsidR="00C51310">
        <w:t>, e.g., sequencing platforms, country, etc., is also available in the final outputs.</w:t>
      </w:r>
    </w:p>
    <w:p w14:paraId="0656CF7D" w14:textId="77777777" w:rsidR="00EB0552" w:rsidRDefault="00EB0552"/>
    <w:p w14:paraId="4B62A28F" w14:textId="77777777" w:rsidR="00EB0552" w:rsidRDefault="00EB0552">
      <w:r>
        <w:t xml:space="preserve">This summary concludes with an outline of </w:t>
      </w:r>
      <w:r w:rsidR="000E2373">
        <w:t xml:space="preserve">the </w:t>
      </w:r>
      <w:r>
        <w:t>steps. Each step will be detailed, followed by</w:t>
      </w:r>
      <w:r w:rsidR="00DA6D8D">
        <w:t xml:space="preserve"> the</w:t>
      </w:r>
      <w:r>
        <w:t xml:space="preserve"> references. The code in the detailed steps has, in many cases, been simplified. In other cases, the code is several pages long and would be difficult to copy and paste effectively. Especially the with Python code, readability suffers as lines wrap because a standard page is not wide enough to contain some code statements on a single line. Accordingly, we encourage you to visit the online repository for the code: </w:t>
      </w:r>
      <w:hyperlink r:id="rId6" w:history="1">
        <w:r w:rsidRPr="008F0EC8">
          <w:rPr>
            <w:rStyle w:val="Hyperlink"/>
          </w:rPr>
          <w:t>https://github.com/ridgelab/plasmidCharacterization</w:t>
        </w:r>
      </w:hyperlink>
      <w:r>
        <w:t>.</w:t>
      </w:r>
    </w:p>
    <w:p w14:paraId="220331FA" w14:textId="77777777" w:rsidR="00924B8A" w:rsidRDefault="00924B8A" w:rsidP="00BB0AE5"/>
    <w:p w14:paraId="6FA0F81E" w14:textId="77777777" w:rsidR="00924B8A" w:rsidRPr="00924B8A" w:rsidRDefault="00924B8A" w:rsidP="00924B8A">
      <w:pPr>
        <w:ind w:left="360"/>
        <w:rPr>
          <w:b/>
          <w:u w:val="single"/>
        </w:rPr>
      </w:pPr>
      <w:r w:rsidRPr="00924B8A">
        <w:rPr>
          <w:b/>
          <w:u w:val="single"/>
        </w:rPr>
        <w:t>Outline of Steps</w:t>
      </w:r>
    </w:p>
    <w:p w14:paraId="0D5B8EDD" w14:textId="1CCF3389" w:rsidR="00BB0AE5" w:rsidRDefault="00BB0AE5" w:rsidP="00924B8A">
      <w:pPr>
        <w:ind w:left="360"/>
      </w:pPr>
      <w:r>
        <w:t xml:space="preserve">Step </w:t>
      </w:r>
      <w:r w:rsidR="008C7B71">
        <w:t>1</w:t>
      </w:r>
      <w:r>
        <w:t xml:space="preserve">. Format Incompatibility Groups </w:t>
      </w:r>
      <w:proofErr w:type="spellStart"/>
      <w:r>
        <w:t>Fasta</w:t>
      </w:r>
      <w:proofErr w:type="spellEnd"/>
      <w:r>
        <w:t xml:space="preserve"> File</w:t>
      </w:r>
    </w:p>
    <w:p w14:paraId="0C84606C" w14:textId="09B0EE85" w:rsidR="00BB0AE5" w:rsidRDefault="00BB0AE5" w:rsidP="00924B8A">
      <w:pPr>
        <w:ind w:left="360"/>
      </w:pPr>
      <w:r>
        <w:lastRenderedPageBreak/>
        <w:t xml:space="preserve">Step </w:t>
      </w:r>
      <w:r w:rsidR="008C7B71">
        <w:t>2</w:t>
      </w:r>
      <w:r>
        <w:t xml:space="preserve">. Create Incompatibility Groups BLAST </w:t>
      </w:r>
      <w:r w:rsidR="00C12505">
        <w:t>D</w:t>
      </w:r>
      <w:r>
        <w:t>atabase</w:t>
      </w:r>
    </w:p>
    <w:p w14:paraId="4D73C22F" w14:textId="1EC8732D" w:rsidR="00BB0AE5" w:rsidRDefault="00BB0AE5" w:rsidP="00924B8A">
      <w:pPr>
        <w:ind w:left="360"/>
      </w:pPr>
      <w:r>
        <w:t xml:space="preserve">Step </w:t>
      </w:r>
      <w:r w:rsidR="008C7B71">
        <w:t>3</w:t>
      </w:r>
      <w:r>
        <w:t>. Split Multi-Accession GenBank Files</w:t>
      </w:r>
    </w:p>
    <w:p w14:paraId="6CED72B1" w14:textId="499684F6" w:rsidR="00BB0AE5" w:rsidRDefault="00BB0AE5" w:rsidP="00924B8A">
      <w:pPr>
        <w:ind w:left="360"/>
      </w:pPr>
      <w:r>
        <w:t xml:space="preserve">Step </w:t>
      </w:r>
      <w:r w:rsidR="008C7B71">
        <w:t>4</w:t>
      </w:r>
      <w:r>
        <w:t xml:space="preserve">. Extract ORIGIN Sequence from GB to </w:t>
      </w:r>
      <w:proofErr w:type="spellStart"/>
      <w:r>
        <w:t>Fasta</w:t>
      </w:r>
      <w:proofErr w:type="spellEnd"/>
    </w:p>
    <w:p w14:paraId="6C55E689" w14:textId="410F54FE" w:rsidR="00BB0AE5" w:rsidRDefault="00BB0AE5" w:rsidP="00924B8A">
      <w:pPr>
        <w:ind w:left="360"/>
      </w:pPr>
      <w:r>
        <w:t xml:space="preserve">Step </w:t>
      </w:r>
      <w:r w:rsidR="008C7B71">
        <w:t>5</w:t>
      </w:r>
      <w:r>
        <w:t>. Extract Group Lists</w:t>
      </w:r>
    </w:p>
    <w:p w14:paraId="367A07E3" w14:textId="1EC34FEA" w:rsidR="00BB0AE5" w:rsidRDefault="00BB0AE5" w:rsidP="00924B8A">
      <w:pPr>
        <w:ind w:left="360"/>
      </w:pPr>
      <w:r>
        <w:t xml:space="preserve">Step </w:t>
      </w:r>
      <w:r w:rsidR="008C7B71">
        <w:t>6</w:t>
      </w:r>
      <w:r>
        <w:t xml:space="preserve">. </w:t>
      </w:r>
      <w:r w:rsidR="00EF3BE3">
        <w:t>BLAST</w:t>
      </w:r>
      <w:r>
        <w:t xml:space="preserve"> Incompatibility Groups</w:t>
      </w:r>
    </w:p>
    <w:p w14:paraId="028D5B85" w14:textId="5ED883B7" w:rsidR="00BB0AE5" w:rsidRDefault="00BB0AE5" w:rsidP="00924B8A">
      <w:pPr>
        <w:ind w:left="360"/>
      </w:pPr>
      <w:r>
        <w:t xml:space="preserve">Step </w:t>
      </w:r>
      <w:r w:rsidR="008C7B71">
        <w:t>7</w:t>
      </w:r>
      <w:r>
        <w:t>. Subset BLAST Results by Coverage Cutoff of 60%</w:t>
      </w:r>
    </w:p>
    <w:p w14:paraId="03FCBECF" w14:textId="01362011" w:rsidR="00BB0AE5" w:rsidRDefault="00BB0AE5" w:rsidP="00924B8A">
      <w:pPr>
        <w:ind w:left="360"/>
      </w:pPr>
      <w:r>
        <w:t xml:space="preserve">Step </w:t>
      </w:r>
      <w:r w:rsidR="008C7B71">
        <w:t>8</w:t>
      </w:r>
      <w:r>
        <w:t>. Add Incompatibility Group Family as Column to BLAST Results</w:t>
      </w:r>
    </w:p>
    <w:p w14:paraId="1230B53D" w14:textId="7E174518" w:rsidR="00BB0AE5" w:rsidRDefault="00BB0AE5" w:rsidP="00924B8A">
      <w:pPr>
        <w:ind w:left="360"/>
      </w:pPr>
      <w:r>
        <w:t xml:space="preserve">Step </w:t>
      </w:r>
      <w:r w:rsidR="008C7B71">
        <w:t>9</w:t>
      </w:r>
      <w:r>
        <w:t>. Filter Best Matches in BLAST Results</w:t>
      </w:r>
    </w:p>
    <w:p w14:paraId="71A5ABCE" w14:textId="177045A5" w:rsidR="00BB0AE5" w:rsidRDefault="00BB0AE5" w:rsidP="00924B8A">
      <w:pPr>
        <w:ind w:left="360"/>
      </w:pPr>
      <w:r>
        <w:t xml:space="preserve">Step </w:t>
      </w:r>
      <w:r w:rsidR="008C7B71">
        <w:t>10</w:t>
      </w:r>
      <w:r>
        <w:t>. Extract Incompatibility Families</w:t>
      </w:r>
    </w:p>
    <w:p w14:paraId="7BBCF9CD" w14:textId="5AE96668" w:rsidR="00C12505" w:rsidRDefault="00C12505" w:rsidP="00924B8A">
      <w:pPr>
        <w:ind w:left="360"/>
      </w:pPr>
      <w:r>
        <w:t>Step 1</w:t>
      </w:r>
      <w:r w:rsidR="00DA5415">
        <w:t>1</w:t>
      </w:r>
      <w:r>
        <w:t>. Extract Sequencing Technologies</w:t>
      </w:r>
    </w:p>
    <w:p w14:paraId="1BC82EBA" w14:textId="7B8A2B83" w:rsidR="00C12505" w:rsidRDefault="00C12505" w:rsidP="00924B8A">
      <w:pPr>
        <w:ind w:left="360"/>
      </w:pPr>
      <w:r>
        <w:t>Step 1</w:t>
      </w:r>
      <w:r w:rsidR="00DA5415">
        <w:t>2</w:t>
      </w:r>
      <w:r>
        <w:t>. Extract Source Information</w:t>
      </w:r>
    </w:p>
    <w:p w14:paraId="7AEAE6D7" w14:textId="640F7E87" w:rsidR="00B1043F" w:rsidRDefault="00B1043F" w:rsidP="00924B8A">
      <w:pPr>
        <w:ind w:left="360"/>
      </w:pPr>
      <w:r>
        <w:t>Step 1</w:t>
      </w:r>
      <w:r w:rsidR="00DA5415">
        <w:t>3</w:t>
      </w:r>
      <w:r>
        <w:t>. Extract Plasmid Search Regions</w:t>
      </w:r>
    </w:p>
    <w:p w14:paraId="7FE4D96A" w14:textId="5AFAE092" w:rsidR="00B1043F" w:rsidRDefault="00B1043F" w:rsidP="00924B8A">
      <w:pPr>
        <w:ind w:left="360"/>
      </w:pPr>
      <w:r>
        <w:t>Step 1</w:t>
      </w:r>
      <w:r w:rsidR="00DA5415">
        <w:t>4</w:t>
      </w:r>
      <w:r>
        <w:t>. Identify Plasmid Matches</w:t>
      </w:r>
    </w:p>
    <w:p w14:paraId="65861542" w14:textId="40A753CB" w:rsidR="00DA5415" w:rsidRDefault="00DA5415" w:rsidP="00924B8A">
      <w:pPr>
        <w:ind w:left="360"/>
      </w:pPr>
      <w:r>
        <w:t>Step 15. Summarize Plasmid Matches</w:t>
      </w:r>
    </w:p>
    <w:p w14:paraId="1C3B886A" w14:textId="1F4A81F5" w:rsidR="00016368" w:rsidRDefault="00016368" w:rsidP="00924B8A">
      <w:pPr>
        <w:ind w:left="360"/>
      </w:pPr>
      <w:r>
        <w:t>Step 1</w:t>
      </w:r>
      <w:r w:rsidR="00DA5415">
        <w:t>6</w:t>
      </w:r>
      <w:r>
        <w:t>. Drop Plasmids</w:t>
      </w:r>
    </w:p>
    <w:p w14:paraId="69B555C8" w14:textId="28595401" w:rsidR="00C12505" w:rsidRDefault="00C12505" w:rsidP="00924B8A">
      <w:pPr>
        <w:ind w:left="360"/>
      </w:pPr>
      <w:r>
        <w:t>Step 1</w:t>
      </w:r>
      <w:r w:rsidR="00DA5415">
        <w:t>7</w:t>
      </w:r>
      <w:r>
        <w:t>. Create Plasmid BLAST Database</w:t>
      </w:r>
    </w:p>
    <w:p w14:paraId="6CA8CD0B" w14:textId="2A05CFCA" w:rsidR="00C12505" w:rsidRDefault="00C12505" w:rsidP="00924B8A">
      <w:pPr>
        <w:ind w:left="360"/>
      </w:pPr>
      <w:r>
        <w:t>Step 1</w:t>
      </w:r>
      <w:r w:rsidR="00DA5415">
        <w:t>8</w:t>
      </w:r>
      <w:r>
        <w:t>. B</w:t>
      </w:r>
      <w:r w:rsidR="007F7419">
        <w:t>LAST</w:t>
      </w:r>
      <w:r>
        <w:t xml:space="preserve"> Plasmid</w:t>
      </w:r>
    </w:p>
    <w:p w14:paraId="22CF14B6" w14:textId="2E02B240" w:rsidR="00C12505" w:rsidRDefault="00C12505" w:rsidP="00924B8A">
      <w:pPr>
        <w:ind w:left="360"/>
      </w:pPr>
      <w:r>
        <w:t>Step 1</w:t>
      </w:r>
      <w:r w:rsidR="00DA5415">
        <w:t>9</w:t>
      </w:r>
      <w:r>
        <w:t xml:space="preserve">. </w:t>
      </w:r>
      <w:r w:rsidR="00FF277F">
        <w:t>Extract Identical Plasmids with</w:t>
      </w:r>
      <w:r>
        <w:t xml:space="preserve"> BLAST Result Coverage Cutoff of 98%</w:t>
      </w:r>
    </w:p>
    <w:p w14:paraId="1A422E33" w14:textId="174BF2C6" w:rsidR="00016368" w:rsidRDefault="00016368" w:rsidP="00924B8A">
      <w:pPr>
        <w:ind w:left="360"/>
      </w:pPr>
      <w:r>
        <w:t xml:space="preserve">Step </w:t>
      </w:r>
      <w:r w:rsidR="00DA5415">
        <w:t>20.</w:t>
      </w:r>
      <w:r>
        <w:t xml:space="preserve"> Fix Identical Plasmid Non-concordance</w:t>
      </w:r>
    </w:p>
    <w:p w14:paraId="0C36949F" w14:textId="738894C4" w:rsidR="00BB0AE5" w:rsidRDefault="00BB0AE5" w:rsidP="00924B8A">
      <w:pPr>
        <w:ind w:left="360"/>
      </w:pPr>
      <w:r>
        <w:t xml:space="preserve">Step </w:t>
      </w:r>
      <w:r w:rsidR="00DA5415">
        <w:t>21</w:t>
      </w:r>
      <w:r>
        <w:t>. Generate Plasmid CSVs</w:t>
      </w:r>
    </w:p>
    <w:p w14:paraId="24F05F78" w14:textId="3B601B6D" w:rsidR="00BB0AE5" w:rsidRDefault="00BB0AE5" w:rsidP="00924B8A">
      <w:pPr>
        <w:ind w:left="360"/>
      </w:pPr>
      <w:r>
        <w:t xml:space="preserve">Step </w:t>
      </w:r>
      <w:r w:rsidR="00016368">
        <w:t>2</w:t>
      </w:r>
      <w:r w:rsidR="00DA5415">
        <w:t>2</w:t>
      </w:r>
      <w:r>
        <w:t>. Create</w:t>
      </w:r>
      <w:r w:rsidR="009E5779">
        <w:t xml:space="preserve"> Group</w:t>
      </w:r>
      <w:r>
        <w:t xml:space="preserve"> CSVs from Plasmid CSVs</w:t>
      </w:r>
    </w:p>
    <w:p w14:paraId="348B51EA" w14:textId="7EBD1B63" w:rsidR="00BB0AE5" w:rsidRDefault="00BB0AE5" w:rsidP="00924B8A">
      <w:pPr>
        <w:ind w:left="360"/>
      </w:pPr>
      <w:r>
        <w:t xml:space="preserve">Step </w:t>
      </w:r>
      <w:r w:rsidR="00016368">
        <w:t>2</w:t>
      </w:r>
      <w:r w:rsidR="00DA5415">
        <w:t>3</w:t>
      </w:r>
      <w:r>
        <w:t>. Create Group Matches from Plasmid Matches</w:t>
      </w:r>
    </w:p>
    <w:p w14:paraId="5FD2573F" w14:textId="5727195B" w:rsidR="000D6DE3" w:rsidRDefault="00BB0AE5" w:rsidP="00924B8A">
      <w:pPr>
        <w:ind w:left="360"/>
      </w:pPr>
      <w:r>
        <w:t xml:space="preserve">Step </w:t>
      </w:r>
      <w:r w:rsidR="00C12505">
        <w:t>2</w:t>
      </w:r>
      <w:r w:rsidR="00DA5415">
        <w:t>4</w:t>
      </w:r>
      <w:r>
        <w:t>. Calculate Group Statistics from Group CSV</w:t>
      </w:r>
    </w:p>
    <w:p w14:paraId="124F84F0" w14:textId="53BFDD57" w:rsidR="00016368" w:rsidRDefault="00016368" w:rsidP="00924B8A">
      <w:pPr>
        <w:ind w:left="360"/>
      </w:pPr>
      <w:r>
        <w:t>Step 2</w:t>
      </w:r>
      <w:r w:rsidR="00DA5415">
        <w:t>5</w:t>
      </w:r>
      <w:r>
        <w:t>. Create Distance Matrix</w:t>
      </w:r>
    </w:p>
    <w:p w14:paraId="648507A7" w14:textId="156C89F1" w:rsidR="00016368" w:rsidRDefault="00016368" w:rsidP="00924B8A">
      <w:pPr>
        <w:ind w:left="360"/>
      </w:pPr>
      <w:r>
        <w:t>Step 2</w:t>
      </w:r>
      <w:r w:rsidR="00DA5415">
        <w:t>6</w:t>
      </w:r>
      <w:r>
        <w:t>. Create Distance Tree</w:t>
      </w:r>
    </w:p>
    <w:p w14:paraId="2FE70871" w14:textId="6917A615" w:rsidR="00016368" w:rsidRDefault="00016368" w:rsidP="00924B8A">
      <w:pPr>
        <w:ind w:left="360"/>
      </w:pPr>
      <w:r>
        <w:t>Step 2</w:t>
      </w:r>
      <w:r w:rsidR="00DA5415">
        <w:t>7</w:t>
      </w:r>
      <w:r>
        <w:t>. Add Leaf Labels to Tree</w:t>
      </w:r>
    </w:p>
    <w:p w14:paraId="2369F28A" w14:textId="0F4C106A" w:rsidR="00BB0AE5" w:rsidRDefault="00BB0AE5" w:rsidP="00BB0AE5"/>
    <w:p w14:paraId="4584A6FD" w14:textId="77777777" w:rsidR="00CF6316" w:rsidRDefault="00CF6316"/>
    <w:p w14:paraId="2B78FA11" w14:textId="77777777" w:rsidR="00660BC0" w:rsidRDefault="00660BC0" w:rsidP="00B759D6">
      <w:pPr>
        <w:outlineLvl w:val="0"/>
        <w:rPr>
          <w:b/>
          <w:sz w:val="28"/>
          <w:szCs w:val="28"/>
        </w:rPr>
        <w:sectPr w:rsidR="00660BC0" w:rsidSect="00402B03">
          <w:pgSz w:w="12240" w:h="15840"/>
          <w:pgMar w:top="720" w:right="720" w:bottom="720" w:left="720" w:header="720" w:footer="720" w:gutter="0"/>
          <w:cols w:space="720"/>
          <w:docGrid w:linePitch="360"/>
        </w:sectPr>
      </w:pPr>
      <w:bookmarkStart w:id="3" w:name="_Toc1506824"/>
    </w:p>
    <w:p w14:paraId="0362F938" w14:textId="72C9C58F" w:rsidR="00BE0660" w:rsidRPr="00BE0660" w:rsidRDefault="00BE0660" w:rsidP="00B759D6">
      <w:pPr>
        <w:outlineLvl w:val="0"/>
        <w:rPr>
          <w:b/>
          <w:sz w:val="28"/>
          <w:szCs w:val="28"/>
        </w:rPr>
      </w:pPr>
      <w:r>
        <w:rPr>
          <w:b/>
          <w:sz w:val="28"/>
          <w:szCs w:val="28"/>
        </w:rPr>
        <w:lastRenderedPageBreak/>
        <w:t xml:space="preserve">Step </w:t>
      </w:r>
      <w:r w:rsidR="00D84917">
        <w:rPr>
          <w:b/>
          <w:sz w:val="28"/>
          <w:szCs w:val="28"/>
        </w:rPr>
        <w:t>1</w:t>
      </w:r>
      <w:r w:rsidRPr="00BE0660">
        <w:rPr>
          <w:b/>
          <w:sz w:val="28"/>
          <w:szCs w:val="28"/>
        </w:rPr>
        <w:t>. Format In</w:t>
      </w:r>
      <w:r>
        <w:rPr>
          <w:b/>
          <w:sz w:val="28"/>
          <w:szCs w:val="28"/>
        </w:rPr>
        <w:t xml:space="preserve">compatibility Groups </w:t>
      </w:r>
      <w:proofErr w:type="spellStart"/>
      <w:r>
        <w:rPr>
          <w:b/>
          <w:sz w:val="28"/>
          <w:szCs w:val="28"/>
        </w:rPr>
        <w:t>Fasta</w:t>
      </w:r>
      <w:proofErr w:type="spellEnd"/>
      <w:r>
        <w:rPr>
          <w:b/>
          <w:sz w:val="28"/>
          <w:szCs w:val="28"/>
        </w:rPr>
        <w:t xml:space="preserve"> File</w:t>
      </w:r>
      <w:bookmarkEnd w:id="3"/>
    </w:p>
    <w:p w14:paraId="06FF9AE9" w14:textId="77777777" w:rsidR="00BE0660" w:rsidRDefault="00BE0660"/>
    <w:p w14:paraId="16E68DA7" w14:textId="41ACE3D7" w:rsidR="00BE0660" w:rsidRDefault="00BE0660" w:rsidP="00BE0660">
      <w:pPr>
        <w:ind w:left="360"/>
      </w:pPr>
      <w:r w:rsidRPr="00BE0660">
        <w:rPr>
          <w:b/>
        </w:rPr>
        <w:t>Input:</w:t>
      </w:r>
      <w:r>
        <w:t xml:space="preserve"> </w:t>
      </w:r>
      <w:proofErr w:type="spellStart"/>
      <w:r>
        <w:t>Fasta</w:t>
      </w:r>
      <w:proofErr w:type="spellEnd"/>
      <w:r>
        <w:t xml:space="preserve"> file with incompatibility group sequences. Each sequence may be on one or more lines. The headers might start with “Inc”.</w:t>
      </w:r>
      <w:r w:rsidR="00D84917">
        <w:t xml:space="preserve"> </w:t>
      </w:r>
    </w:p>
    <w:p w14:paraId="25D4EB34" w14:textId="77777777" w:rsidR="00BE0660" w:rsidRDefault="00BE0660" w:rsidP="00BE0660">
      <w:pPr>
        <w:ind w:left="360"/>
      </w:pPr>
    </w:p>
    <w:p w14:paraId="744FF1D2" w14:textId="77777777" w:rsidR="00BE0660" w:rsidRDefault="00BE0660" w:rsidP="00BE0660">
      <w:pPr>
        <w:ind w:left="360"/>
      </w:pPr>
      <w:r w:rsidRPr="00BE0660">
        <w:rPr>
          <w:b/>
        </w:rPr>
        <w:t>Output:</w:t>
      </w:r>
      <w:r>
        <w:t xml:space="preserve"> Same </w:t>
      </w:r>
      <w:proofErr w:type="spellStart"/>
      <w:r>
        <w:t>fasta</w:t>
      </w:r>
      <w:proofErr w:type="spellEnd"/>
      <w:r>
        <w:t xml:space="preserve"> file as the input, but sequences occur on only one line. Headers without “Inc” now have “Inc” prepended.</w:t>
      </w:r>
    </w:p>
    <w:p w14:paraId="39FCED84" w14:textId="77777777" w:rsidR="00BE0660" w:rsidRDefault="00BE0660" w:rsidP="00BE0660">
      <w:pPr>
        <w:ind w:left="360"/>
      </w:pPr>
    </w:p>
    <w:p w14:paraId="3730ADE8" w14:textId="77777777" w:rsidR="00BE0660" w:rsidRDefault="008607F5" w:rsidP="00B759D6">
      <w:pPr>
        <w:ind w:left="360"/>
        <w:outlineLvl w:val="0"/>
        <w:rPr>
          <w:b/>
        </w:rPr>
      </w:pPr>
      <w:bookmarkStart w:id="4" w:name="_Toc1506825"/>
      <w:r>
        <w:rPr>
          <w:b/>
        </w:rPr>
        <w:t>Code</w:t>
      </w:r>
      <w:r w:rsidR="00BE0660" w:rsidRPr="00BE0660">
        <w:rPr>
          <w:b/>
        </w:rPr>
        <w:t>:</w:t>
      </w:r>
      <w:bookmarkEnd w:id="4"/>
    </w:p>
    <w:p w14:paraId="618C65A9" w14:textId="77777777" w:rsidR="008607F5" w:rsidRDefault="008607F5" w:rsidP="00BE0660">
      <w:pPr>
        <w:ind w:left="360"/>
        <w:rPr>
          <w:b/>
        </w:rPr>
      </w:pPr>
    </w:p>
    <w:p w14:paraId="6224F011" w14:textId="77777777" w:rsidR="008607F5" w:rsidRPr="008607F5" w:rsidRDefault="008607F5" w:rsidP="00B759D6">
      <w:pPr>
        <w:ind w:left="720"/>
        <w:outlineLvl w:val="0"/>
        <w:rPr>
          <w:i/>
        </w:rPr>
      </w:pPr>
      <w:bookmarkStart w:id="5" w:name="_Toc1506826"/>
      <w:r>
        <w:rPr>
          <w:i/>
        </w:rPr>
        <w:t xml:space="preserve">Bash </w:t>
      </w:r>
      <w:r w:rsidRPr="008607F5">
        <w:rPr>
          <w:i/>
        </w:rPr>
        <w:t>Command</w:t>
      </w:r>
      <w:bookmarkEnd w:id="5"/>
    </w:p>
    <w:p w14:paraId="3E1A96B1" w14:textId="77777777" w:rsidR="00BE0660" w:rsidRDefault="00BE0660" w:rsidP="008607F5"/>
    <w:p w14:paraId="1D13C7F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8607F5">
        <w:rPr>
          <w:rStyle w:val="Code"/>
          <w:szCs w:val="20"/>
        </w:rPr>
        <w:t>awk</w:t>
      </w:r>
      <w:proofErr w:type="spellEnd"/>
      <w:r w:rsidRPr="008607F5">
        <w:rPr>
          <w:rStyle w:val="Code"/>
          <w:szCs w:val="20"/>
        </w:rPr>
        <w:t xml:space="preserve"> -f </w:t>
      </w:r>
      <w:proofErr w:type="spellStart"/>
      <w:r w:rsidRPr="008607F5">
        <w:rPr>
          <w:rStyle w:val="Code"/>
          <w:szCs w:val="20"/>
        </w:rPr>
        <w:t>formatIncGroupFasta.awk</w:t>
      </w:r>
      <w:proofErr w:type="spellEnd"/>
      <w:r w:rsidRPr="008607F5">
        <w:rPr>
          <w:rStyle w:val="Code"/>
          <w:szCs w:val="20"/>
        </w:rPr>
        <w:t xml:space="preserve"> \</w:t>
      </w:r>
    </w:p>
    <w:p w14:paraId="1AEB030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8607F5">
        <w:rPr>
          <w:rStyle w:val="Code"/>
          <w:szCs w:val="20"/>
        </w:rPr>
        <w:t>original_incomp-</w:t>
      </w:r>
      <w:proofErr w:type="gramStart"/>
      <w:r w:rsidRPr="008607F5">
        <w:rPr>
          <w:rStyle w:val="Code"/>
          <w:szCs w:val="20"/>
        </w:rPr>
        <w:t>grp.fasta</w:t>
      </w:r>
      <w:proofErr w:type="spellEnd"/>
      <w:proofErr w:type="gramEnd"/>
      <w:r w:rsidRPr="008607F5">
        <w:rPr>
          <w:rStyle w:val="Code"/>
          <w:szCs w:val="20"/>
        </w:rPr>
        <w:t xml:space="preserve"> \</w:t>
      </w:r>
    </w:p>
    <w:p w14:paraId="44E01B8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8607F5">
        <w:rPr>
          <w:rStyle w:val="Code"/>
          <w:szCs w:val="20"/>
        </w:rPr>
        <w:t xml:space="preserve">&gt; </w:t>
      </w:r>
      <w:proofErr w:type="spellStart"/>
      <w:r w:rsidRPr="008607F5">
        <w:rPr>
          <w:rStyle w:val="Code"/>
          <w:szCs w:val="20"/>
        </w:rPr>
        <w:t>incomp-</w:t>
      </w:r>
      <w:proofErr w:type="gramStart"/>
      <w:r w:rsidRPr="008607F5">
        <w:rPr>
          <w:rStyle w:val="Code"/>
          <w:szCs w:val="20"/>
        </w:rPr>
        <w:t>grp.fasta</w:t>
      </w:r>
      <w:proofErr w:type="spellEnd"/>
      <w:proofErr w:type="gramEnd"/>
    </w:p>
    <w:p w14:paraId="648BF648" w14:textId="77777777" w:rsidR="008607F5" w:rsidRDefault="008607F5" w:rsidP="00BE0660">
      <w:pPr>
        <w:ind w:left="360"/>
      </w:pPr>
    </w:p>
    <w:p w14:paraId="687420DD" w14:textId="77777777" w:rsidR="008607F5" w:rsidRPr="008607F5" w:rsidRDefault="008607F5" w:rsidP="00B759D6">
      <w:pPr>
        <w:ind w:left="360"/>
        <w:outlineLvl w:val="0"/>
      </w:pPr>
      <w:r>
        <w:tab/>
      </w:r>
      <w:bookmarkStart w:id="6" w:name="_Toc1506827"/>
      <w:r>
        <w:rPr>
          <w:i/>
        </w:rPr>
        <w:t>AWK Script</w:t>
      </w:r>
      <w:r w:rsidR="00402B03">
        <w:rPr>
          <w:i/>
        </w:rPr>
        <w:t xml:space="preserve"> (</w:t>
      </w:r>
      <w:proofErr w:type="spellStart"/>
      <w:r w:rsidR="00402B03">
        <w:rPr>
          <w:i/>
        </w:rPr>
        <w:t>formatIncGroupFasta.awk</w:t>
      </w:r>
      <w:proofErr w:type="spellEnd"/>
      <w:r w:rsidR="00402B03">
        <w:rPr>
          <w:i/>
        </w:rPr>
        <w:t>)</w:t>
      </w:r>
      <w:bookmarkEnd w:id="6"/>
    </w:p>
    <w:p w14:paraId="4A1DB007" w14:textId="77777777" w:rsidR="008607F5" w:rsidRDefault="008607F5" w:rsidP="00BE0660">
      <w:pPr>
        <w:ind w:left="360"/>
      </w:pPr>
    </w:p>
    <w:p w14:paraId="6FF6CC0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 /bin/</w:t>
      </w:r>
      <w:proofErr w:type="spellStart"/>
      <w:r w:rsidRPr="008607F5">
        <w:rPr>
          <w:rStyle w:val="Code"/>
          <w:szCs w:val="20"/>
        </w:rPr>
        <w:t>awk</w:t>
      </w:r>
      <w:proofErr w:type="spellEnd"/>
      <w:r w:rsidRPr="008607F5">
        <w:rPr>
          <w:rStyle w:val="Code"/>
          <w:szCs w:val="20"/>
        </w:rPr>
        <w:t xml:space="preserve"> -f</w:t>
      </w:r>
    </w:p>
    <w:p w14:paraId="69FE911E"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1224E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611EBF8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 xml:space="preserve">if </w:t>
      </w:r>
      <w:proofErr w:type="gramStart"/>
      <w:r w:rsidRPr="008607F5">
        <w:rPr>
          <w:rStyle w:val="Code"/>
          <w:szCs w:val="20"/>
        </w:rPr>
        <w:t>( $</w:t>
      </w:r>
      <w:proofErr w:type="gramEnd"/>
      <w:r w:rsidRPr="008607F5">
        <w:rPr>
          <w:rStyle w:val="Code"/>
          <w:szCs w:val="20"/>
        </w:rPr>
        <w:t>0 ~ /^&gt;.+$/ ) {</w:t>
      </w:r>
    </w:p>
    <w:p w14:paraId="73A6A9C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BCC54A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NR</w:t>
      </w:r>
      <w:proofErr w:type="gramEnd"/>
      <w:r w:rsidRPr="008607F5">
        <w:rPr>
          <w:rStyle w:val="Code"/>
          <w:szCs w:val="20"/>
        </w:rPr>
        <w:t xml:space="preserve"> != 1 ) {</w:t>
      </w:r>
    </w:p>
    <w:p w14:paraId="48D8028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21E4CA0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612867F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28F8E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w:t>
      </w:r>
      <w:proofErr w:type="gramEnd"/>
      <w:r w:rsidRPr="008607F5">
        <w:rPr>
          <w:rStyle w:val="Code"/>
          <w:szCs w:val="20"/>
        </w:rPr>
        <w:t>0 ~ /^&gt;Inc.+$/ ) {</w:t>
      </w:r>
    </w:p>
    <w:p w14:paraId="4CE2442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print $0;</w:t>
      </w:r>
    </w:p>
    <w:p w14:paraId="1F5E9FBC"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0C22AEE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else {</w:t>
      </w:r>
    </w:p>
    <w:p w14:paraId="299D02A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w:t>
      </w:r>
      <w:proofErr w:type="spellStart"/>
      <w:r w:rsidRPr="008607F5">
        <w:rPr>
          <w:rStyle w:val="Code"/>
          <w:szCs w:val="20"/>
        </w:rPr>
        <w:t>s%s</w:t>
      </w:r>
      <w:proofErr w:type="spellEnd"/>
      <w:r w:rsidRPr="008607F5">
        <w:rPr>
          <w:rStyle w:val="Code"/>
          <w:szCs w:val="20"/>
        </w:rPr>
        <w:t xml:space="preserve">\n", "&gt;Inc", </w:t>
      </w:r>
      <w:proofErr w:type="spellStart"/>
      <w:proofErr w:type="gramStart"/>
      <w:r w:rsidRPr="008607F5">
        <w:rPr>
          <w:rStyle w:val="Code"/>
          <w:szCs w:val="20"/>
        </w:rPr>
        <w:t>substr</w:t>
      </w:r>
      <w:proofErr w:type="spellEnd"/>
      <w:r w:rsidRPr="008607F5">
        <w:rPr>
          <w:rStyle w:val="Code"/>
          <w:szCs w:val="20"/>
        </w:rPr>
        <w:t>(</w:t>
      </w:r>
      <w:proofErr w:type="gramEnd"/>
      <w:r w:rsidRPr="008607F5">
        <w:rPr>
          <w:rStyle w:val="Code"/>
          <w:szCs w:val="20"/>
        </w:rPr>
        <w:t>$0, 2);</w:t>
      </w:r>
    </w:p>
    <w:p w14:paraId="077B8AA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2981DA5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75A1261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else {</w:t>
      </w:r>
    </w:p>
    <w:p w14:paraId="4240652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s", $0;</w:t>
      </w:r>
    </w:p>
    <w:p w14:paraId="3B75669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21EE0F3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44C99E32"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5C6C460" w14:textId="77777777" w:rsidR="008607F5" w:rsidRPr="008607F5" w:rsidRDefault="008607F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7" w:name="_Toc1506828"/>
      <w:r w:rsidRPr="008607F5">
        <w:rPr>
          <w:rStyle w:val="Code"/>
          <w:szCs w:val="20"/>
        </w:rPr>
        <w:t>END {</w:t>
      </w:r>
      <w:bookmarkEnd w:id="7"/>
    </w:p>
    <w:p w14:paraId="3568530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7E46A15D"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76A95ADA" w14:textId="77777777" w:rsidR="008607F5" w:rsidRDefault="008607F5" w:rsidP="00BE0660">
      <w:pPr>
        <w:ind w:left="360"/>
      </w:pPr>
    </w:p>
    <w:p w14:paraId="5A0F56F4" w14:textId="77777777" w:rsidR="008607F5" w:rsidRDefault="008607F5" w:rsidP="00BE0660">
      <w:pPr>
        <w:ind w:left="360"/>
      </w:pPr>
    </w:p>
    <w:p w14:paraId="1987AEED" w14:textId="77777777" w:rsidR="008607F5" w:rsidRDefault="008607F5" w:rsidP="00BE0660">
      <w:pPr>
        <w:ind w:left="360"/>
      </w:pPr>
    </w:p>
    <w:p w14:paraId="054E7D3D" w14:textId="77777777" w:rsidR="008607F5" w:rsidRDefault="008607F5" w:rsidP="00BE0660">
      <w:pPr>
        <w:ind w:left="360"/>
      </w:pPr>
    </w:p>
    <w:p w14:paraId="2F27370C" w14:textId="77777777" w:rsidR="00652177" w:rsidRDefault="00652177" w:rsidP="00BE0660">
      <w:pPr>
        <w:ind w:left="360"/>
        <w:sectPr w:rsidR="00652177" w:rsidSect="00402B03">
          <w:pgSz w:w="12240" w:h="15840"/>
          <w:pgMar w:top="720" w:right="720" w:bottom="720" w:left="720" w:header="720" w:footer="720" w:gutter="0"/>
          <w:cols w:space="720"/>
          <w:docGrid w:linePitch="360"/>
        </w:sectPr>
      </w:pPr>
    </w:p>
    <w:p w14:paraId="0E778F72" w14:textId="3CE43828" w:rsidR="00652177" w:rsidRPr="00BE0660" w:rsidRDefault="00652177" w:rsidP="00B759D6">
      <w:pPr>
        <w:outlineLvl w:val="0"/>
        <w:rPr>
          <w:b/>
          <w:sz w:val="28"/>
          <w:szCs w:val="28"/>
        </w:rPr>
      </w:pPr>
      <w:bookmarkStart w:id="8" w:name="_Toc1506829"/>
      <w:r>
        <w:rPr>
          <w:b/>
          <w:sz w:val="28"/>
          <w:szCs w:val="28"/>
        </w:rPr>
        <w:lastRenderedPageBreak/>
        <w:t xml:space="preserve">Step </w:t>
      </w:r>
      <w:r w:rsidR="00D84917">
        <w:rPr>
          <w:b/>
          <w:sz w:val="28"/>
          <w:szCs w:val="28"/>
        </w:rPr>
        <w:t>2</w:t>
      </w:r>
      <w:r w:rsidRPr="00BE0660">
        <w:rPr>
          <w:b/>
          <w:sz w:val="28"/>
          <w:szCs w:val="28"/>
        </w:rPr>
        <w:t xml:space="preserve">. </w:t>
      </w:r>
      <w:r>
        <w:rPr>
          <w:b/>
          <w:sz w:val="28"/>
          <w:szCs w:val="28"/>
        </w:rPr>
        <w:t>Create</w:t>
      </w:r>
      <w:r w:rsidRPr="00BE0660">
        <w:rPr>
          <w:b/>
          <w:sz w:val="28"/>
          <w:szCs w:val="28"/>
        </w:rPr>
        <w:t xml:space="preserve"> In</w:t>
      </w:r>
      <w:r>
        <w:rPr>
          <w:b/>
          <w:sz w:val="28"/>
          <w:szCs w:val="28"/>
        </w:rPr>
        <w:t xml:space="preserve">compatibility Groups </w:t>
      </w:r>
      <w:r w:rsidR="00C058D9">
        <w:rPr>
          <w:b/>
          <w:sz w:val="28"/>
          <w:szCs w:val="28"/>
        </w:rPr>
        <w:t>BLAST database</w:t>
      </w:r>
      <w:bookmarkEnd w:id="8"/>
    </w:p>
    <w:p w14:paraId="1BC6B1DA" w14:textId="77777777" w:rsidR="00652177" w:rsidRDefault="00652177" w:rsidP="00652177"/>
    <w:p w14:paraId="30A1BCD5" w14:textId="77777777" w:rsidR="00652177" w:rsidRDefault="00652177" w:rsidP="00652177">
      <w:pPr>
        <w:ind w:left="360"/>
      </w:pPr>
      <w:r w:rsidRPr="00BE0660">
        <w:rPr>
          <w:b/>
        </w:rPr>
        <w:t>Input:</w:t>
      </w:r>
      <w:r>
        <w:t xml:space="preserve"> </w:t>
      </w:r>
      <w:proofErr w:type="spellStart"/>
      <w:r>
        <w:t>Fasta</w:t>
      </w:r>
      <w:proofErr w:type="spellEnd"/>
      <w:r>
        <w:t xml:space="preserve"> file with incompatibility group sequences. Each sequence </w:t>
      </w:r>
      <w:r w:rsidR="00C058D9">
        <w:t>is on only one line.</w:t>
      </w:r>
      <w:r>
        <w:t xml:space="preserve"> The headers start with “</w:t>
      </w:r>
      <w:r w:rsidR="00C058D9">
        <w:t>&gt;</w:t>
      </w:r>
      <w:r>
        <w:t>Inc”.</w:t>
      </w:r>
    </w:p>
    <w:p w14:paraId="47D5F98A" w14:textId="77777777" w:rsidR="00652177" w:rsidRDefault="00652177" w:rsidP="00652177">
      <w:pPr>
        <w:ind w:left="360"/>
      </w:pPr>
    </w:p>
    <w:p w14:paraId="76D30BE1" w14:textId="77777777" w:rsidR="00652177" w:rsidRDefault="00652177" w:rsidP="00B759D6">
      <w:pPr>
        <w:ind w:left="360"/>
        <w:outlineLvl w:val="0"/>
      </w:pPr>
      <w:bookmarkStart w:id="9" w:name="_Toc1506830"/>
      <w:r w:rsidRPr="00BE0660">
        <w:rPr>
          <w:b/>
        </w:rPr>
        <w:t>Output:</w:t>
      </w:r>
      <w:r>
        <w:t xml:space="preserve"> </w:t>
      </w:r>
      <w:r w:rsidR="006721EA">
        <w:t>BLAST database of the incompatibility group sequences.</w:t>
      </w:r>
      <w:bookmarkEnd w:id="9"/>
    </w:p>
    <w:p w14:paraId="197BB465" w14:textId="77777777" w:rsidR="00652177" w:rsidRDefault="00652177" w:rsidP="00652177">
      <w:pPr>
        <w:ind w:left="360"/>
      </w:pPr>
    </w:p>
    <w:p w14:paraId="39C451B2" w14:textId="77777777" w:rsidR="00652177" w:rsidRDefault="00652177" w:rsidP="00B759D6">
      <w:pPr>
        <w:ind w:left="360"/>
        <w:outlineLvl w:val="0"/>
        <w:rPr>
          <w:b/>
        </w:rPr>
      </w:pPr>
      <w:bookmarkStart w:id="10" w:name="_Toc1506831"/>
      <w:r>
        <w:rPr>
          <w:b/>
        </w:rPr>
        <w:t>Code</w:t>
      </w:r>
      <w:r w:rsidRPr="00BE0660">
        <w:rPr>
          <w:b/>
        </w:rPr>
        <w:t>:</w:t>
      </w:r>
      <w:bookmarkEnd w:id="10"/>
    </w:p>
    <w:p w14:paraId="3B7EECAF" w14:textId="77777777" w:rsidR="00652177" w:rsidRDefault="00652177" w:rsidP="00652177">
      <w:pPr>
        <w:ind w:left="360"/>
        <w:rPr>
          <w:b/>
        </w:rPr>
      </w:pPr>
    </w:p>
    <w:p w14:paraId="0F4AD94F" w14:textId="77777777" w:rsidR="00652177" w:rsidRDefault="00652177" w:rsidP="00B759D6">
      <w:pPr>
        <w:ind w:left="720"/>
        <w:outlineLvl w:val="0"/>
        <w:rPr>
          <w:i/>
        </w:rPr>
      </w:pPr>
      <w:bookmarkStart w:id="11" w:name="_Toc1506832"/>
      <w:r>
        <w:rPr>
          <w:i/>
        </w:rPr>
        <w:t xml:space="preserve">Bash </w:t>
      </w:r>
      <w:r w:rsidRPr="008607F5">
        <w:rPr>
          <w:i/>
        </w:rPr>
        <w:t>Command</w:t>
      </w:r>
      <w:bookmarkEnd w:id="11"/>
    </w:p>
    <w:p w14:paraId="457F561C" w14:textId="77777777" w:rsidR="006721EA" w:rsidRDefault="006721EA" w:rsidP="00652177">
      <w:pPr>
        <w:ind w:left="720"/>
      </w:pPr>
    </w:p>
    <w:p w14:paraId="411742AB"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3465737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330A56F2"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gramStart"/>
      <w:r w:rsidRPr="006721EA">
        <w:rPr>
          <w:rStyle w:val="Code"/>
          <w:szCs w:val="20"/>
        </w:rPr>
        <w:t xml:space="preserve">in  </w:t>
      </w:r>
      <w:proofErr w:type="spellStart"/>
      <w:r w:rsidRPr="006721EA">
        <w:rPr>
          <w:rStyle w:val="Code"/>
          <w:szCs w:val="20"/>
        </w:rPr>
        <w:t>incompatibility</w:t>
      </w:r>
      <w:proofErr w:type="gramEnd"/>
      <w:r w:rsidRPr="006721EA">
        <w:rPr>
          <w:rStyle w:val="Code"/>
          <w:szCs w:val="20"/>
        </w:rPr>
        <w:t>.fasta</w:t>
      </w:r>
      <w:proofErr w:type="spellEnd"/>
      <w:r w:rsidRPr="006721EA">
        <w:rPr>
          <w:rStyle w:val="Code"/>
          <w:szCs w:val="20"/>
        </w:rPr>
        <w:t xml:space="preserve"> \</w:t>
      </w:r>
    </w:p>
    <w:p w14:paraId="2EB651CA"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input_type</w:t>
      </w:r>
      <w:proofErr w:type="spellEnd"/>
      <w:r w:rsidRPr="006721EA">
        <w:rPr>
          <w:rStyle w:val="Code"/>
          <w:szCs w:val="20"/>
        </w:rPr>
        <w:t xml:space="preserve"> </w:t>
      </w:r>
      <w:proofErr w:type="spellStart"/>
      <w:r w:rsidRPr="006721EA">
        <w:rPr>
          <w:rStyle w:val="Code"/>
          <w:szCs w:val="20"/>
        </w:rPr>
        <w:t>fasta</w:t>
      </w:r>
      <w:proofErr w:type="spellEnd"/>
      <w:r w:rsidRPr="006721EA">
        <w:rPr>
          <w:rStyle w:val="Code"/>
          <w:szCs w:val="20"/>
        </w:rPr>
        <w:t xml:space="preserve"> \</w:t>
      </w:r>
    </w:p>
    <w:p w14:paraId="236C7DFD"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title incompatibility \</w:t>
      </w:r>
    </w:p>
    <w:p w14:paraId="142A10F4"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2CD92367"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212FFA31"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out incompatibility \</w:t>
      </w:r>
    </w:p>
    <w:p w14:paraId="489DE02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6BABF98C"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3F916C77" w14:textId="77777777" w:rsidR="006721EA" w:rsidRDefault="006721EA" w:rsidP="00652177">
      <w:pPr>
        <w:ind w:left="720"/>
      </w:pPr>
    </w:p>
    <w:p w14:paraId="48FAEDC4" w14:textId="77777777" w:rsidR="006721EA" w:rsidRPr="00423256" w:rsidRDefault="00423256" w:rsidP="00B759D6">
      <w:pPr>
        <w:ind w:left="720"/>
        <w:outlineLvl w:val="0"/>
        <w:rPr>
          <w:i/>
        </w:rPr>
      </w:pPr>
      <w:bookmarkStart w:id="12" w:name="_Toc1506833"/>
      <w:r>
        <w:rPr>
          <w:i/>
        </w:rPr>
        <w:t>BLAST Software</w:t>
      </w:r>
      <w:bookmarkEnd w:id="12"/>
    </w:p>
    <w:p w14:paraId="5D805E8E" w14:textId="77777777" w:rsidR="006721EA" w:rsidRDefault="006721EA" w:rsidP="00652177">
      <w:pPr>
        <w:ind w:left="720"/>
      </w:pPr>
    </w:p>
    <w:p w14:paraId="20B84C13" w14:textId="277A5E00" w:rsidR="006721EA" w:rsidRDefault="00423256" w:rsidP="00B759D6">
      <w:pPr>
        <w:ind w:left="720"/>
        <w:outlineLvl w:val="0"/>
      </w:pPr>
      <w:bookmarkStart w:id="13" w:name="_Toc1506834"/>
      <w:r>
        <w:t xml:space="preserve">NCBI (United States National Center for Biotechnology Information) BLAST+ Suite version 2.4.0 </w:t>
      </w:r>
      <w:r w:rsidR="0003771C">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 </w:instrText>
      </w:r>
      <w:r w:rsidR="00757D0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DATA </w:instrText>
      </w:r>
      <w:r w:rsidR="00757D05">
        <w:fldChar w:fldCharType="end"/>
      </w:r>
      <w:r w:rsidR="0003771C">
        <w:fldChar w:fldCharType="separate"/>
      </w:r>
      <w:r w:rsidR="00757D05">
        <w:rPr>
          <w:noProof/>
        </w:rPr>
        <w:t>(</w:t>
      </w:r>
      <w:hyperlink w:anchor="_ENREF_1" w:tooltip="Altschul, 1990 #595" w:history="1">
        <w:r w:rsidR="00757D05">
          <w:rPr>
            <w:noProof/>
          </w:rPr>
          <w:t>Altschul et al. 1990</w:t>
        </w:r>
      </w:hyperlink>
      <w:r w:rsidR="00757D05">
        <w:rPr>
          <w:noProof/>
        </w:rPr>
        <w:t xml:space="preserve">; </w:t>
      </w:r>
      <w:hyperlink w:anchor="_ENREF_2" w:tooltip="Camacho, 2009 #594" w:history="1">
        <w:r w:rsidR="00757D05">
          <w:rPr>
            <w:noProof/>
          </w:rPr>
          <w:t>Camacho et al. 2009</w:t>
        </w:r>
      </w:hyperlink>
      <w:r w:rsidR="00757D05">
        <w:rPr>
          <w:noProof/>
        </w:rPr>
        <w:t>)</w:t>
      </w:r>
      <w:r w:rsidR="0003771C">
        <w:fldChar w:fldCharType="end"/>
      </w:r>
      <w:r>
        <w:t>.</w:t>
      </w:r>
      <w:bookmarkEnd w:id="13"/>
    </w:p>
    <w:p w14:paraId="594B2A40" w14:textId="77777777" w:rsidR="006721EA" w:rsidRDefault="006721EA" w:rsidP="00652177">
      <w:pPr>
        <w:ind w:left="720"/>
      </w:pPr>
    </w:p>
    <w:p w14:paraId="33A0BFAE" w14:textId="77777777" w:rsidR="006721EA" w:rsidRDefault="006721EA" w:rsidP="00652177">
      <w:pPr>
        <w:ind w:left="720"/>
      </w:pPr>
    </w:p>
    <w:p w14:paraId="38E6354D" w14:textId="77777777" w:rsidR="00D51926" w:rsidRDefault="00D51926" w:rsidP="00652177">
      <w:pPr>
        <w:ind w:left="720"/>
      </w:pPr>
    </w:p>
    <w:p w14:paraId="7297A290" w14:textId="77777777" w:rsidR="00D51926" w:rsidRDefault="00D51926" w:rsidP="00652177">
      <w:pPr>
        <w:ind w:left="720"/>
      </w:pPr>
    </w:p>
    <w:p w14:paraId="3E44551D" w14:textId="77777777" w:rsidR="00A37615" w:rsidRDefault="00A37615" w:rsidP="00652177">
      <w:pPr>
        <w:ind w:left="720"/>
        <w:sectPr w:rsidR="00A37615" w:rsidSect="00402B03">
          <w:pgSz w:w="12240" w:h="15840"/>
          <w:pgMar w:top="720" w:right="720" w:bottom="720" w:left="720" w:header="720" w:footer="720" w:gutter="0"/>
          <w:cols w:space="720"/>
          <w:docGrid w:linePitch="360"/>
        </w:sectPr>
      </w:pPr>
    </w:p>
    <w:p w14:paraId="5E821B77" w14:textId="4E8920D8" w:rsidR="00A37615" w:rsidRPr="00BE0660" w:rsidRDefault="00A37615" w:rsidP="00B759D6">
      <w:pPr>
        <w:outlineLvl w:val="0"/>
        <w:rPr>
          <w:b/>
          <w:sz w:val="28"/>
          <w:szCs w:val="28"/>
        </w:rPr>
      </w:pPr>
      <w:bookmarkStart w:id="14" w:name="_Toc1506835"/>
      <w:r>
        <w:rPr>
          <w:b/>
          <w:sz w:val="28"/>
          <w:szCs w:val="28"/>
        </w:rPr>
        <w:lastRenderedPageBreak/>
        <w:t xml:space="preserve">Step </w:t>
      </w:r>
      <w:r w:rsidR="00D84917">
        <w:rPr>
          <w:b/>
          <w:sz w:val="28"/>
          <w:szCs w:val="28"/>
        </w:rPr>
        <w:t>3</w:t>
      </w:r>
      <w:r w:rsidRPr="00BE0660">
        <w:rPr>
          <w:b/>
          <w:sz w:val="28"/>
          <w:szCs w:val="28"/>
        </w:rPr>
        <w:t xml:space="preserve">. </w:t>
      </w:r>
      <w:r>
        <w:rPr>
          <w:b/>
          <w:sz w:val="28"/>
          <w:szCs w:val="28"/>
        </w:rPr>
        <w:t xml:space="preserve">Split </w:t>
      </w:r>
      <w:r w:rsidR="00503066">
        <w:rPr>
          <w:b/>
          <w:sz w:val="28"/>
          <w:szCs w:val="28"/>
        </w:rPr>
        <w:t>Multi-Accession GenBank Files</w:t>
      </w:r>
      <w:bookmarkEnd w:id="14"/>
    </w:p>
    <w:p w14:paraId="40648D94" w14:textId="77777777" w:rsidR="00A37615" w:rsidRDefault="00A37615" w:rsidP="00A37615"/>
    <w:p w14:paraId="6C984F70" w14:textId="77777777" w:rsidR="00A37615" w:rsidRDefault="00A37615" w:rsidP="00A37615">
      <w:pPr>
        <w:ind w:left="360"/>
      </w:pPr>
      <w:r w:rsidRPr="00BE0660">
        <w:rPr>
          <w:b/>
        </w:rPr>
        <w:t>Input:</w:t>
      </w:r>
      <w:r>
        <w:t xml:space="preserve"> </w:t>
      </w:r>
      <w:r w:rsidR="00503066">
        <w:t>1+ GenBank files, each with 1+ records. Each record is itself a GenBank file for a single Accession. Thus, the multi-accession GenBank files are simply concatenations of multiple single-accession GenBank files.</w:t>
      </w:r>
      <w:r w:rsidR="00402B03">
        <w:t xml:space="preserve"> Assume that these GenBank files are in a directory called </w:t>
      </w:r>
      <w:proofErr w:type="spellStart"/>
      <w:r w:rsidR="00402B03" w:rsidRPr="00402B03">
        <w:rPr>
          <w:rStyle w:val="Code"/>
        </w:rPr>
        <w:t>original_gb</w:t>
      </w:r>
      <w:proofErr w:type="spellEnd"/>
      <w:r w:rsidR="00402B03">
        <w:t>.</w:t>
      </w:r>
    </w:p>
    <w:p w14:paraId="2A2C7260" w14:textId="77777777" w:rsidR="00A37615" w:rsidRDefault="00A37615" w:rsidP="00A37615">
      <w:pPr>
        <w:ind w:left="360"/>
      </w:pPr>
    </w:p>
    <w:p w14:paraId="062C9BEE" w14:textId="77777777" w:rsidR="00A37615" w:rsidRDefault="00A37615" w:rsidP="00A37615">
      <w:pPr>
        <w:ind w:left="360"/>
      </w:pPr>
      <w:r w:rsidRPr="00BE0660">
        <w:rPr>
          <w:b/>
        </w:rPr>
        <w:t>Output:</w:t>
      </w:r>
      <w:r>
        <w:t xml:space="preserve"> </w:t>
      </w:r>
      <w:r w:rsidR="00503066">
        <w:t>One GenBank file for each accession. If the same accession exists in more than one multi-accession file, assume they are the same and overwrite it.</w:t>
      </w:r>
      <w:r w:rsidR="00402B03">
        <w:t xml:space="preserve"> Assume that the output GenBank files will be in a directory called </w:t>
      </w:r>
      <w:proofErr w:type="spellStart"/>
      <w:r w:rsidR="00402B03" w:rsidRPr="00402B03">
        <w:rPr>
          <w:rStyle w:val="Code"/>
        </w:rPr>
        <w:t>plasmid_gb</w:t>
      </w:r>
      <w:proofErr w:type="spellEnd"/>
      <w:r w:rsidR="00402B03">
        <w:t>.</w:t>
      </w:r>
    </w:p>
    <w:p w14:paraId="78669EC6" w14:textId="77777777" w:rsidR="00A37615" w:rsidRDefault="00A37615" w:rsidP="00A37615">
      <w:pPr>
        <w:ind w:left="360"/>
      </w:pPr>
    </w:p>
    <w:p w14:paraId="13E5FD4E" w14:textId="77777777" w:rsidR="00A37615" w:rsidRDefault="00A37615" w:rsidP="00B759D6">
      <w:pPr>
        <w:ind w:left="360"/>
        <w:outlineLvl w:val="0"/>
        <w:rPr>
          <w:b/>
        </w:rPr>
      </w:pPr>
      <w:bookmarkStart w:id="15" w:name="_Toc1506836"/>
      <w:r>
        <w:rPr>
          <w:b/>
        </w:rPr>
        <w:t>Code</w:t>
      </w:r>
      <w:r w:rsidRPr="00BE0660">
        <w:rPr>
          <w:b/>
        </w:rPr>
        <w:t>:</w:t>
      </w:r>
      <w:bookmarkEnd w:id="15"/>
    </w:p>
    <w:p w14:paraId="7933580C" w14:textId="77777777" w:rsidR="00A37615" w:rsidRDefault="00A37615" w:rsidP="00A37615">
      <w:pPr>
        <w:ind w:left="360"/>
        <w:rPr>
          <w:b/>
        </w:rPr>
      </w:pPr>
    </w:p>
    <w:p w14:paraId="41C5C5D6" w14:textId="77777777" w:rsidR="00A37615" w:rsidRDefault="00A37615" w:rsidP="00B759D6">
      <w:pPr>
        <w:ind w:left="720"/>
        <w:outlineLvl w:val="0"/>
        <w:rPr>
          <w:i/>
        </w:rPr>
      </w:pPr>
      <w:bookmarkStart w:id="16" w:name="_Toc1506837"/>
      <w:r>
        <w:rPr>
          <w:i/>
        </w:rPr>
        <w:t xml:space="preserve">Bash </w:t>
      </w:r>
      <w:r w:rsidRPr="008607F5">
        <w:rPr>
          <w:i/>
        </w:rPr>
        <w:t>Command</w:t>
      </w:r>
      <w:bookmarkEnd w:id="16"/>
    </w:p>
    <w:p w14:paraId="5B4377C9" w14:textId="77777777" w:rsidR="00402B03" w:rsidRPr="00402B03" w:rsidRDefault="00402B03" w:rsidP="00A37615">
      <w:pPr>
        <w:ind w:left="720"/>
        <w:rPr>
          <w:b/>
        </w:rPr>
      </w:pPr>
    </w:p>
    <w:p w14:paraId="46573A14"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gb</w:t>
      </w:r>
      <w:proofErr w:type="spellEnd"/>
    </w:p>
    <w:p w14:paraId="1B5BE5DD"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8E058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76771FB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308FCE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splitMultiGB.awk</w:t>
      </w:r>
      <w:proofErr w:type="spellEnd"/>
      <w:r w:rsidRPr="00402B03">
        <w:rPr>
          <w:rStyle w:val="Code"/>
          <w:szCs w:val="20"/>
        </w:rPr>
        <w:t xml:space="preserve"> "${</w:t>
      </w:r>
      <w:proofErr w:type="spellStart"/>
      <w:r w:rsidRPr="00402B03">
        <w:rPr>
          <w:rStyle w:val="Code"/>
          <w:szCs w:val="20"/>
        </w:rPr>
        <w:t>ifn</w:t>
      </w:r>
      <w:proofErr w:type="spellEnd"/>
      <w:r w:rsidRPr="00402B03">
        <w:rPr>
          <w:rStyle w:val="Code"/>
          <w:szCs w:val="20"/>
        </w:rPr>
        <w:t>}"</w:t>
      </w:r>
    </w:p>
    <w:p w14:paraId="1ADC391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D85E54B" w14:textId="77777777" w:rsidR="00A37615"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64BA36DA" w14:textId="77777777" w:rsidR="00402B03" w:rsidRPr="00402B03" w:rsidRDefault="00402B03" w:rsidP="00A37615">
      <w:pPr>
        <w:ind w:left="720"/>
      </w:pPr>
    </w:p>
    <w:p w14:paraId="56D72368" w14:textId="77777777" w:rsidR="00402B03" w:rsidRPr="008607F5" w:rsidRDefault="00402B03" w:rsidP="00B759D6">
      <w:pPr>
        <w:ind w:left="360"/>
        <w:outlineLvl w:val="0"/>
      </w:pPr>
      <w:r>
        <w:tab/>
      </w:r>
      <w:bookmarkStart w:id="17" w:name="_Toc1506838"/>
      <w:r>
        <w:rPr>
          <w:i/>
        </w:rPr>
        <w:t>AWK Script (</w:t>
      </w:r>
      <w:proofErr w:type="spellStart"/>
      <w:r>
        <w:rPr>
          <w:i/>
        </w:rPr>
        <w:t>splitMultiGB.awk</w:t>
      </w:r>
      <w:proofErr w:type="spellEnd"/>
      <w:r>
        <w:rPr>
          <w:i/>
        </w:rPr>
        <w:t>)</w:t>
      </w:r>
      <w:bookmarkEnd w:id="17"/>
    </w:p>
    <w:p w14:paraId="1676414C" w14:textId="77777777" w:rsidR="00402B03" w:rsidRDefault="00402B03" w:rsidP="00402B03">
      <w:pPr>
        <w:ind w:left="360"/>
      </w:pPr>
    </w:p>
    <w:p w14:paraId="51B3C565"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bin/</w:t>
      </w:r>
      <w:proofErr w:type="spellStart"/>
      <w:r w:rsidRPr="00402B03">
        <w:rPr>
          <w:rStyle w:val="Code"/>
          <w:szCs w:val="20"/>
        </w:rPr>
        <w:t>awk</w:t>
      </w:r>
      <w:proofErr w:type="spellEnd"/>
      <w:r w:rsidRPr="00402B03">
        <w:rPr>
          <w:rStyle w:val="Code"/>
          <w:szCs w:val="20"/>
        </w:rPr>
        <w:t xml:space="preserve"> -f</w:t>
      </w:r>
    </w:p>
    <w:p w14:paraId="78A883C9"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3D4BCE3"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8" w:name="_Toc1506839"/>
      <w:r w:rsidRPr="00402B03">
        <w:rPr>
          <w:rStyle w:val="Code"/>
          <w:szCs w:val="20"/>
        </w:rPr>
        <w:t>BEGIN {</w:t>
      </w:r>
      <w:bookmarkEnd w:id="18"/>
    </w:p>
    <w:p w14:paraId="435F4EDE"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402B03">
        <w:rPr>
          <w:rStyle w:val="Code"/>
          <w:szCs w:val="20"/>
        </w:rPr>
        <w:tab/>
      </w:r>
      <w:bookmarkStart w:id="19" w:name="_Toc1506840"/>
      <w:r w:rsidRPr="00402B03">
        <w:rPr>
          <w:rStyle w:val="Code"/>
          <w:szCs w:val="20"/>
        </w:rPr>
        <w:t>FS="</w:t>
      </w:r>
      <w:proofErr w:type="gramStart"/>
      <w:r w:rsidRPr="00402B03">
        <w:rPr>
          <w:rStyle w:val="Code"/>
          <w:szCs w:val="20"/>
        </w:rPr>
        <w:t>[ ]</w:t>
      </w:r>
      <w:proofErr w:type="gramEnd"/>
      <w:r w:rsidRPr="00402B03">
        <w:rPr>
          <w:rStyle w:val="Code"/>
          <w:szCs w:val="20"/>
        </w:rPr>
        <w:t>+";</w:t>
      </w:r>
      <w:bookmarkEnd w:id="19"/>
    </w:p>
    <w:p w14:paraId="3A6184F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accession="";</w:t>
      </w:r>
    </w:p>
    <w:p w14:paraId="4A3714A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proofErr w:type="spellStart"/>
      <w:r w:rsidRPr="00402B03">
        <w:rPr>
          <w:rStyle w:val="Code"/>
          <w:szCs w:val="20"/>
        </w:rPr>
        <w:t>ofn</w:t>
      </w:r>
      <w:proofErr w:type="spellEnd"/>
      <w:r w:rsidRPr="00402B03">
        <w:rPr>
          <w:rStyle w:val="Code"/>
          <w:szCs w:val="20"/>
        </w:rPr>
        <w:t>="";</w:t>
      </w:r>
    </w:p>
    <w:p w14:paraId="3E1F4BF7"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1B216A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81BC8E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1CF8182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if ($0 == "//" || $0 == "")</w:t>
      </w:r>
    </w:p>
    <w:p w14:paraId="74C31A6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7BD9E9BD"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w:t>
      </w:r>
    </w:p>
    <w:p w14:paraId="71E8FA8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w:t>
      </w:r>
    </w:p>
    <w:p w14:paraId="11E1266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058A1668"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 if ($1 == "LOCUS")</w:t>
      </w:r>
    </w:p>
    <w:p w14:paraId="1D8A4BF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5D91988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2;</w:t>
      </w:r>
    </w:p>
    <w:p w14:paraId="359448C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accession ".</w:t>
      </w:r>
      <w:proofErr w:type="spellStart"/>
      <w:r w:rsidRPr="00402B03">
        <w:rPr>
          <w:rStyle w:val="Code"/>
          <w:szCs w:val="20"/>
        </w:rPr>
        <w:t>gb</w:t>
      </w:r>
      <w:proofErr w:type="spellEnd"/>
      <w:r w:rsidRPr="00402B03">
        <w:rPr>
          <w:rStyle w:val="Code"/>
          <w:szCs w:val="20"/>
        </w:rPr>
        <w:t>";</w:t>
      </w:r>
    </w:p>
    <w:p w14:paraId="14B9ECA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 </w:t>
      </w:r>
      <w:proofErr w:type="spellStart"/>
      <w:r w:rsidRPr="00402B03">
        <w:rPr>
          <w:rStyle w:val="Code"/>
          <w:szCs w:val="20"/>
        </w:rPr>
        <w:t>ofn</w:t>
      </w:r>
      <w:proofErr w:type="spellEnd"/>
      <w:r w:rsidRPr="00402B03">
        <w:rPr>
          <w:rStyle w:val="Code"/>
          <w:szCs w:val="20"/>
        </w:rPr>
        <w:t>;</w:t>
      </w:r>
    </w:p>
    <w:p w14:paraId="3BB909D4"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44BADC3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w:t>
      </w:r>
    </w:p>
    <w:p w14:paraId="4F9EE76C"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1E20F1FA"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gt; </w:t>
      </w:r>
      <w:proofErr w:type="spellStart"/>
      <w:r w:rsidRPr="00402B03">
        <w:rPr>
          <w:rStyle w:val="Code"/>
          <w:szCs w:val="20"/>
        </w:rPr>
        <w:t>ofn</w:t>
      </w:r>
      <w:proofErr w:type="spellEnd"/>
      <w:r w:rsidRPr="00402B03">
        <w:rPr>
          <w:rStyle w:val="Code"/>
          <w:szCs w:val="20"/>
        </w:rPr>
        <w:t>;</w:t>
      </w:r>
    </w:p>
    <w:p w14:paraId="70EFD23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3B5FA1D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ED1125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5BA88C0"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0" w:name="_Toc1506841"/>
      <w:r w:rsidRPr="00402B03">
        <w:rPr>
          <w:rStyle w:val="Code"/>
          <w:szCs w:val="20"/>
        </w:rPr>
        <w:t>END {</w:t>
      </w:r>
      <w:bookmarkEnd w:id="20"/>
    </w:p>
    <w:p w14:paraId="301CF71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print "done splitting " FILENAME " by accession";</w:t>
      </w:r>
    </w:p>
    <w:p w14:paraId="624099FA" w14:textId="77777777" w:rsidR="00D51926"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635FFD7C" w14:textId="77777777" w:rsidR="00A37615" w:rsidRDefault="00A37615" w:rsidP="00652177">
      <w:pPr>
        <w:ind w:left="720"/>
      </w:pPr>
    </w:p>
    <w:p w14:paraId="748C6CF0" w14:textId="77777777" w:rsidR="00402B03" w:rsidRDefault="00402B03" w:rsidP="00652177">
      <w:pPr>
        <w:ind w:left="720"/>
        <w:sectPr w:rsidR="00402B03" w:rsidSect="00402B03">
          <w:pgSz w:w="12240" w:h="15840"/>
          <w:pgMar w:top="720" w:right="720" w:bottom="720" w:left="720" w:header="720" w:footer="720" w:gutter="0"/>
          <w:cols w:space="720"/>
          <w:docGrid w:linePitch="360"/>
        </w:sectPr>
      </w:pPr>
    </w:p>
    <w:p w14:paraId="4A3C2CCC" w14:textId="75D86F1C" w:rsidR="00852180" w:rsidRPr="00BE0660" w:rsidRDefault="00852180" w:rsidP="00B759D6">
      <w:pPr>
        <w:outlineLvl w:val="0"/>
        <w:rPr>
          <w:b/>
          <w:sz w:val="28"/>
          <w:szCs w:val="28"/>
        </w:rPr>
      </w:pPr>
      <w:bookmarkStart w:id="21" w:name="_Toc1506842"/>
      <w:r>
        <w:rPr>
          <w:b/>
          <w:sz w:val="28"/>
          <w:szCs w:val="28"/>
        </w:rPr>
        <w:lastRenderedPageBreak/>
        <w:t xml:space="preserve">Step </w:t>
      </w:r>
      <w:r w:rsidR="00D84917">
        <w:rPr>
          <w:b/>
          <w:sz w:val="28"/>
          <w:szCs w:val="28"/>
        </w:rPr>
        <w:t>4</w:t>
      </w:r>
      <w:r w:rsidRPr="00BE0660">
        <w:rPr>
          <w:b/>
          <w:sz w:val="28"/>
          <w:szCs w:val="28"/>
        </w:rPr>
        <w:t>.</w:t>
      </w:r>
      <w:r>
        <w:rPr>
          <w:b/>
          <w:sz w:val="28"/>
          <w:szCs w:val="28"/>
        </w:rPr>
        <w:t xml:space="preserve"> Extract ORIGIN Sequence from GB to </w:t>
      </w:r>
      <w:proofErr w:type="spellStart"/>
      <w:r>
        <w:rPr>
          <w:b/>
          <w:sz w:val="28"/>
          <w:szCs w:val="28"/>
        </w:rPr>
        <w:t>Fasta</w:t>
      </w:r>
      <w:bookmarkEnd w:id="21"/>
      <w:proofErr w:type="spellEnd"/>
    </w:p>
    <w:p w14:paraId="018F6076" w14:textId="77777777" w:rsidR="00852180" w:rsidRDefault="00852180" w:rsidP="00852180"/>
    <w:p w14:paraId="747433E1" w14:textId="77777777" w:rsidR="00852180" w:rsidRDefault="00852180" w:rsidP="00852180">
      <w:pPr>
        <w:ind w:left="360"/>
      </w:pPr>
      <w:r w:rsidRPr="00BE0660">
        <w:rPr>
          <w:b/>
        </w:rPr>
        <w:t>Input:</w:t>
      </w:r>
      <w:r>
        <w:t xml:space="preserve"> One GenBank file with a single accession in it. Assume it is in the directory </w:t>
      </w:r>
      <w:proofErr w:type="spellStart"/>
      <w:r w:rsidRPr="00852180">
        <w:rPr>
          <w:rStyle w:val="Code"/>
        </w:rPr>
        <w:t>plasmid_gb</w:t>
      </w:r>
      <w:proofErr w:type="spellEnd"/>
      <w:r>
        <w:t xml:space="preserve"> and </w:t>
      </w:r>
      <w:r w:rsidR="007352DB">
        <w:t>it is named after the pattern</w:t>
      </w:r>
      <w:r>
        <w:t xml:space="preserve"> </w:t>
      </w:r>
      <w:r w:rsidRPr="00852180">
        <w:rPr>
          <w:rStyle w:val="Code"/>
        </w:rPr>
        <w:t>${ACCESSION}.</w:t>
      </w:r>
      <w:proofErr w:type="spellStart"/>
      <w:r w:rsidRPr="00852180">
        <w:rPr>
          <w:rStyle w:val="Code"/>
        </w:rPr>
        <w:t>gb</w:t>
      </w:r>
      <w:proofErr w:type="spellEnd"/>
      <w:r>
        <w:t>.</w:t>
      </w:r>
    </w:p>
    <w:p w14:paraId="28F7349A" w14:textId="77777777" w:rsidR="00852180" w:rsidRDefault="00852180" w:rsidP="00852180">
      <w:pPr>
        <w:ind w:left="360"/>
      </w:pPr>
    </w:p>
    <w:p w14:paraId="2EA9D2AF" w14:textId="77777777" w:rsidR="00852180" w:rsidRDefault="00852180" w:rsidP="00852180">
      <w:pPr>
        <w:ind w:left="360"/>
      </w:pPr>
      <w:r w:rsidRPr="00BE0660">
        <w:rPr>
          <w:b/>
        </w:rPr>
        <w:t>Output:</w:t>
      </w:r>
      <w:r>
        <w:t xml:space="preserve"> </w:t>
      </w:r>
      <w:r w:rsidR="007352DB">
        <w:t xml:space="preserve">One </w:t>
      </w:r>
      <w:proofErr w:type="spellStart"/>
      <w:r w:rsidR="007352DB">
        <w:t>Fasta</w:t>
      </w:r>
      <w:proofErr w:type="spellEnd"/>
      <w:r w:rsidR="007352DB">
        <w:t xml:space="preserve"> file with the sequence from the ORIGIN section of the GenBank file. The </w:t>
      </w:r>
      <w:proofErr w:type="spellStart"/>
      <w:r w:rsidR="007352DB">
        <w:t>Fasta</w:t>
      </w:r>
      <w:proofErr w:type="spellEnd"/>
      <w:r w:rsidR="007352DB">
        <w:t xml:space="preserve"> file has sequences that are each on only one line.</w:t>
      </w:r>
      <w:r w:rsidR="00D27758">
        <w:t xml:space="preserve"> It will be in the directory</w:t>
      </w:r>
      <w:r w:rsidR="0064652F">
        <w:t xml:space="preserve"> </w:t>
      </w:r>
      <w:proofErr w:type="spellStart"/>
      <w:r w:rsidR="0064652F" w:rsidRPr="0064652F">
        <w:rPr>
          <w:rStyle w:val="Code"/>
        </w:rPr>
        <w:t>plasmid_fasta</w:t>
      </w:r>
      <w:proofErr w:type="spellEnd"/>
      <w:r w:rsidR="0064652F">
        <w:t>.</w:t>
      </w:r>
      <w:r>
        <w:t xml:space="preserve"> </w:t>
      </w:r>
    </w:p>
    <w:p w14:paraId="44045C24" w14:textId="77777777" w:rsidR="00852180" w:rsidRDefault="00852180" w:rsidP="00852180">
      <w:pPr>
        <w:ind w:left="360"/>
      </w:pPr>
    </w:p>
    <w:p w14:paraId="764F9F60" w14:textId="77777777" w:rsidR="00852180" w:rsidRDefault="00852180" w:rsidP="00B759D6">
      <w:pPr>
        <w:ind w:left="360"/>
        <w:outlineLvl w:val="0"/>
        <w:rPr>
          <w:b/>
        </w:rPr>
      </w:pPr>
      <w:bookmarkStart w:id="22" w:name="_Toc1506843"/>
      <w:r>
        <w:rPr>
          <w:b/>
        </w:rPr>
        <w:t>Code</w:t>
      </w:r>
      <w:r w:rsidRPr="00BE0660">
        <w:rPr>
          <w:b/>
        </w:rPr>
        <w:t>:</w:t>
      </w:r>
      <w:bookmarkEnd w:id="22"/>
    </w:p>
    <w:p w14:paraId="67A21EF5" w14:textId="77777777" w:rsidR="00852180" w:rsidRDefault="00852180" w:rsidP="00852180">
      <w:pPr>
        <w:ind w:left="360"/>
        <w:rPr>
          <w:b/>
        </w:rPr>
      </w:pPr>
    </w:p>
    <w:p w14:paraId="518A8B39" w14:textId="77777777" w:rsidR="00852180" w:rsidRDefault="00852180" w:rsidP="00B759D6">
      <w:pPr>
        <w:ind w:left="720"/>
        <w:outlineLvl w:val="0"/>
        <w:rPr>
          <w:i/>
        </w:rPr>
      </w:pPr>
      <w:bookmarkStart w:id="23" w:name="_Toc1506844"/>
      <w:r>
        <w:rPr>
          <w:i/>
        </w:rPr>
        <w:t xml:space="preserve">Bash </w:t>
      </w:r>
      <w:r w:rsidRPr="008607F5">
        <w:rPr>
          <w:i/>
        </w:rPr>
        <w:t>Command</w:t>
      </w:r>
      <w:bookmarkEnd w:id="23"/>
    </w:p>
    <w:p w14:paraId="4B0BEAF7" w14:textId="77777777" w:rsidR="00852180" w:rsidRPr="00402B03" w:rsidRDefault="00852180" w:rsidP="00852180">
      <w:pPr>
        <w:ind w:left="720"/>
        <w:rPr>
          <w:b/>
        </w:rPr>
      </w:pPr>
    </w:p>
    <w:p w14:paraId="2341D6BB"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FD784F9"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7A151168" w14:textId="77777777" w:rsidR="00C70E44"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00C70E44">
        <w:rPr>
          <w:rStyle w:val="Code"/>
          <w:szCs w:val="20"/>
        </w:rPr>
        <w:t>ACCESSION=</w:t>
      </w:r>
      <w:r w:rsidR="00C70E44" w:rsidRPr="00C70E44">
        <w:rPr>
          <w:rStyle w:val="Code"/>
          <w:szCs w:val="20"/>
        </w:rPr>
        <w:t>`</w:t>
      </w:r>
      <w:proofErr w:type="spellStart"/>
      <w:r w:rsidR="00C70E44" w:rsidRPr="00C70E44">
        <w:rPr>
          <w:rStyle w:val="Code"/>
          <w:szCs w:val="20"/>
        </w:rPr>
        <w:t>basename</w:t>
      </w:r>
      <w:proofErr w:type="spellEnd"/>
      <w:r w:rsidR="00C70E44" w:rsidRPr="00C70E44">
        <w:rPr>
          <w:rStyle w:val="Code"/>
          <w:szCs w:val="20"/>
        </w:rPr>
        <w:t xml:space="preserve"> "${</w:t>
      </w:r>
      <w:proofErr w:type="spellStart"/>
      <w:r w:rsidR="00C70E44" w:rsidRPr="00C70E44">
        <w:rPr>
          <w:rStyle w:val="Code"/>
          <w:szCs w:val="20"/>
        </w:rPr>
        <w:t>ifn</w:t>
      </w:r>
      <w:proofErr w:type="spellEnd"/>
      <w:r w:rsidR="00C70E44" w:rsidRPr="00C70E44">
        <w:rPr>
          <w:rStyle w:val="Code"/>
          <w:szCs w:val="20"/>
        </w:rPr>
        <w:t>}" ".</w:t>
      </w:r>
      <w:proofErr w:type="spellStart"/>
      <w:r w:rsidR="00C70E44" w:rsidRPr="00C70E44">
        <w:rPr>
          <w:rStyle w:val="Code"/>
          <w:szCs w:val="20"/>
        </w:rPr>
        <w:t>gb</w:t>
      </w:r>
      <w:proofErr w:type="spellEnd"/>
      <w:r w:rsidR="00C70E44" w:rsidRPr="00C70E44">
        <w:rPr>
          <w:rStyle w:val="Code"/>
          <w:szCs w:val="20"/>
        </w:rPr>
        <w:t>"`</w:t>
      </w:r>
    </w:p>
    <w:p w14:paraId="1549B187"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2C4D80"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852180" w:rsidRPr="00402B03">
        <w:rPr>
          <w:rStyle w:val="Code"/>
          <w:szCs w:val="20"/>
        </w:rPr>
        <w:t>awk</w:t>
      </w:r>
      <w:proofErr w:type="spellEnd"/>
      <w:r w:rsidR="00852180" w:rsidRPr="00402B03">
        <w:rPr>
          <w:rStyle w:val="Code"/>
          <w:szCs w:val="20"/>
        </w:rPr>
        <w:t xml:space="preserve"> -f </w:t>
      </w:r>
      <w:proofErr w:type="spellStart"/>
      <w:r w:rsidRPr="00C70E44">
        <w:rPr>
          <w:rStyle w:val="Code"/>
          <w:szCs w:val="20"/>
        </w:rPr>
        <w:t>extractOriginSeqFromGBtoFasta.awk</w:t>
      </w:r>
      <w:proofErr w:type="spellEnd"/>
      <w:r w:rsidR="00852180" w:rsidRPr="00402B03">
        <w:rPr>
          <w:rStyle w:val="Code"/>
          <w:szCs w:val="20"/>
        </w:rPr>
        <w:t xml:space="preserve"> </w:t>
      </w:r>
      <w:r>
        <w:rPr>
          <w:rStyle w:val="Code"/>
          <w:szCs w:val="20"/>
        </w:rPr>
        <w:t>\</w:t>
      </w:r>
    </w:p>
    <w:p w14:paraId="09A60FF4" w14:textId="77777777" w:rsidR="00852180"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proofErr w:type="spellStart"/>
      <w:r>
        <w:rPr>
          <w:rStyle w:val="Code"/>
          <w:szCs w:val="20"/>
        </w:rPr>
        <w:t>plasmid_gb</w:t>
      </w:r>
      <w:proofErr w:type="spellEnd"/>
      <w:r>
        <w:rPr>
          <w:rStyle w:val="Code"/>
          <w:szCs w:val="20"/>
        </w:rPr>
        <w:t>/${ACCESSION}.</w:t>
      </w:r>
      <w:proofErr w:type="spellStart"/>
      <w:r>
        <w:rPr>
          <w:rStyle w:val="Code"/>
          <w:szCs w:val="20"/>
        </w:rPr>
        <w:t>gb</w:t>
      </w:r>
      <w:proofErr w:type="spellEnd"/>
      <w:r w:rsidRPr="003C1A6A">
        <w:rPr>
          <w:rStyle w:val="Code"/>
          <w:szCs w:val="20"/>
        </w:rPr>
        <w:t>"</w:t>
      </w:r>
      <w:r>
        <w:rPr>
          <w:rStyle w:val="Code"/>
          <w:szCs w:val="20"/>
        </w:rPr>
        <w:t xml:space="preserve"> \</w:t>
      </w:r>
    </w:p>
    <w:p w14:paraId="42BEBF0F" w14:textId="77777777" w:rsidR="00C70E44" w:rsidRPr="00402B03"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r w:rsidRPr="003C1A6A">
        <w:rPr>
          <w:rStyle w:val="Code"/>
          <w:szCs w:val="20"/>
        </w:rPr>
        <w:t>"</w:t>
      </w:r>
      <w:proofErr w:type="spellStart"/>
      <w:r>
        <w:rPr>
          <w:rStyle w:val="Code"/>
          <w:szCs w:val="20"/>
        </w:rPr>
        <w:t>plasmid_fasta</w:t>
      </w:r>
      <w:proofErr w:type="spellEnd"/>
      <w:r>
        <w:rPr>
          <w:rStyle w:val="Code"/>
          <w:szCs w:val="20"/>
        </w:rPr>
        <w:t>/${ACCESSION</w:t>
      </w:r>
      <w:proofErr w:type="gramStart"/>
      <w:r>
        <w:rPr>
          <w:rStyle w:val="Code"/>
          <w:szCs w:val="20"/>
        </w:rPr>
        <w:t>}.</w:t>
      </w:r>
      <w:proofErr w:type="spellStart"/>
      <w:r>
        <w:rPr>
          <w:rStyle w:val="Code"/>
          <w:szCs w:val="20"/>
        </w:rPr>
        <w:t>fasta</w:t>
      </w:r>
      <w:proofErr w:type="spellEnd"/>
      <w:proofErr w:type="gramEnd"/>
      <w:r w:rsidRPr="003C1A6A">
        <w:rPr>
          <w:rStyle w:val="Code"/>
          <w:szCs w:val="20"/>
        </w:rPr>
        <w:t>"</w:t>
      </w:r>
    </w:p>
    <w:p w14:paraId="2AB47DDD"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94D51D6"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4652F">
        <w:rPr>
          <w:rStyle w:val="Code"/>
          <w:szCs w:val="20"/>
        </w:rPr>
        <w:t>plasmid</w:t>
      </w:r>
      <w:r>
        <w:rPr>
          <w:rStyle w:val="Code"/>
          <w:szCs w:val="20"/>
        </w:rPr>
        <w:t>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564974AE" w14:textId="77777777" w:rsidR="00852180" w:rsidRPr="00402B03" w:rsidRDefault="00852180" w:rsidP="00852180">
      <w:pPr>
        <w:ind w:left="720"/>
      </w:pPr>
    </w:p>
    <w:p w14:paraId="5B0E0D4D" w14:textId="77777777" w:rsidR="00852180" w:rsidRPr="008607F5" w:rsidRDefault="00852180" w:rsidP="00B759D6">
      <w:pPr>
        <w:ind w:left="360"/>
        <w:outlineLvl w:val="0"/>
      </w:pPr>
      <w:r>
        <w:tab/>
      </w:r>
      <w:bookmarkStart w:id="24" w:name="_Toc1506845"/>
      <w:r>
        <w:rPr>
          <w:i/>
        </w:rPr>
        <w:t>AWK Script (</w:t>
      </w:r>
      <w:proofErr w:type="spellStart"/>
      <w:r w:rsidR="00C70E44">
        <w:rPr>
          <w:i/>
        </w:rPr>
        <w:t>extractOriginSeqFromGBtoFasta</w:t>
      </w:r>
      <w:r>
        <w:rPr>
          <w:i/>
        </w:rPr>
        <w:t>.awk</w:t>
      </w:r>
      <w:proofErr w:type="spellEnd"/>
      <w:r>
        <w:rPr>
          <w:i/>
        </w:rPr>
        <w:t>)</w:t>
      </w:r>
      <w:bookmarkEnd w:id="24"/>
    </w:p>
    <w:p w14:paraId="452137DC" w14:textId="77777777" w:rsidR="00402B03" w:rsidRDefault="00402B03" w:rsidP="00652177">
      <w:pPr>
        <w:ind w:left="720"/>
      </w:pPr>
    </w:p>
    <w:p w14:paraId="2668DA8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 /bin/</w:t>
      </w:r>
      <w:proofErr w:type="spellStart"/>
      <w:r w:rsidRPr="00FA088F">
        <w:rPr>
          <w:rStyle w:val="Code"/>
          <w:szCs w:val="20"/>
        </w:rPr>
        <w:t>awk</w:t>
      </w:r>
      <w:proofErr w:type="spellEnd"/>
      <w:r w:rsidRPr="00FA088F">
        <w:rPr>
          <w:rStyle w:val="Code"/>
          <w:szCs w:val="20"/>
        </w:rPr>
        <w:t xml:space="preserve"> -f</w:t>
      </w:r>
    </w:p>
    <w:p w14:paraId="1F950EB8" w14:textId="77777777" w:rsid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6264DD"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5" w:name="_Toc1506846"/>
      <w:r w:rsidRPr="00FA088F">
        <w:rPr>
          <w:rStyle w:val="Code"/>
          <w:szCs w:val="20"/>
        </w:rPr>
        <w:t>BEGIN {</w:t>
      </w:r>
      <w:bookmarkEnd w:id="25"/>
    </w:p>
    <w:p w14:paraId="3DC438B8"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FA088F">
        <w:rPr>
          <w:rStyle w:val="Code"/>
          <w:szCs w:val="20"/>
        </w:rPr>
        <w:tab/>
      </w:r>
      <w:bookmarkStart w:id="26" w:name="_Toc1506847"/>
      <w:r w:rsidRPr="00FA088F">
        <w:rPr>
          <w:rStyle w:val="Code"/>
          <w:szCs w:val="20"/>
        </w:rPr>
        <w:t>FS = "</w:t>
      </w:r>
      <w:proofErr w:type="gramStart"/>
      <w:r w:rsidRPr="00FA088F">
        <w:rPr>
          <w:rStyle w:val="Code"/>
          <w:szCs w:val="20"/>
        </w:rPr>
        <w:t>[ ]</w:t>
      </w:r>
      <w:proofErr w:type="gramEnd"/>
      <w:r w:rsidRPr="00FA088F">
        <w:rPr>
          <w:rStyle w:val="Code"/>
          <w:szCs w:val="20"/>
        </w:rPr>
        <w:t>+";</w:t>
      </w:r>
      <w:bookmarkEnd w:id="26"/>
    </w:p>
    <w:p w14:paraId="2BC0BACB"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0; # false</w:t>
      </w:r>
    </w:p>
    <w:p w14:paraId="1BCAD052"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4EA693B5"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7D704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52483DD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if (</w:t>
      </w:r>
      <w:proofErr w:type="spellStart"/>
      <w:r w:rsidRPr="00FA088F">
        <w:rPr>
          <w:rStyle w:val="Code"/>
          <w:szCs w:val="20"/>
        </w:rPr>
        <w:t>origin_found</w:t>
      </w:r>
      <w:proofErr w:type="spellEnd"/>
      <w:r w:rsidRPr="00FA088F">
        <w:rPr>
          <w:rStyle w:val="Code"/>
          <w:szCs w:val="20"/>
        </w:rPr>
        <w:t>)</w:t>
      </w:r>
    </w:p>
    <w:p w14:paraId="387A0F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DAC58F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gramStart"/>
      <w:r w:rsidRPr="00FA088F">
        <w:rPr>
          <w:rStyle w:val="Code"/>
          <w:szCs w:val="20"/>
        </w:rPr>
        <w:t>sub(</w:t>
      </w:r>
      <w:proofErr w:type="gramEnd"/>
      <w:r w:rsidRPr="00FA088F">
        <w:rPr>
          <w:rStyle w:val="Code"/>
          <w:szCs w:val="20"/>
        </w:rPr>
        <w:t>/ *[0-9]+ /, "", $0);</w:t>
      </w:r>
    </w:p>
    <w:p w14:paraId="17DD26E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proofErr w:type="gramStart"/>
      <w:r w:rsidRPr="00FA088F">
        <w:rPr>
          <w:rStyle w:val="Code"/>
          <w:szCs w:val="20"/>
        </w:rPr>
        <w:t>gsub</w:t>
      </w:r>
      <w:proofErr w:type="spellEnd"/>
      <w:r w:rsidRPr="00FA088F">
        <w:rPr>
          <w:rStyle w:val="Code"/>
          <w:szCs w:val="20"/>
        </w:rPr>
        <w:t>(</w:t>
      </w:r>
      <w:proofErr w:type="gramEnd"/>
      <w:r w:rsidRPr="00FA088F">
        <w:rPr>
          <w:rStyle w:val="Code"/>
          <w:szCs w:val="20"/>
        </w:rPr>
        <w:t>/ +/, "", $0);</w:t>
      </w:r>
    </w:p>
    <w:p w14:paraId="1A2AA12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printf</w:t>
      </w:r>
      <w:proofErr w:type="spellEnd"/>
      <w:r w:rsidRPr="00FA088F">
        <w:rPr>
          <w:rStyle w:val="Code"/>
          <w:szCs w:val="20"/>
        </w:rPr>
        <w:t xml:space="preserve"> </w:t>
      </w:r>
      <w:proofErr w:type="spellStart"/>
      <w:proofErr w:type="gramStart"/>
      <w:r w:rsidRPr="00FA088F">
        <w:rPr>
          <w:rStyle w:val="Code"/>
          <w:szCs w:val="20"/>
        </w:rPr>
        <w:t>toupper</w:t>
      </w:r>
      <w:proofErr w:type="spellEnd"/>
      <w:r w:rsidRPr="00FA088F">
        <w:rPr>
          <w:rStyle w:val="Code"/>
          <w:szCs w:val="20"/>
        </w:rPr>
        <w:t>(</w:t>
      </w:r>
      <w:proofErr w:type="gramEnd"/>
      <w:r w:rsidRPr="00FA088F">
        <w:rPr>
          <w:rStyle w:val="Code"/>
          <w:szCs w:val="20"/>
        </w:rPr>
        <w:t>$0);</w:t>
      </w:r>
    </w:p>
    <w:p w14:paraId="7075D7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73D42EC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else if ($1 == "ORIGIN")</w:t>
      </w:r>
    </w:p>
    <w:p w14:paraId="2E145FD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5EAD8E3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1; # true</w:t>
      </w:r>
    </w:p>
    <w:p w14:paraId="4335253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E1EEB8"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 xml:space="preserve">print "&gt;" </w:t>
      </w:r>
      <w:proofErr w:type="spellStart"/>
      <w:proofErr w:type="gramStart"/>
      <w:r w:rsidRPr="00FA088F">
        <w:rPr>
          <w:rStyle w:val="Code"/>
          <w:szCs w:val="20"/>
        </w:rPr>
        <w:t>gensub</w:t>
      </w:r>
      <w:proofErr w:type="spellEnd"/>
      <w:r w:rsidRPr="00FA088F">
        <w:rPr>
          <w:rStyle w:val="Code"/>
          <w:szCs w:val="20"/>
        </w:rPr>
        <w:t>(</w:t>
      </w:r>
      <w:proofErr w:type="gramEnd"/>
      <w:r w:rsidRPr="00FA088F">
        <w:rPr>
          <w:rStyle w:val="Code"/>
          <w:szCs w:val="20"/>
        </w:rPr>
        <w:t>/^(.+)\.</w:t>
      </w:r>
      <w:proofErr w:type="spellStart"/>
      <w:r w:rsidRPr="00FA088F">
        <w:rPr>
          <w:rStyle w:val="Code"/>
          <w:szCs w:val="20"/>
        </w:rPr>
        <w:t>gb</w:t>
      </w:r>
      <w:proofErr w:type="spellEnd"/>
      <w:r w:rsidRPr="00FA088F">
        <w:rPr>
          <w:rStyle w:val="Code"/>
          <w:szCs w:val="20"/>
        </w:rPr>
        <w:t xml:space="preserve">$/, "\\1", "-1", </w:t>
      </w:r>
      <w:proofErr w:type="spellStart"/>
      <w:r w:rsidRPr="00FA088F">
        <w:rPr>
          <w:rStyle w:val="Code"/>
          <w:szCs w:val="20"/>
        </w:rPr>
        <w:t>gensub</w:t>
      </w:r>
      <w:proofErr w:type="spellEnd"/>
      <w:r w:rsidRPr="00FA088F">
        <w:rPr>
          <w:rStyle w:val="Code"/>
          <w:szCs w:val="20"/>
        </w:rPr>
        <w:t>(/^.*\//, "", "-1", FILENAME));</w:t>
      </w:r>
    </w:p>
    <w:p w14:paraId="3E900214"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5AC8F0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37F90B7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39A5FA"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7" w:name="_Toc1506848"/>
      <w:r w:rsidRPr="00FA088F">
        <w:rPr>
          <w:rStyle w:val="Code"/>
          <w:szCs w:val="20"/>
        </w:rPr>
        <w:t>END {</w:t>
      </w:r>
      <w:bookmarkEnd w:id="27"/>
    </w:p>
    <w:p w14:paraId="06A1482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printf</w:t>
      </w:r>
      <w:proofErr w:type="spellEnd"/>
      <w:r w:rsidRPr="00FA088F">
        <w:rPr>
          <w:rStyle w:val="Code"/>
          <w:szCs w:val="20"/>
        </w:rPr>
        <w:t xml:space="preserve"> "\n";</w:t>
      </w:r>
    </w:p>
    <w:p w14:paraId="745AD6D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 xml:space="preserve">print "done extracting ORIGIN </w:t>
      </w:r>
      <w:proofErr w:type="spellStart"/>
      <w:r w:rsidRPr="00FA088F">
        <w:rPr>
          <w:rStyle w:val="Code"/>
          <w:szCs w:val="20"/>
        </w:rPr>
        <w:t>seq</w:t>
      </w:r>
      <w:proofErr w:type="spellEnd"/>
      <w:r w:rsidRPr="00FA088F">
        <w:rPr>
          <w:rStyle w:val="Code"/>
          <w:szCs w:val="20"/>
        </w:rPr>
        <w:t xml:space="preserve"> from " FILENAME " to </w:t>
      </w:r>
      <w:proofErr w:type="spellStart"/>
      <w:r w:rsidRPr="00FA088F">
        <w:rPr>
          <w:rStyle w:val="Code"/>
          <w:szCs w:val="20"/>
        </w:rPr>
        <w:t>fasta</w:t>
      </w:r>
      <w:proofErr w:type="spellEnd"/>
      <w:r w:rsidRPr="00FA088F">
        <w:rPr>
          <w:rStyle w:val="Code"/>
          <w:szCs w:val="20"/>
        </w:rPr>
        <w:t>" &gt; "/dev/stderr";</w:t>
      </w:r>
    </w:p>
    <w:p w14:paraId="5BEFDC0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1BD9CD8B" w14:textId="77777777" w:rsidR="00FA088F" w:rsidRDefault="00FA088F" w:rsidP="00652177">
      <w:pPr>
        <w:ind w:left="720"/>
      </w:pPr>
    </w:p>
    <w:p w14:paraId="0DAF19C7" w14:textId="77777777" w:rsidR="00FA088F" w:rsidRDefault="00FA088F" w:rsidP="00652177">
      <w:pPr>
        <w:ind w:left="720"/>
      </w:pPr>
    </w:p>
    <w:p w14:paraId="117C9753" w14:textId="77777777" w:rsidR="00E43DEC" w:rsidRDefault="00E43DEC" w:rsidP="00E43DEC"/>
    <w:p w14:paraId="73C60F2F" w14:textId="77777777" w:rsidR="00E43DEC" w:rsidRDefault="00E43DEC" w:rsidP="00E43DEC"/>
    <w:p w14:paraId="10417B95" w14:textId="77777777" w:rsidR="00E43DEC" w:rsidRDefault="00E43DEC" w:rsidP="00E43DEC">
      <w:pPr>
        <w:sectPr w:rsidR="00E43DEC" w:rsidSect="00402B03">
          <w:pgSz w:w="12240" w:h="15840"/>
          <w:pgMar w:top="720" w:right="720" w:bottom="720" w:left="720" w:header="720" w:footer="720" w:gutter="0"/>
          <w:cols w:space="720"/>
          <w:docGrid w:linePitch="360"/>
        </w:sectPr>
      </w:pPr>
    </w:p>
    <w:p w14:paraId="3B2EC032" w14:textId="2101761B" w:rsidR="005C1574" w:rsidRPr="00BE0660" w:rsidRDefault="005C1574" w:rsidP="00B759D6">
      <w:pPr>
        <w:outlineLvl w:val="0"/>
        <w:rPr>
          <w:b/>
          <w:sz w:val="28"/>
          <w:szCs w:val="28"/>
        </w:rPr>
      </w:pPr>
      <w:bookmarkStart w:id="28" w:name="_Toc1506849"/>
      <w:r>
        <w:rPr>
          <w:b/>
          <w:sz w:val="28"/>
          <w:szCs w:val="28"/>
        </w:rPr>
        <w:lastRenderedPageBreak/>
        <w:t xml:space="preserve">Step </w:t>
      </w:r>
      <w:r w:rsidR="00D84917">
        <w:rPr>
          <w:b/>
          <w:sz w:val="28"/>
          <w:szCs w:val="28"/>
        </w:rPr>
        <w:t>5</w:t>
      </w:r>
      <w:r w:rsidRPr="00BE0660">
        <w:rPr>
          <w:b/>
          <w:sz w:val="28"/>
          <w:szCs w:val="28"/>
        </w:rPr>
        <w:t>.</w:t>
      </w:r>
      <w:r>
        <w:rPr>
          <w:b/>
          <w:sz w:val="28"/>
          <w:szCs w:val="28"/>
        </w:rPr>
        <w:t xml:space="preserve"> </w:t>
      </w:r>
      <w:r w:rsidR="00E43DEC">
        <w:rPr>
          <w:b/>
          <w:sz w:val="28"/>
          <w:szCs w:val="28"/>
        </w:rPr>
        <w:t>Extract Group Lists</w:t>
      </w:r>
      <w:bookmarkEnd w:id="28"/>
    </w:p>
    <w:p w14:paraId="0B90196E" w14:textId="77777777" w:rsidR="005C1574" w:rsidRDefault="005C1574" w:rsidP="005C1574"/>
    <w:p w14:paraId="322C4D94" w14:textId="77777777" w:rsidR="005C1574" w:rsidRDefault="005C1574" w:rsidP="005C1574">
      <w:pPr>
        <w:ind w:left="360"/>
      </w:pPr>
      <w:r w:rsidRPr="00BE0660">
        <w:rPr>
          <w:b/>
        </w:rPr>
        <w:t>Input:</w:t>
      </w:r>
      <w:r>
        <w:t xml:space="preserve"> One GenBank file with a </w:t>
      </w:r>
      <w:proofErr w:type="gramStart"/>
      <w:r w:rsidR="00862B48">
        <w:t>multiple</w:t>
      </w:r>
      <w:r>
        <w:t xml:space="preserve"> accessions</w:t>
      </w:r>
      <w:proofErr w:type="gramEnd"/>
      <w:r>
        <w:t xml:space="preserve"> in it. Assume it is in the directory </w:t>
      </w:r>
      <w:proofErr w:type="spellStart"/>
      <w:r>
        <w:rPr>
          <w:rStyle w:val="Code"/>
        </w:rPr>
        <w:t>original</w:t>
      </w:r>
      <w:r w:rsidRPr="00852180">
        <w:rPr>
          <w:rStyle w:val="Code"/>
        </w:rPr>
        <w:t>_gb</w:t>
      </w:r>
      <w:proofErr w:type="spellEnd"/>
      <w:r>
        <w:t xml:space="preserve"> and it is named after the pattern </w:t>
      </w:r>
      <w:r w:rsidRPr="00852180">
        <w:rPr>
          <w:rStyle w:val="Code"/>
        </w:rPr>
        <w:t>${</w:t>
      </w:r>
      <w:r>
        <w:rPr>
          <w:rStyle w:val="Code"/>
        </w:rPr>
        <w:t>GROUP</w:t>
      </w:r>
      <w:r w:rsidRPr="00852180">
        <w:rPr>
          <w:rStyle w:val="Code"/>
        </w:rPr>
        <w:t>}.</w:t>
      </w:r>
      <w:proofErr w:type="spellStart"/>
      <w:r w:rsidRPr="00852180">
        <w:rPr>
          <w:rStyle w:val="Code"/>
        </w:rPr>
        <w:t>gb</w:t>
      </w:r>
      <w:proofErr w:type="spellEnd"/>
      <w:r>
        <w:t>.</w:t>
      </w:r>
    </w:p>
    <w:p w14:paraId="68A8FE94" w14:textId="77777777" w:rsidR="005C1574" w:rsidRDefault="005C1574" w:rsidP="005C1574">
      <w:pPr>
        <w:ind w:left="360"/>
      </w:pPr>
    </w:p>
    <w:p w14:paraId="363B6F79" w14:textId="77777777" w:rsidR="005C1574" w:rsidRDefault="005C1574" w:rsidP="005C1574">
      <w:pPr>
        <w:ind w:left="360"/>
      </w:pPr>
      <w:r w:rsidRPr="00BE0660">
        <w:rPr>
          <w:b/>
        </w:rPr>
        <w:t>Output:</w:t>
      </w:r>
      <w:r>
        <w:t xml:space="preserve"> Multiple text files, each with the extension </w:t>
      </w:r>
      <w:proofErr w:type="gramStart"/>
      <w:r>
        <w:t>".list</w:t>
      </w:r>
      <w:proofErr w:type="gramEnd"/>
      <w:r>
        <w:t xml:space="preserve">". Each file is a line separated list of accession numbers that make up the group. The files will be in a directory called </w:t>
      </w:r>
      <w:r w:rsidRPr="00B80AA7">
        <w:rPr>
          <w:rStyle w:val="Code"/>
        </w:rPr>
        <w:t>groups</w:t>
      </w:r>
      <w:r>
        <w:t xml:space="preserve"> with the name </w:t>
      </w:r>
      <w:r w:rsidRPr="00B80AA7">
        <w:rPr>
          <w:rStyle w:val="Code"/>
        </w:rPr>
        <w:t>${GROUP</w:t>
      </w:r>
      <w:proofErr w:type="gramStart"/>
      <w:r w:rsidRPr="00B80AA7">
        <w:rPr>
          <w:rStyle w:val="Code"/>
        </w:rPr>
        <w:t>}.list</w:t>
      </w:r>
      <w:proofErr w:type="gramEnd"/>
      <w:r>
        <w:t>.</w:t>
      </w:r>
    </w:p>
    <w:p w14:paraId="21304A87" w14:textId="77777777" w:rsidR="005C1574" w:rsidRDefault="005C1574" w:rsidP="005C1574">
      <w:pPr>
        <w:ind w:left="360"/>
      </w:pPr>
    </w:p>
    <w:p w14:paraId="54A7E127" w14:textId="77777777" w:rsidR="005C1574" w:rsidRDefault="005C1574" w:rsidP="00B759D6">
      <w:pPr>
        <w:ind w:left="360"/>
        <w:outlineLvl w:val="0"/>
        <w:rPr>
          <w:b/>
        </w:rPr>
      </w:pPr>
      <w:bookmarkStart w:id="29" w:name="_Toc1506850"/>
      <w:r>
        <w:rPr>
          <w:b/>
        </w:rPr>
        <w:t>Code</w:t>
      </w:r>
      <w:r w:rsidRPr="00BE0660">
        <w:rPr>
          <w:b/>
        </w:rPr>
        <w:t>:</w:t>
      </w:r>
      <w:bookmarkEnd w:id="29"/>
    </w:p>
    <w:p w14:paraId="47757347" w14:textId="77777777" w:rsidR="005C1574" w:rsidRDefault="005C1574" w:rsidP="005C1574">
      <w:pPr>
        <w:ind w:left="360"/>
        <w:rPr>
          <w:b/>
        </w:rPr>
      </w:pPr>
    </w:p>
    <w:p w14:paraId="7FD44A06" w14:textId="77777777" w:rsidR="005C1574" w:rsidRDefault="005C1574" w:rsidP="00B759D6">
      <w:pPr>
        <w:ind w:left="720"/>
        <w:outlineLvl w:val="0"/>
        <w:rPr>
          <w:i/>
        </w:rPr>
      </w:pPr>
      <w:bookmarkStart w:id="30" w:name="_Toc1506851"/>
      <w:r>
        <w:rPr>
          <w:i/>
        </w:rPr>
        <w:t xml:space="preserve">Bash </w:t>
      </w:r>
      <w:r w:rsidRPr="008607F5">
        <w:rPr>
          <w:i/>
        </w:rPr>
        <w:t>Command</w:t>
      </w:r>
      <w:bookmarkEnd w:id="30"/>
    </w:p>
    <w:p w14:paraId="0E28C337" w14:textId="77777777" w:rsidR="005C1574" w:rsidRPr="00402B03" w:rsidRDefault="005C1574" w:rsidP="005C1574">
      <w:pPr>
        <w:ind w:left="720"/>
        <w:rPr>
          <w:b/>
        </w:rPr>
      </w:pPr>
    </w:p>
    <w:p w14:paraId="4CD5D25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1F3711B"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346EB4E"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extractGroupLists</w:t>
      </w:r>
      <w:r w:rsidRPr="00C70E44">
        <w:rPr>
          <w:rStyle w:val="Code"/>
          <w:szCs w:val="20"/>
        </w:rPr>
        <w:t>.awk</w:t>
      </w:r>
      <w:proofErr w:type="spellEnd"/>
      <w:r w:rsidRPr="00402B03">
        <w:rPr>
          <w:rStyle w:val="Code"/>
          <w:szCs w:val="20"/>
        </w:rPr>
        <w:t xml:space="preserve"> </w:t>
      </w:r>
      <w:r>
        <w:rPr>
          <w:rStyle w:val="Code"/>
          <w:szCs w:val="20"/>
        </w:rPr>
        <w:t>\</w:t>
      </w:r>
    </w:p>
    <w:p w14:paraId="42BDE8A7"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r>
        <w:rPr>
          <w:rStyle w:val="Code"/>
          <w:szCs w:val="20"/>
        </w:rPr>
        <w:t>${</w:t>
      </w:r>
      <w:proofErr w:type="spellStart"/>
      <w:r>
        <w:rPr>
          <w:rStyle w:val="Code"/>
          <w:szCs w:val="20"/>
        </w:rPr>
        <w:t>ifn</w:t>
      </w:r>
      <w:proofErr w:type="spellEnd"/>
      <w:r>
        <w:rPr>
          <w:rStyle w:val="Code"/>
          <w:szCs w:val="20"/>
        </w:rPr>
        <w:t>}</w:t>
      </w:r>
      <w:r w:rsidRPr="003C1A6A">
        <w:rPr>
          <w:rStyle w:val="Code"/>
          <w:szCs w:val="20"/>
        </w:rPr>
        <w:t>"</w:t>
      </w:r>
    </w:p>
    <w:p w14:paraId="0A9315EE"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BCF4F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370EC010" w14:textId="77777777" w:rsidR="005C1574" w:rsidRPr="00402B03" w:rsidRDefault="005C1574" w:rsidP="005C1574">
      <w:pPr>
        <w:ind w:left="720"/>
      </w:pPr>
    </w:p>
    <w:p w14:paraId="4BEAE3DA" w14:textId="77777777" w:rsidR="005C1574" w:rsidRDefault="005C1574" w:rsidP="00B759D6">
      <w:pPr>
        <w:ind w:left="720"/>
        <w:outlineLvl w:val="0"/>
      </w:pPr>
      <w:bookmarkStart w:id="31" w:name="_Toc1506852"/>
      <w:r>
        <w:rPr>
          <w:i/>
        </w:rPr>
        <w:t>AWK Script (</w:t>
      </w:r>
      <w:proofErr w:type="spellStart"/>
      <w:r>
        <w:rPr>
          <w:i/>
        </w:rPr>
        <w:t>extractGroupLists.awk</w:t>
      </w:r>
      <w:proofErr w:type="spellEnd"/>
      <w:r>
        <w:rPr>
          <w:i/>
        </w:rPr>
        <w:t>)</w:t>
      </w:r>
      <w:bookmarkEnd w:id="31"/>
    </w:p>
    <w:p w14:paraId="0D340B53" w14:textId="77777777" w:rsidR="005C1574" w:rsidRDefault="005C1574" w:rsidP="005C1574">
      <w:pPr>
        <w:ind w:left="720"/>
      </w:pPr>
    </w:p>
    <w:p w14:paraId="20A31C90"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 /bin/</w:t>
      </w:r>
      <w:proofErr w:type="spellStart"/>
      <w:r w:rsidRPr="0083100B">
        <w:rPr>
          <w:rStyle w:val="Code"/>
          <w:szCs w:val="20"/>
        </w:rPr>
        <w:t>awk</w:t>
      </w:r>
      <w:proofErr w:type="spellEnd"/>
      <w:r w:rsidRPr="0083100B">
        <w:rPr>
          <w:rStyle w:val="Code"/>
          <w:szCs w:val="20"/>
        </w:rPr>
        <w:t xml:space="preserve"> -f</w:t>
      </w:r>
    </w:p>
    <w:p w14:paraId="2C8B76A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D531923"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2" w:name="_Toc1506853"/>
      <w:r w:rsidRPr="0083100B">
        <w:rPr>
          <w:rStyle w:val="Code"/>
          <w:szCs w:val="20"/>
        </w:rPr>
        <w:t>BEGIN {</w:t>
      </w:r>
      <w:bookmarkEnd w:id="32"/>
    </w:p>
    <w:p w14:paraId="77F8505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83100B">
        <w:rPr>
          <w:rStyle w:val="Code"/>
          <w:szCs w:val="20"/>
        </w:rPr>
        <w:tab/>
      </w:r>
      <w:bookmarkStart w:id="33" w:name="_Toc1506854"/>
      <w:r w:rsidRPr="0083100B">
        <w:rPr>
          <w:rStyle w:val="Code"/>
          <w:szCs w:val="20"/>
        </w:rPr>
        <w:t>FS="</w:t>
      </w:r>
      <w:proofErr w:type="gramStart"/>
      <w:r w:rsidRPr="0083100B">
        <w:rPr>
          <w:rStyle w:val="Code"/>
          <w:szCs w:val="20"/>
        </w:rPr>
        <w:t>[ ]</w:t>
      </w:r>
      <w:proofErr w:type="gramEnd"/>
      <w:r w:rsidRPr="0083100B">
        <w:rPr>
          <w:rStyle w:val="Code"/>
          <w:szCs w:val="20"/>
        </w:rPr>
        <w:t>+";</w:t>
      </w:r>
      <w:bookmarkEnd w:id="33"/>
    </w:p>
    <w:p w14:paraId="0C2E365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accession="";</w:t>
      </w:r>
    </w:p>
    <w:p w14:paraId="63E6F49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proofErr w:type="spellStart"/>
      <w:r w:rsidRPr="0083100B">
        <w:rPr>
          <w:rStyle w:val="Code"/>
          <w:szCs w:val="20"/>
        </w:rPr>
        <w:t>ofn</w:t>
      </w:r>
      <w:proofErr w:type="spellEnd"/>
      <w:r w:rsidRPr="0083100B">
        <w:rPr>
          <w:rStyle w:val="Code"/>
          <w:szCs w:val="20"/>
        </w:rPr>
        <w:t>="";</w:t>
      </w:r>
    </w:p>
    <w:p w14:paraId="2E41B73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2A1EB6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75CD59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3F7C3D0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NR == 1)</w:t>
      </w:r>
    </w:p>
    <w:p w14:paraId="1C3F2B8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3E7509D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r>
      <w:proofErr w:type="spellStart"/>
      <w:r w:rsidRPr="0083100B">
        <w:rPr>
          <w:rStyle w:val="Code"/>
          <w:szCs w:val="20"/>
        </w:rPr>
        <w:t>ofn</w:t>
      </w:r>
      <w:proofErr w:type="spellEnd"/>
      <w:r w:rsidRPr="0083100B">
        <w:rPr>
          <w:rStyle w:val="Code"/>
          <w:szCs w:val="20"/>
        </w:rPr>
        <w:t xml:space="preserve"> = </w:t>
      </w:r>
      <w:proofErr w:type="spellStart"/>
      <w:proofErr w:type="gramStart"/>
      <w:r w:rsidRPr="0083100B">
        <w:rPr>
          <w:rStyle w:val="Code"/>
          <w:szCs w:val="20"/>
        </w:rPr>
        <w:t>gensub</w:t>
      </w:r>
      <w:proofErr w:type="spellEnd"/>
      <w:r w:rsidRPr="0083100B">
        <w:rPr>
          <w:rStyle w:val="Code"/>
          <w:szCs w:val="20"/>
        </w:rPr>
        <w:t>(</w:t>
      </w:r>
      <w:proofErr w:type="gramEnd"/>
      <w:r w:rsidRPr="0083100B">
        <w:rPr>
          <w:rStyle w:val="Code"/>
          <w:szCs w:val="20"/>
        </w:rPr>
        <w:t>/^(.+)\.</w:t>
      </w:r>
      <w:proofErr w:type="spellStart"/>
      <w:r w:rsidRPr="0083100B">
        <w:rPr>
          <w:rStyle w:val="Code"/>
          <w:szCs w:val="20"/>
        </w:rPr>
        <w:t>gb</w:t>
      </w:r>
      <w:proofErr w:type="spellEnd"/>
      <w:r w:rsidRPr="0083100B">
        <w:rPr>
          <w:rStyle w:val="Code"/>
          <w:szCs w:val="20"/>
        </w:rPr>
        <w:t xml:space="preserve">$/, "\\1", "-1", </w:t>
      </w:r>
      <w:proofErr w:type="spellStart"/>
      <w:r w:rsidRPr="0083100B">
        <w:rPr>
          <w:rStyle w:val="Code"/>
          <w:szCs w:val="20"/>
        </w:rPr>
        <w:t>gensub</w:t>
      </w:r>
      <w:proofErr w:type="spellEnd"/>
      <w:r w:rsidRPr="0083100B">
        <w:rPr>
          <w:rStyle w:val="Code"/>
          <w:szCs w:val="20"/>
        </w:rPr>
        <w:t>(/^.*\//, "", "-1", FILENAME)) ".list";</w:t>
      </w:r>
    </w:p>
    <w:p w14:paraId="2B087C3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7F92196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E572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1 == "LOCUS")</w:t>
      </w:r>
    </w:p>
    <w:p w14:paraId="5777380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13AD526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accession = $2;</w:t>
      </w:r>
    </w:p>
    <w:p w14:paraId="7B3E84BD"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 xml:space="preserve">print accession &gt;&gt; </w:t>
      </w:r>
      <w:proofErr w:type="spellStart"/>
      <w:r w:rsidRPr="0083100B">
        <w:rPr>
          <w:rStyle w:val="Code"/>
          <w:szCs w:val="20"/>
        </w:rPr>
        <w:t>ofn</w:t>
      </w:r>
      <w:proofErr w:type="spellEnd"/>
      <w:r w:rsidRPr="0083100B">
        <w:rPr>
          <w:rStyle w:val="Code"/>
          <w:szCs w:val="20"/>
        </w:rPr>
        <w:t>;</w:t>
      </w:r>
    </w:p>
    <w:p w14:paraId="287752A1"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04A9A9A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7BDE4A3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9D275C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4" w:name="_Toc1506855"/>
      <w:r w:rsidRPr="0083100B">
        <w:rPr>
          <w:rStyle w:val="Code"/>
          <w:szCs w:val="20"/>
        </w:rPr>
        <w:t>END {</w:t>
      </w:r>
      <w:bookmarkEnd w:id="34"/>
    </w:p>
    <w:p w14:paraId="39FC2922"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print "done extracting accessions from " FILENAME;</w:t>
      </w:r>
    </w:p>
    <w:p w14:paraId="19C2C3C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5FDDC5F7" w14:textId="77777777" w:rsidR="005C1574" w:rsidRDefault="005C1574" w:rsidP="005C1574">
      <w:pPr>
        <w:ind w:left="720"/>
      </w:pPr>
    </w:p>
    <w:p w14:paraId="5A008DAA" w14:textId="77777777" w:rsidR="005C1574" w:rsidRDefault="005C1574" w:rsidP="005C1574">
      <w:pPr>
        <w:ind w:left="720"/>
      </w:pPr>
    </w:p>
    <w:p w14:paraId="6247930A"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6EE0D021" w14:textId="7665D8B2" w:rsidR="00DB1B08" w:rsidRPr="00BE0660" w:rsidRDefault="00DB1B08" w:rsidP="00B759D6">
      <w:pPr>
        <w:outlineLvl w:val="0"/>
        <w:rPr>
          <w:b/>
          <w:sz w:val="28"/>
          <w:szCs w:val="28"/>
        </w:rPr>
      </w:pPr>
      <w:bookmarkStart w:id="35" w:name="_Toc1506856"/>
      <w:r>
        <w:rPr>
          <w:b/>
          <w:sz w:val="28"/>
          <w:szCs w:val="28"/>
        </w:rPr>
        <w:lastRenderedPageBreak/>
        <w:t xml:space="preserve">Step </w:t>
      </w:r>
      <w:r w:rsidR="00D84917">
        <w:rPr>
          <w:b/>
          <w:sz w:val="28"/>
          <w:szCs w:val="28"/>
        </w:rPr>
        <w:t>6</w:t>
      </w:r>
      <w:r w:rsidRPr="00BE0660">
        <w:rPr>
          <w:b/>
          <w:sz w:val="28"/>
          <w:szCs w:val="28"/>
        </w:rPr>
        <w:t>.</w:t>
      </w:r>
      <w:r>
        <w:rPr>
          <w:b/>
          <w:sz w:val="28"/>
          <w:szCs w:val="28"/>
        </w:rPr>
        <w:t xml:space="preserve"> </w:t>
      </w:r>
      <w:r w:rsidR="00EF3BE3">
        <w:rPr>
          <w:b/>
          <w:sz w:val="28"/>
          <w:szCs w:val="28"/>
        </w:rPr>
        <w:t>BLAST</w:t>
      </w:r>
      <w:r>
        <w:rPr>
          <w:b/>
          <w:sz w:val="28"/>
          <w:szCs w:val="28"/>
        </w:rPr>
        <w:t xml:space="preserve"> Incompatibility Groups</w:t>
      </w:r>
      <w:bookmarkEnd w:id="35"/>
    </w:p>
    <w:p w14:paraId="419D789A" w14:textId="77777777" w:rsidR="00DB1B08" w:rsidRDefault="00DB1B08" w:rsidP="00DB1B08"/>
    <w:p w14:paraId="5128741A" w14:textId="77777777" w:rsidR="00DB1B08" w:rsidRDefault="00DB1B08" w:rsidP="00DB1B08">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w:t>
      </w:r>
      <w:r w:rsidR="00862B48">
        <w:t>they</w:t>
      </w:r>
      <w:r>
        <w:t xml:space="preserve">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17FAE037" w14:textId="77777777" w:rsidR="00DB1B08" w:rsidRDefault="00DB1B08" w:rsidP="00DB1B08">
      <w:pPr>
        <w:ind w:left="360"/>
      </w:pPr>
    </w:p>
    <w:p w14:paraId="0E785E7F" w14:textId="77777777" w:rsidR="00DB1B08" w:rsidRDefault="00DB1B08" w:rsidP="00862B48">
      <w:pPr>
        <w:ind w:left="360"/>
        <w:outlineLvl w:val="0"/>
      </w:pPr>
      <w:bookmarkStart w:id="36" w:name="_Toc1506857"/>
      <w:r w:rsidRPr="00187B35">
        <w:rPr>
          <w:b/>
        </w:rPr>
        <w:t>Input:</w:t>
      </w:r>
      <w:r>
        <w:t xml:space="preserve"> The </w:t>
      </w:r>
      <w:r w:rsidR="00862B48">
        <w:t>incompatibility</w:t>
      </w:r>
      <w:r>
        <w:t xml:space="preserve"> groups BLAST database created in step #1. It is named </w:t>
      </w:r>
      <w:r w:rsidRPr="00187B35">
        <w:rPr>
          <w:rStyle w:val="Code"/>
        </w:rPr>
        <w:t>incompatibility</w:t>
      </w:r>
      <w:r>
        <w:t>.</w:t>
      </w:r>
      <w:bookmarkEnd w:id="36"/>
    </w:p>
    <w:p w14:paraId="3ACDF0AC" w14:textId="77777777" w:rsidR="00DB1B08" w:rsidRDefault="00DB1B08" w:rsidP="00DB1B08">
      <w:pPr>
        <w:ind w:left="360"/>
      </w:pPr>
    </w:p>
    <w:p w14:paraId="0996DBB7" w14:textId="77777777" w:rsidR="00DB1B08" w:rsidRDefault="00DB1B08" w:rsidP="00DB1B08">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80%.</w:t>
      </w:r>
    </w:p>
    <w:p w14:paraId="7B77BE2A" w14:textId="77777777" w:rsidR="00DB1B08" w:rsidRDefault="00DB1B08" w:rsidP="00DB1B08">
      <w:pPr>
        <w:ind w:left="360"/>
      </w:pPr>
    </w:p>
    <w:p w14:paraId="3BC7446C" w14:textId="77777777" w:rsidR="00DB1B08" w:rsidRDefault="00DB1B08" w:rsidP="00B759D6">
      <w:pPr>
        <w:ind w:left="360"/>
        <w:outlineLvl w:val="0"/>
        <w:rPr>
          <w:b/>
        </w:rPr>
      </w:pPr>
      <w:bookmarkStart w:id="37" w:name="_Toc1506858"/>
      <w:r>
        <w:rPr>
          <w:b/>
        </w:rPr>
        <w:t>Code</w:t>
      </w:r>
      <w:r w:rsidRPr="00BE0660">
        <w:rPr>
          <w:b/>
        </w:rPr>
        <w:t>:</w:t>
      </w:r>
      <w:bookmarkEnd w:id="37"/>
    </w:p>
    <w:p w14:paraId="6698C41D" w14:textId="77777777" w:rsidR="00DB1B08" w:rsidRDefault="00DB1B08" w:rsidP="00DB1B08">
      <w:pPr>
        <w:ind w:left="360"/>
        <w:rPr>
          <w:b/>
        </w:rPr>
      </w:pPr>
    </w:p>
    <w:p w14:paraId="0DA8876C" w14:textId="77777777" w:rsidR="00DB1B08" w:rsidRDefault="00DB1B08" w:rsidP="00B759D6">
      <w:pPr>
        <w:ind w:left="720"/>
        <w:outlineLvl w:val="0"/>
        <w:rPr>
          <w:i/>
        </w:rPr>
      </w:pPr>
      <w:bookmarkStart w:id="38" w:name="_Toc1506859"/>
      <w:r>
        <w:rPr>
          <w:i/>
        </w:rPr>
        <w:t xml:space="preserve">Bash </w:t>
      </w:r>
      <w:r w:rsidRPr="008607F5">
        <w:rPr>
          <w:i/>
        </w:rPr>
        <w:t>Command</w:t>
      </w:r>
      <w:bookmarkEnd w:id="38"/>
    </w:p>
    <w:p w14:paraId="155FE984" w14:textId="77777777" w:rsidR="00DB1B08" w:rsidRPr="00402B03" w:rsidRDefault="00DB1B08" w:rsidP="00DB1B08">
      <w:pPr>
        <w:ind w:left="720"/>
        <w:rPr>
          <w:b/>
        </w:rPr>
      </w:pPr>
    </w:p>
    <w:p w14:paraId="1B8E3809" w14:textId="77777777" w:rsidR="00DB1B08" w:rsidRDefault="00DB1B08"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9" w:name="_Toc1506860"/>
      <w:r>
        <w:rPr>
          <w:rStyle w:val="Code"/>
          <w:szCs w:val="20"/>
        </w:rPr>
        <w:t>THREADS=8</w:t>
      </w:r>
      <w:bookmarkEnd w:id="39"/>
    </w:p>
    <w:p w14:paraId="3A0864E5"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1384CC"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ADA7D9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B120BD1"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4E5BF63D"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9026D88" w14:textId="77777777" w:rsidR="00DB1B08" w:rsidRPr="0083100B"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2D30DF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46F7934A"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22DA570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2D4A470B"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proofErr w:type="spellStart"/>
      <w:r>
        <w:rPr>
          <w:rStyle w:val="Code"/>
          <w:szCs w:val="20"/>
        </w:rPr>
        <w:t>icompatibility</w:t>
      </w:r>
      <w:proofErr w:type="spellEnd"/>
      <w:r w:rsidRPr="00E43DEC">
        <w:rPr>
          <w:rStyle w:val="Code"/>
          <w:szCs w:val="20"/>
        </w:rPr>
        <w:t xml:space="preserve"> \</w:t>
      </w:r>
    </w:p>
    <w:p w14:paraId="1594491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blast_results</w:t>
      </w:r>
      <w:proofErr w:type="spellEnd"/>
      <w:r w:rsidRPr="00E43DEC">
        <w:rPr>
          <w:rStyle w:val="Code"/>
          <w:szCs w:val="20"/>
        </w:rPr>
        <w:t>/${ACCESSION}_fmt6c.tsv \</w:t>
      </w:r>
    </w:p>
    <w:p w14:paraId="74C5A863"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5DD9C9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0710AD45"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80</w:t>
      </w:r>
    </w:p>
    <w:p w14:paraId="25D3E7AA"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D6B360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5059400" w14:textId="77777777" w:rsidR="00DB1B08" w:rsidRPr="00402B03" w:rsidRDefault="00DB1B08" w:rsidP="00DB1B08">
      <w:pPr>
        <w:ind w:left="720"/>
      </w:pPr>
    </w:p>
    <w:p w14:paraId="620B8077" w14:textId="77777777" w:rsidR="00DB1B08" w:rsidRPr="00423256" w:rsidRDefault="00DB1B08" w:rsidP="00B759D6">
      <w:pPr>
        <w:ind w:left="720"/>
        <w:outlineLvl w:val="0"/>
        <w:rPr>
          <w:i/>
        </w:rPr>
      </w:pPr>
      <w:bookmarkStart w:id="40" w:name="_Toc1506861"/>
      <w:r>
        <w:rPr>
          <w:i/>
        </w:rPr>
        <w:t>BLAST Software</w:t>
      </w:r>
      <w:bookmarkEnd w:id="40"/>
    </w:p>
    <w:p w14:paraId="6E4C4578" w14:textId="77777777" w:rsidR="00DB1B08" w:rsidRDefault="00DB1B08" w:rsidP="00DB1B08">
      <w:pPr>
        <w:ind w:left="720"/>
      </w:pPr>
    </w:p>
    <w:p w14:paraId="7F12108A" w14:textId="37AEC215" w:rsidR="00DB1B08" w:rsidRDefault="00DB1B08" w:rsidP="00B759D6">
      <w:pPr>
        <w:ind w:left="720"/>
        <w:outlineLvl w:val="0"/>
      </w:pPr>
      <w:bookmarkStart w:id="41" w:name="_Toc1506862"/>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 </w:instrText>
      </w:r>
      <w:r w:rsidR="00757D0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DATA </w:instrText>
      </w:r>
      <w:r w:rsidR="00757D05">
        <w:fldChar w:fldCharType="end"/>
      </w:r>
      <w:r>
        <w:fldChar w:fldCharType="separate"/>
      </w:r>
      <w:r w:rsidR="00757D05">
        <w:rPr>
          <w:noProof/>
        </w:rPr>
        <w:t>(</w:t>
      </w:r>
      <w:hyperlink w:anchor="_ENREF_1" w:tooltip="Altschul, 1990 #595" w:history="1">
        <w:r w:rsidR="00757D05">
          <w:rPr>
            <w:noProof/>
          </w:rPr>
          <w:t>Altschul et al. 1990</w:t>
        </w:r>
      </w:hyperlink>
      <w:r w:rsidR="00757D05">
        <w:rPr>
          <w:noProof/>
        </w:rPr>
        <w:t xml:space="preserve">; </w:t>
      </w:r>
      <w:hyperlink w:anchor="_ENREF_2" w:tooltip="Camacho, 2009 #594" w:history="1">
        <w:r w:rsidR="00757D05">
          <w:rPr>
            <w:noProof/>
          </w:rPr>
          <w:t>Camacho et al. 2009</w:t>
        </w:r>
      </w:hyperlink>
      <w:r w:rsidR="00757D05">
        <w:rPr>
          <w:noProof/>
        </w:rPr>
        <w:t>)</w:t>
      </w:r>
      <w:r>
        <w:fldChar w:fldCharType="end"/>
      </w:r>
      <w:r>
        <w:t>.</w:t>
      </w:r>
      <w:bookmarkEnd w:id="41"/>
    </w:p>
    <w:p w14:paraId="73117963" w14:textId="77777777" w:rsidR="00DB1B08" w:rsidRDefault="00DB1B08" w:rsidP="00DB1B08"/>
    <w:p w14:paraId="006AC387" w14:textId="77777777" w:rsidR="00DB1B08" w:rsidRDefault="00DB1B08" w:rsidP="00DB1B08"/>
    <w:p w14:paraId="1ADBCF90"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7DB67FA8" w14:textId="0AD71141" w:rsidR="00DB1B08" w:rsidRPr="00BE0660" w:rsidRDefault="00DB1B08" w:rsidP="00B759D6">
      <w:pPr>
        <w:outlineLvl w:val="0"/>
        <w:rPr>
          <w:b/>
          <w:sz w:val="28"/>
          <w:szCs w:val="28"/>
        </w:rPr>
      </w:pPr>
      <w:bookmarkStart w:id="42" w:name="_Toc1506863"/>
      <w:r>
        <w:rPr>
          <w:b/>
          <w:sz w:val="28"/>
          <w:szCs w:val="28"/>
        </w:rPr>
        <w:lastRenderedPageBreak/>
        <w:t xml:space="preserve">Step </w:t>
      </w:r>
      <w:r w:rsidR="002E3724">
        <w:rPr>
          <w:b/>
          <w:sz w:val="28"/>
          <w:szCs w:val="28"/>
        </w:rPr>
        <w:t>7</w:t>
      </w:r>
      <w:r w:rsidRPr="00BE0660">
        <w:rPr>
          <w:b/>
          <w:sz w:val="28"/>
          <w:szCs w:val="28"/>
        </w:rPr>
        <w:t>.</w:t>
      </w:r>
      <w:r>
        <w:rPr>
          <w:b/>
          <w:sz w:val="28"/>
          <w:szCs w:val="28"/>
        </w:rPr>
        <w:t xml:space="preserve"> </w:t>
      </w:r>
      <w:r w:rsidR="007B6028">
        <w:rPr>
          <w:b/>
          <w:sz w:val="28"/>
          <w:szCs w:val="28"/>
        </w:rPr>
        <w:t xml:space="preserve">Subset BLAST Results </w:t>
      </w:r>
      <w:r w:rsidR="00A76F88">
        <w:rPr>
          <w:b/>
          <w:sz w:val="28"/>
          <w:szCs w:val="28"/>
        </w:rPr>
        <w:t>by Coverage Cutoff of 60%</w:t>
      </w:r>
      <w:bookmarkEnd w:id="42"/>
    </w:p>
    <w:p w14:paraId="5D4C4C26" w14:textId="77777777" w:rsidR="00DB1B08" w:rsidRDefault="00DB1B08" w:rsidP="00DB1B08"/>
    <w:p w14:paraId="531236A1" w14:textId="77777777" w:rsidR="00DB1B08" w:rsidRDefault="00DB1B08" w:rsidP="00DB1B08">
      <w:pPr>
        <w:ind w:left="360"/>
      </w:pPr>
      <w:r w:rsidRPr="00BE0660">
        <w:rPr>
          <w:b/>
        </w:rPr>
        <w:t>Input:</w:t>
      </w:r>
      <w:r>
        <w:t xml:space="preserve"> </w:t>
      </w:r>
      <w:r w:rsidR="00A76F88">
        <w:t>Tab-separated value</w:t>
      </w:r>
      <w:r>
        <w:t xml:space="preserve"> files. Each contains the </w:t>
      </w:r>
      <w:r w:rsidR="00A76F88">
        <w:t>results from blasting the sequence of a single accession against the incompatibility groups BLAST database</w:t>
      </w:r>
      <w:r>
        <w:t xml:space="preserve">. Assume they are in the directory </w:t>
      </w:r>
      <w:proofErr w:type="spellStart"/>
      <w:r w:rsidR="00A76F88">
        <w:rPr>
          <w:rStyle w:val="Code"/>
        </w:rPr>
        <w:t>blast_results</w:t>
      </w:r>
      <w:proofErr w:type="spellEnd"/>
      <w:r>
        <w:t xml:space="preserve"> and </w:t>
      </w:r>
      <w:r w:rsidR="00862B48">
        <w:t>they</w:t>
      </w:r>
      <w:r>
        <w:t xml:space="preserve"> are named after the pattern </w:t>
      </w:r>
      <w:r w:rsidRPr="00852180">
        <w:rPr>
          <w:rStyle w:val="Code"/>
        </w:rPr>
        <w:t>${</w:t>
      </w:r>
      <w:r>
        <w:rPr>
          <w:rStyle w:val="Code"/>
        </w:rPr>
        <w:t>ACCESSION</w:t>
      </w:r>
      <w:r w:rsidRPr="00852180">
        <w:rPr>
          <w:rStyle w:val="Code"/>
        </w:rPr>
        <w:t>}</w:t>
      </w:r>
      <w:r w:rsidR="00A76F88">
        <w:rPr>
          <w:rStyle w:val="Code"/>
        </w:rPr>
        <w:t>_fmt6c.</w:t>
      </w:r>
      <w:r>
        <w:rPr>
          <w:rStyle w:val="Code"/>
        </w:rPr>
        <w:t>t</w:t>
      </w:r>
      <w:r w:rsidR="00A76F88">
        <w:rPr>
          <w:rStyle w:val="Code"/>
        </w:rPr>
        <w:t>sv</w:t>
      </w:r>
      <w:r>
        <w:t>.</w:t>
      </w:r>
    </w:p>
    <w:p w14:paraId="7CC69CBF" w14:textId="77777777" w:rsidR="00DB1B08" w:rsidRDefault="00DB1B08" w:rsidP="00A76F88"/>
    <w:p w14:paraId="6A78388E" w14:textId="77777777" w:rsidR="00DB1B08" w:rsidRDefault="00DB1B08" w:rsidP="00DB1B08">
      <w:pPr>
        <w:ind w:left="360"/>
      </w:pPr>
      <w:r w:rsidRPr="00BE0660">
        <w:rPr>
          <w:b/>
        </w:rPr>
        <w:t>Output:</w:t>
      </w:r>
      <w:r>
        <w:t xml:space="preserve"> One tab-separated value file for each input file. Each file is a </w:t>
      </w:r>
      <w:r w:rsidR="00A76F88">
        <w:t>copy of its respective input file except some results may be omitted if the coverage was less than 60%</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00A76F88">
        <w:rPr>
          <w:rStyle w:val="Code"/>
        </w:rPr>
        <w:t>_cov60</w:t>
      </w:r>
      <w:r w:rsidRPr="00B80AA7">
        <w:rPr>
          <w:rStyle w:val="Code"/>
        </w:rPr>
        <w:t>.t</w:t>
      </w:r>
      <w:r>
        <w:rPr>
          <w:rStyle w:val="Code"/>
        </w:rPr>
        <w:t>sv</w:t>
      </w:r>
      <w:r>
        <w:t>.</w:t>
      </w:r>
      <w:r w:rsidR="004716CB">
        <w:t xml:space="preserve"> Note that a new column was inserted as column number 14 (1-based indexing). The columns will now be as follows: </w:t>
      </w:r>
      <w:proofErr w:type="spellStart"/>
      <w:r w:rsidR="004716CB" w:rsidRPr="00E43DEC">
        <w:t>qseqid</w:t>
      </w:r>
      <w:proofErr w:type="spellEnd"/>
      <w:r w:rsidR="004716CB">
        <w:t>,</w:t>
      </w:r>
      <w:r w:rsidR="004716CB" w:rsidRPr="00E43DEC">
        <w:t xml:space="preserve"> </w:t>
      </w:r>
      <w:proofErr w:type="spellStart"/>
      <w:r w:rsidR="004716CB" w:rsidRPr="00E43DEC">
        <w:t>sseqid</w:t>
      </w:r>
      <w:proofErr w:type="spellEnd"/>
      <w:r w:rsidR="004716CB">
        <w:t>,</w:t>
      </w:r>
      <w:r w:rsidR="004716CB" w:rsidRPr="00E43DEC">
        <w:t xml:space="preserve"> </w:t>
      </w:r>
      <w:proofErr w:type="spellStart"/>
      <w:r w:rsidR="004716CB" w:rsidRPr="00E43DEC">
        <w:t>pident</w:t>
      </w:r>
      <w:proofErr w:type="spellEnd"/>
      <w:r w:rsidR="004716CB">
        <w:t>,</w:t>
      </w:r>
      <w:r w:rsidR="004716CB" w:rsidRPr="00E43DEC">
        <w:t xml:space="preserve"> length</w:t>
      </w:r>
      <w:r w:rsidR="004716CB">
        <w:t>,</w:t>
      </w:r>
      <w:r w:rsidR="004716CB" w:rsidRPr="00E43DEC">
        <w:t xml:space="preserve"> </w:t>
      </w:r>
      <w:proofErr w:type="spellStart"/>
      <w:r w:rsidR="004716CB" w:rsidRPr="00E43DEC">
        <w:t>evalue</w:t>
      </w:r>
      <w:proofErr w:type="spellEnd"/>
      <w:r w:rsidR="004716CB">
        <w:t>,</w:t>
      </w:r>
      <w:r w:rsidR="004716CB" w:rsidRPr="00E43DEC">
        <w:t xml:space="preserve"> </w:t>
      </w:r>
      <w:proofErr w:type="spellStart"/>
      <w:r w:rsidR="004716CB" w:rsidRPr="00E43DEC">
        <w:t>qframe</w:t>
      </w:r>
      <w:proofErr w:type="spellEnd"/>
      <w:r w:rsidR="004716CB">
        <w:t>,</w:t>
      </w:r>
      <w:r w:rsidR="004716CB" w:rsidRPr="00E43DEC">
        <w:t xml:space="preserve"> </w:t>
      </w:r>
      <w:proofErr w:type="spellStart"/>
      <w:r w:rsidR="004716CB" w:rsidRPr="00E43DEC">
        <w:t>qlen</w:t>
      </w:r>
      <w:proofErr w:type="spellEnd"/>
      <w:r w:rsidR="004716CB">
        <w:t>,</w:t>
      </w:r>
      <w:r w:rsidR="004716CB" w:rsidRPr="00E43DEC">
        <w:t xml:space="preserve"> </w:t>
      </w:r>
      <w:proofErr w:type="spellStart"/>
      <w:r w:rsidR="004716CB" w:rsidRPr="00E43DEC">
        <w:t>qstart</w:t>
      </w:r>
      <w:proofErr w:type="spellEnd"/>
      <w:r w:rsidR="004716CB">
        <w:t>,</w:t>
      </w:r>
      <w:r w:rsidR="004716CB" w:rsidRPr="00E43DEC">
        <w:t xml:space="preserve"> </w:t>
      </w:r>
      <w:proofErr w:type="spellStart"/>
      <w:r w:rsidR="004716CB" w:rsidRPr="00E43DEC">
        <w:t>qend</w:t>
      </w:r>
      <w:proofErr w:type="spellEnd"/>
      <w:r w:rsidR="004716CB">
        <w:t>,</w:t>
      </w:r>
      <w:r w:rsidR="004716CB" w:rsidRPr="00E43DEC">
        <w:t xml:space="preserve"> </w:t>
      </w:r>
      <w:proofErr w:type="spellStart"/>
      <w:r w:rsidR="004716CB" w:rsidRPr="00E43DEC">
        <w:t>sframe</w:t>
      </w:r>
      <w:proofErr w:type="spellEnd"/>
      <w:r w:rsidR="004716CB">
        <w:t>,</w:t>
      </w:r>
      <w:r w:rsidR="004716CB" w:rsidRPr="00E43DEC">
        <w:t xml:space="preserve"> </w:t>
      </w:r>
      <w:proofErr w:type="spellStart"/>
      <w:r w:rsidR="004716CB" w:rsidRPr="00E43DEC">
        <w:t>slen</w:t>
      </w:r>
      <w:proofErr w:type="spellEnd"/>
      <w:r w:rsidR="004716CB">
        <w:t>,</w:t>
      </w:r>
      <w:r w:rsidR="004716CB" w:rsidRPr="00E43DEC">
        <w:t xml:space="preserve"> </w:t>
      </w:r>
      <w:proofErr w:type="spellStart"/>
      <w:r w:rsidR="004716CB" w:rsidRPr="00E43DEC">
        <w:t>sstart</w:t>
      </w:r>
      <w:proofErr w:type="spellEnd"/>
      <w:r w:rsidR="004716CB">
        <w:t>,</w:t>
      </w:r>
      <w:r w:rsidR="004716CB" w:rsidRPr="00E43DEC">
        <w:t xml:space="preserve"> send</w:t>
      </w:r>
      <w:r w:rsidR="004716CB">
        <w:t>,</w:t>
      </w:r>
      <w:r w:rsidR="004716CB" w:rsidRPr="00E43DEC">
        <w:t xml:space="preserve"> </w:t>
      </w:r>
      <w:proofErr w:type="spellStart"/>
      <w:r w:rsidR="004716CB">
        <w:t>scov</w:t>
      </w:r>
      <w:proofErr w:type="spellEnd"/>
      <w:r w:rsidR="004716CB">
        <w:t xml:space="preserve">, </w:t>
      </w:r>
      <w:proofErr w:type="spellStart"/>
      <w:r w:rsidR="004716CB" w:rsidRPr="00E43DEC">
        <w:t>qseq</w:t>
      </w:r>
      <w:proofErr w:type="spellEnd"/>
      <w:r w:rsidR="004716CB">
        <w:t>,</w:t>
      </w:r>
      <w:r w:rsidR="004716CB" w:rsidRPr="00E43DEC">
        <w:t xml:space="preserve"> </w:t>
      </w:r>
      <w:r w:rsidR="004716CB">
        <w:t xml:space="preserve">and </w:t>
      </w:r>
      <w:proofErr w:type="spellStart"/>
      <w:r w:rsidR="004716CB" w:rsidRPr="00E43DEC">
        <w:t>sseq</w:t>
      </w:r>
      <w:proofErr w:type="spellEnd"/>
      <w:r w:rsidR="004716CB">
        <w:t>.</w:t>
      </w:r>
    </w:p>
    <w:p w14:paraId="211E9274" w14:textId="77777777" w:rsidR="00A76F88" w:rsidRDefault="00A76F88" w:rsidP="00DB1B08">
      <w:pPr>
        <w:ind w:left="360"/>
      </w:pPr>
    </w:p>
    <w:p w14:paraId="2CE53113" w14:textId="77777777" w:rsidR="00DB1B08" w:rsidRDefault="00DB1B08" w:rsidP="00B759D6">
      <w:pPr>
        <w:ind w:left="360"/>
        <w:outlineLvl w:val="0"/>
        <w:rPr>
          <w:b/>
        </w:rPr>
      </w:pPr>
      <w:bookmarkStart w:id="43" w:name="_Toc1506864"/>
      <w:r>
        <w:rPr>
          <w:b/>
        </w:rPr>
        <w:t>Code</w:t>
      </w:r>
      <w:r w:rsidRPr="00BE0660">
        <w:rPr>
          <w:b/>
        </w:rPr>
        <w:t>:</w:t>
      </w:r>
      <w:bookmarkEnd w:id="43"/>
    </w:p>
    <w:p w14:paraId="6F9883EF" w14:textId="77777777" w:rsidR="00DB1B08" w:rsidRDefault="00DB1B08" w:rsidP="00DB1B08">
      <w:pPr>
        <w:ind w:left="360"/>
        <w:rPr>
          <w:b/>
        </w:rPr>
      </w:pPr>
    </w:p>
    <w:p w14:paraId="490A6674" w14:textId="77777777" w:rsidR="00DB1B08" w:rsidRDefault="00DB1B08" w:rsidP="00B759D6">
      <w:pPr>
        <w:ind w:left="720"/>
        <w:outlineLvl w:val="0"/>
        <w:rPr>
          <w:i/>
        </w:rPr>
      </w:pPr>
      <w:bookmarkStart w:id="44" w:name="_Toc1506865"/>
      <w:r>
        <w:rPr>
          <w:i/>
        </w:rPr>
        <w:t xml:space="preserve">Bash </w:t>
      </w:r>
      <w:r w:rsidRPr="008607F5">
        <w:rPr>
          <w:i/>
        </w:rPr>
        <w:t>Command</w:t>
      </w:r>
      <w:bookmarkEnd w:id="44"/>
    </w:p>
    <w:p w14:paraId="2F094915" w14:textId="77777777" w:rsidR="00DB1B08" w:rsidRPr="00402B03" w:rsidRDefault="00DB1B08" w:rsidP="00DB1B08">
      <w:pPr>
        <w:ind w:left="720"/>
        <w:rPr>
          <w:b/>
        </w:rPr>
      </w:pPr>
    </w:p>
    <w:p w14:paraId="12457569"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B5FB43"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750312"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00A76F88">
        <w:rPr>
          <w:rStyle w:val="Code"/>
          <w:szCs w:val="20"/>
        </w:rPr>
        <w:t>_fmt6c.tsv</w:t>
      </w:r>
      <w:r w:rsidRPr="00E43DEC">
        <w:rPr>
          <w:rStyle w:val="Code"/>
          <w:szCs w:val="20"/>
        </w:rPr>
        <w:t>"`</w:t>
      </w:r>
      <w:r w:rsidRPr="00402B03">
        <w:rPr>
          <w:rStyle w:val="Code"/>
          <w:szCs w:val="20"/>
        </w:rPr>
        <w:tab/>
      </w:r>
      <w:r>
        <w:rPr>
          <w:rStyle w:val="Code"/>
          <w:szCs w:val="20"/>
        </w:rPr>
        <w:tab/>
      </w:r>
    </w:p>
    <w:p w14:paraId="39039930"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A18A37F" w14:textId="77777777" w:rsidR="00DB1B08" w:rsidRDefault="00DB1B0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A76F88">
        <w:rPr>
          <w:rStyle w:val="Code"/>
          <w:szCs w:val="20"/>
        </w:rPr>
        <w:t>awk</w:t>
      </w:r>
      <w:proofErr w:type="spellEnd"/>
      <w:r w:rsidR="00A76F88">
        <w:rPr>
          <w:rStyle w:val="Code"/>
          <w:szCs w:val="20"/>
        </w:rPr>
        <w:t xml:space="preserve"> -f </w:t>
      </w:r>
      <w:r w:rsidR="00A76F88" w:rsidRPr="00A76F88">
        <w:rPr>
          <w:rStyle w:val="Code"/>
          <w:szCs w:val="20"/>
        </w:rPr>
        <w:t>subCovCutoff60.awk</w:t>
      </w:r>
      <w:r w:rsidR="00A76F88">
        <w:rPr>
          <w:rStyle w:val="Code"/>
          <w:szCs w:val="20"/>
        </w:rPr>
        <w:t xml:space="preserve"> \</w:t>
      </w:r>
    </w:p>
    <w:p w14:paraId="7E452FE6"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3F4B98EB"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tsv"</w:t>
      </w:r>
    </w:p>
    <w:p w14:paraId="52364DB4" w14:textId="77777777" w:rsidR="00A76F88" w:rsidRPr="00402B03"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84FE688"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A76F88">
        <w:rPr>
          <w:rStyle w:val="Code"/>
          <w:szCs w:val="20"/>
        </w:rPr>
        <w:t>blast_results</w:t>
      </w:r>
      <w:proofErr w:type="spellEnd"/>
      <w:r>
        <w:rPr>
          <w:rStyle w:val="Code"/>
          <w:szCs w:val="20"/>
        </w:rPr>
        <w:t>/*</w:t>
      </w:r>
      <w:r w:rsidR="00A76F88">
        <w:rPr>
          <w:rStyle w:val="Code"/>
          <w:szCs w:val="20"/>
        </w:rPr>
        <w:t>_fmt6c.tsv</w:t>
      </w:r>
      <w:r w:rsidRPr="00402B03">
        <w:rPr>
          <w:rStyle w:val="Code"/>
          <w:szCs w:val="20"/>
        </w:rPr>
        <w:t>)</w:t>
      </w:r>
    </w:p>
    <w:p w14:paraId="7C4BB7B5" w14:textId="77777777" w:rsidR="00DB1B08" w:rsidRPr="00402B03" w:rsidRDefault="00DB1B08" w:rsidP="00DB1B08">
      <w:pPr>
        <w:ind w:left="720"/>
      </w:pPr>
    </w:p>
    <w:p w14:paraId="7FD3A5D1" w14:textId="77777777" w:rsidR="00DB1B08" w:rsidRPr="00423256" w:rsidRDefault="00A76F88" w:rsidP="00B759D6">
      <w:pPr>
        <w:ind w:left="720"/>
        <w:outlineLvl w:val="0"/>
        <w:rPr>
          <w:i/>
        </w:rPr>
      </w:pPr>
      <w:bookmarkStart w:id="45" w:name="_Toc1506866"/>
      <w:r>
        <w:rPr>
          <w:i/>
        </w:rPr>
        <w:t>AWK Script (subCovCutoff60.awk)</w:t>
      </w:r>
      <w:bookmarkEnd w:id="45"/>
    </w:p>
    <w:p w14:paraId="758D47EC" w14:textId="77777777" w:rsidR="00DB1B08" w:rsidRDefault="00DB1B08" w:rsidP="00DB1B08">
      <w:pPr>
        <w:ind w:left="720"/>
      </w:pPr>
    </w:p>
    <w:p w14:paraId="480D127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lastRenderedPageBreak/>
        <w:t>#! /bin/</w:t>
      </w:r>
      <w:proofErr w:type="spellStart"/>
      <w:r w:rsidRPr="004716CB">
        <w:rPr>
          <w:rStyle w:val="Code"/>
          <w:szCs w:val="20"/>
        </w:rPr>
        <w:t>awk</w:t>
      </w:r>
      <w:proofErr w:type="spellEnd"/>
      <w:r w:rsidRPr="004716CB">
        <w:rPr>
          <w:rStyle w:val="Code"/>
          <w:szCs w:val="20"/>
        </w:rPr>
        <w:t xml:space="preserve"> -f</w:t>
      </w:r>
    </w:p>
    <w:p w14:paraId="3889F7B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FF1A9FC"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6" w:name="_Toc1506867"/>
      <w:r w:rsidRPr="004716CB">
        <w:rPr>
          <w:rStyle w:val="Code"/>
          <w:szCs w:val="20"/>
        </w:rPr>
        <w:t>BEGIN {</w:t>
      </w:r>
      <w:bookmarkEnd w:id="46"/>
    </w:p>
    <w:p w14:paraId="1512F5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FS="\t";</w:t>
      </w:r>
    </w:p>
    <w:p w14:paraId="135B382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FS="\t";</w:t>
      </w:r>
    </w:p>
    <w:p w14:paraId="2D858AA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RS="\n";</w:t>
      </w:r>
    </w:p>
    <w:p w14:paraId="77241C4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count=0;</w:t>
      </w:r>
    </w:p>
    <w:p w14:paraId="3F5CB45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27E650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F5F8E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85ACDC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 xml:space="preserve"># 4 = length, 11 = </w:t>
      </w:r>
      <w:proofErr w:type="spellStart"/>
      <w:r w:rsidRPr="004716CB">
        <w:rPr>
          <w:rStyle w:val="Code"/>
          <w:szCs w:val="20"/>
        </w:rPr>
        <w:t>slen</w:t>
      </w:r>
      <w:proofErr w:type="spellEnd"/>
      <w:r w:rsidRPr="004716CB">
        <w:rPr>
          <w:rStyle w:val="Code"/>
          <w:szCs w:val="20"/>
        </w:rPr>
        <w:t xml:space="preserve">, </w:t>
      </w:r>
      <w:proofErr w:type="spellStart"/>
      <w:r w:rsidRPr="004716CB">
        <w:rPr>
          <w:rStyle w:val="Code"/>
          <w:szCs w:val="20"/>
        </w:rPr>
        <w:t>scov</w:t>
      </w:r>
      <w:proofErr w:type="spellEnd"/>
      <w:r w:rsidRPr="004716CB">
        <w:rPr>
          <w:rStyle w:val="Code"/>
          <w:szCs w:val="20"/>
        </w:rPr>
        <w:t xml:space="preserve"> = length / </w:t>
      </w:r>
      <w:proofErr w:type="spellStart"/>
      <w:r w:rsidRPr="004716CB">
        <w:rPr>
          <w:rStyle w:val="Code"/>
          <w:szCs w:val="20"/>
        </w:rPr>
        <w:t>slen</w:t>
      </w:r>
      <w:proofErr w:type="spellEnd"/>
    </w:p>
    <w:p w14:paraId="7E95EC1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proofErr w:type="spellStart"/>
      <w:r w:rsidRPr="004716CB">
        <w:rPr>
          <w:rStyle w:val="Code"/>
          <w:szCs w:val="20"/>
        </w:rPr>
        <w:t>scov</w:t>
      </w:r>
      <w:proofErr w:type="spellEnd"/>
      <w:r w:rsidRPr="004716CB">
        <w:rPr>
          <w:rStyle w:val="Code"/>
          <w:szCs w:val="20"/>
        </w:rPr>
        <w:t xml:space="preserve"> = $4 / $11;</w:t>
      </w:r>
    </w:p>
    <w:p w14:paraId="588E23A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if (</w:t>
      </w:r>
      <w:proofErr w:type="spellStart"/>
      <w:r w:rsidRPr="004716CB">
        <w:rPr>
          <w:rStyle w:val="Code"/>
          <w:szCs w:val="20"/>
        </w:rPr>
        <w:t>scov</w:t>
      </w:r>
      <w:proofErr w:type="spellEnd"/>
      <w:r w:rsidRPr="004716CB">
        <w:rPr>
          <w:rStyle w:val="Code"/>
          <w:szCs w:val="20"/>
        </w:rPr>
        <w:t xml:space="preserve"> &gt;= 0.6)</w:t>
      </w:r>
    </w:p>
    <w:p w14:paraId="5FFB02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3B962F7B"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count += 1</w:t>
      </w:r>
    </w:p>
    <w:p w14:paraId="0BA8540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3AC824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 keep 1-13, add new column, keep 14-15 (will become 15-16)</w:t>
      </w:r>
    </w:p>
    <w:p w14:paraId="1C0EFA0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 </w:t>
      </w:r>
      <w:proofErr w:type="spellStart"/>
      <w:r w:rsidRPr="004716CB">
        <w:rPr>
          <w:rStyle w:val="Code"/>
          <w:szCs w:val="20"/>
        </w:rPr>
        <w:t>i</w:t>
      </w:r>
      <w:proofErr w:type="spellEnd"/>
      <w:r w:rsidRPr="004716CB">
        <w:rPr>
          <w:rStyle w:val="Code"/>
          <w:szCs w:val="20"/>
        </w:rPr>
        <w:t xml:space="preserve"> &lt;= 13; </w:t>
      </w:r>
      <w:proofErr w:type="spellStart"/>
      <w:r w:rsidRPr="004716CB">
        <w:rPr>
          <w:rStyle w:val="Code"/>
          <w:szCs w:val="20"/>
        </w:rPr>
        <w:t>i</w:t>
      </w:r>
      <w:proofErr w:type="spellEnd"/>
      <w:r w:rsidRPr="004716CB">
        <w:rPr>
          <w:rStyle w:val="Code"/>
          <w:szCs w:val="20"/>
        </w:rPr>
        <w:t>++)</w:t>
      </w:r>
    </w:p>
    <w:p w14:paraId="059A60F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0E85D033"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OFS;</w:t>
      </w:r>
    </w:p>
    <w:p w14:paraId="3E90F56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A23C8E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DE7D17"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f", </w:t>
      </w:r>
      <w:proofErr w:type="spellStart"/>
      <w:r w:rsidRPr="004716CB">
        <w:rPr>
          <w:rStyle w:val="Code"/>
          <w:szCs w:val="20"/>
        </w:rPr>
        <w:t>scov</w:t>
      </w:r>
      <w:proofErr w:type="spellEnd"/>
      <w:r w:rsidRPr="004716CB">
        <w:rPr>
          <w:rStyle w:val="Code"/>
          <w:szCs w:val="20"/>
        </w:rPr>
        <w:t xml:space="preserve"> OFS;</w:t>
      </w:r>
    </w:p>
    <w:p w14:paraId="57719FE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D10B59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4; </w:t>
      </w:r>
      <w:proofErr w:type="spellStart"/>
      <w:r w:rsidRPr="004716CB">
        <w:rPr>
          <w:rStyle w:val="Code"/>
          <w:szCs w:val="20"/>
        </w:rPr>
        <w:t>i</w:t>
      </w:r>
      <w:proofErr w:type="spellEnd"/>
      <w:r w:rsidRPr="004716CB">
        <w:rPr>
          <w:rStyle w:val="Code"/>
          <w:szCs w:val="20"/>
        </w:rPr>
        <w:t xml:space="preserve"> &lt;= NF; </w:t>
      </w:r>
      <w:proofErr w:type="spellStart"/>
      <w:r w:rsidRPr="004716CB">
        <w:rPr>
          <w:rStyle w:val="Code"/>
          <w:szCs w:val="20"/>
        </w:rPr>
        <w:t>i</w:t>
      </w:r>
      <w:proofErr w:type="spellEnd"/>
      <w:r w:rsidRPr="004716CB">
        <w:rPr>
          <w:rStyle w:val="Code"/>
          <w:szCs w:val="20"/>
        </w:rPr>
        <w:t>++)</w:t>
      </w:r>
    </w:p>
    <w:p w14:paraId="4512422F"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6881DBF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w:t>
      </w:r>
      <w:proofErr w:type="spellStart"/>
      <w:r w:rsidRPr="004716CB">
        <w:rPr>
          <w:rStyle w:val="Code"/>
          <w:szCs w:val="20"/>
        </w:rPr>
        <w:t>i</w:t>
      </w:r>
      <w:proofErr w:type="spellEnd"/>
      <w:r w:rsidRPr="004716CB">
        <w:rPr>
          <w:rStyle w:val="Code"/>
          <w:szCs w:val="20"/>
        </w:rPr>
        <w:t xml:space="preserve"> == </w:t>
      </w:r>
      <w:proofErr w:type="gramStart"/>
      <w:r w:rsidRPr="004716CB">
        <w:rPr>
          <w:rStyle w:val="Code"/>
          <w:szCs w:val="20"/>
        </w:rPr>
        <w:t>NF ?</w:t>
      </w:r>
      <w:proofErr w:type="gramEnd"/>
      <w:r w:rsidRPr="004716CB">
        <w:rPr>
          <w:rStyle w:val="Code"/>
          <w:szCs w:val="20"/>
        </w:rPr>
        <w:t xml:space="preserve"> </w:t>
      </w:r>
      <w:proofErr w:type="gramStart"/>
      <w:r w:rsidRPr="004716CB">
        <w:rPr>
          <w:rStyle w:val="Code"/>
          <w:szCs w:val="20"/>
        </w:rPr>
        <w:t>ORS :</w:t>
      </w:r>
      <w:proofErr w:type="gramEnd"/>
      <w:r w:rsidRPr="004716CB">
        <w:rPr>
          <w:rStyle w:val="Code"/>
          <w:szCs w:val="20"/>
        </w:rPr>
        <w:t xml:space="preserve"> OFS);</w:t>
      </w:r>
    </w:p>
    <w:p w14:paraId="58E16DB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B3B32D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091B2E4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72CAA258"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2C2FA49"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7" w:name="_Toc1506868"/>
      <w:r w:rsidRPr="004716CB">
        <w:rPr>
          <w:rStyle w:val="Code"/>
          <w:szCs w:val="20"/>
        </w:rPr>
        <w:t>END {</w:t>
      </w:r>
      <w:bookmarkEnd w:id="47"/>
    </w:p>
    <w:p w14:paraId="6D08A72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print FILENAME ": " count &gt; "/dev/stderr";</w:t>
      </w:r>
    </w:p>
    <w:p w14:paraId="0001347A" w14:textId="77777777" w:rsidR="00DB1B08"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4946CD83" w14:textId="77777777" w:rsidR="00DB1B08" w:rsidRDefault="00DB1B08" w:rsidP="00DB1B08"/>
    <w:p w14:paraId="3C470657" w14:textId="77777777" w:rsidR="00E43DEC" w:rsidRDefault="00E43DEC" w:rsidP="00DB1B08"/>
    <w:p w14:paraId="0BCB0097" w14:textId="77777777" w:rsidR="0083100B" w:rsidRDefault="0083100B" w:rsidP="0003771C">
      <w:pPr>
        <w:ind w:left="720"/>
      </w:pPr>
    </w:p>
    <w:p w14:paraId="05E25130" w14:textId="77777777" w:rsidR="005A6A9C" w:rsidRDefault="005A6A9C" w:rsidP="0003771C">
      <w:pPr>
        <w:ind w:left="720"/>
        <w:sectPr w:rsidR="005A6A9C" w:rsidSect="00402B03">
          <w:pgSz w:w="12240" w:h="15840"/>
          <w:pgMar w:top="720" w:right="720" w:bottom="720" w:left="720" w:header="720" w:footer="720" w:gutter="0"/>
          <w:cols w:space="720"/>
          <w:docGrid w:linePitch="360"/>
        </w:sectPr>
      </w:pPr>
    </w:p>
    <w:p w14:paraId="565157FB" w14:textId="43B0E423" w:rsidR="005A6A9C" w:rsidRPr="00BE0660" w:rsidRDefault="005A6A9C" w:rsidP="00B759D6">
      <w:pPr>
        <w:outlineLvl w:val="0"/>
        <w:rPr>
          <w:b/>
          <w:sz w:val="28"/>
          <w:szCs w:val="28"/>
        </w:rPr>
      </w:pPr>
      <w:bookmarkStart w:id="48" w:name="_Toc1506869"/>
      <w:r>
        <w:rPr>
          <w:b/>
          <w:sz w:val="28"/>
          <w:szCs w:val="28"/>
        </w:rPr>
        <w:lastRenderedPageBreak/>
        <w:t xml:space="preserve">Step </w:t>
      </w:r>
      <w:r w:rsidR="002E3724">
        <w:rPr>
          <w:b/>
          <w:sz w:val="28"/>
          <w:szCs w:val="28"/>
        </w:rPr>
        <w:t>8</w:t>
      </w:r>
      <w:r w:rsidRPr="00BE0660">
        <w:rPr>
          <w:b/>
          <w:sz w:val="28"/>
          <w:szCs w:val="28"/>
        </w:rPr>
        <w:t>.</w:t>
      </w:r>
      <w:r>
        <w:rPr>
          <w:b/>
          <w:sz w:val="28"/>
          <w:szCs w:val="28"/>
        </w:rPr>
        <w:t xml:space="preserve"> </w:t>
      </w:r>
      <w:r w:rsidR="003A6962">
        <w:rPr>
          <w:b/>
          <w:sz w:val="28"/>
          <w:szCs w:val="28"/>
        </w:rPr>
        <w:t>Add Incompatibility Group as Column to BLAST Results</w:t>
      </w:r>
      <w:bookmarkEnd w:id="48"/>
    </w:p>
    <w:p w14:paraId="09A92535" w14:textId="77777777" w:rsidR="005A6A9C" w:rsidRDefault="005A6A9C" w:rsidP="005A6A9C"/>
    <w:p w14:paraId="390520BF" w14:textId="77777777" w:rsidR="005A6A9C" w:rsidRDefault="005A6A9C" w:rsidP="005A6A9C">
      <w:pPr>
        <w:ind w:left="360"/>
      </w:pPr>
      <w:r w:rsidRPr="00BE0660">
        <w:rPr>
          <w:b/>
        </w:rPr>
        <w:t>Input:</w:t>
      </w:r>
      <w:r>
        <w:t xml:space="preserve"> Tab-separated value files. Each contains the results from blasting the sequence of a single accession against the incompatibility groups BLAST database. </w:t>
      </w:r>
      <w:r w:rsidR="005F7C04">
        <w:t xml:space="preserve">It has an added column with the subject coverage and has only records with coverage &gt;60%. </w:t>
      </w:r>
      <w:r>
        <w:t xml:space="preserve">Assume they are in the directory </w:t>
      </w:r>
      <w:proofErr w:type="spellStart"/>
      <w:r>
        <w:rPr>
          <w:rStyle w:val="Code"/>
        </w:rPr>
        <w:t>blast_results</w:t>
      </w:r>
      <w:proofErr w:type="spellEnd"/>
      <w:r>
        <w:t xml:space="preserve"> and </w:t>
      </w:r>
      <w:r w:rsidR="00862B48">
        <w:t xml:space="preserve">they </w:t>
      </w:r>
      <w:r>
        <w:t xml:space="preserve">are named after the pattern </w:t>
      </w:r>
      <w:r w:rsidRPr="00852180">
        <w:rPr>
          <w:rStyle w:val="Code"/>
        </w:rPr>
        <w:t>${</w:t>
      </w:r>
      <w:r>
        <w:rPr>
          <w:rStyle w:val="Code"/>
        </w:rPr>
        <w:t>ACCESSION</w:t>
      </w:r>
      <w:r w:rsidRPr="00852180">
        <w:rPr>
          <w:rStyle w:val="Code"/>
        </w:rPr>
        <w:t>}</w:t>
      </w:r>
      <w:r>
        <w:rPr>
          <w:rStyle w:val="Code"/>
        </w:rPr>
        <w:t>_fmt6c</w:t>
      </w:r>
      <w:r w:rsidR="005F7C04">
        <w:rPr>
          <w:rStyle w:val="Code"/>
        </w:rPr>
        <w:t>_cov60</w:t>
      </w:r>
      <w:r>
        <w:rPr>
          <w:rStyle w:val="Code"/>
        </w:rPr>
        <w:t>.tsv</w:t>
      </w:r>
      <w:r>
        <w:t>.</w:t>
      </w:r>
    </w:p>
    <w:p w14:paraId="14C60599" w14:textId="77777777" w:rsidR="005A6A9C" w:rsidRDefault="005A6A9C" w:rsidP="005A6A9C"/>
    <w:p w14:paraId="0BD179A1" w14:textId="77777777" w:rsidR="005A6A9C" w:rsidRDefault="005A6A9C" w:rsidP="005A6A9C">
      <w:pPr>
        <w:ind w:left="360"/>
      </w:pPr>
      <w:r w:rsidRPr="00BE0660">
        <w:rPr>
          <w:b/>
        </w:rPr>
        <w:t>Output:</w:t>
      </w:r>
      <w:r>
        <w:t xml:space="preserve"> One tab-separated value file for each input file. Each file is a copy of its respective input file except </w:t>
      </w:r>
      <w:r w:rsidR="005F7C04">
        <w:t xml:space="preserve">that an additional column is added. This column has the family or root of the incompatibility group from column </w:t>
      </w:r>
      <w:r w:rsidR="00C03F34">
        <w:t>#2 (</w:t>
      </w:r>
      <w:proofErr w:type="spellStart"/>
      <w:r w:rsidR="00C03F34">
        <w:t>sseqid</w:t>
      </w:r>
      <w:proofErr w:type="spellEnd"/>
      <w:r w:rsidR="00C03F34">
        <w:t>)</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w:t>
      </w:r>
      <w:r w:rsidR="006E6F4A">
        <w:rPr>
          <w:rStyle w:val="Code"/>
        </w:rPr>
        <w:t>_fam</w:t>
      </w:r>
      <w:r w:rsidRPr="00B80AA7">
        <w:rPr>
          <w:rStyle w:val="Code"/>
        </w:rPr>
        <w:t>.t</w:t>
      </w:r>
      <w:r>
        <w:rPr>
          <w:rStyle w:val="Code"/>
        </w:rPr>
        <w:t>sv</w:t>
      </w:r>
      <w:r>
        <w:t>. Note that a new column was inserted as column number</w:t>
      </w:r>
      <w:r w:rsidR="006E6F4A">
        <w:t xml:space="preserve"> 3</w:t>
      </w:r>
      <w:r>
        <w:t xml:space="preserve"> (1-based indexing). The columns will now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rsidR="006E6F4A">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7E33CE0E" w14:textId="77777777" w:rsidR="005A6A9C" w:rsidRDefault="005A6A9C" w:rsidP="005A6A9C">
      <w:pPr>
        <w:ind w:left="360"/>
      </w:pPr>
    </w:p>
    <w:p w14:paraId="2474F49C" w14:textId="77777777" w:rsidR="005A6A9C" w:rsidRDefault="005A6A9C" w:rsidP="00B759D6">
      <w:pPr>
        <w:ind w:left="360"/>
        <w:outlineLvl w:val="0"/>
        <w:rPr>
          <w:b/>
        </w:rPr>
      </w:pPr>
      <w:bookmarkStart w:id="49" w:name="_Toc1506870"/>
      <w:r>
        <w:rPr>
          <w:b/>
        </w:rPr>
        <w:t>Code</w:t>
      </w:r>
      <w:r w:rsidRPr="00BE0660">
        <w:rPr>
          <w:b/>
        </w:rPr>
        <w:t>:</w:t>
      </w:r>
      <w:bookmarkEnd w:id="49"/>
    </w:p>
    <w:p w14:paraId="35D8D286" w14:textId="77777777" w:rsidR="005A6A9C" w:rsidRDefault="005A6A9C" w:rsidP="005A6A9C">
      <w:pPr>
        <w:ind w:left="360"/>
        <w:rPr>
          <w:b/>
        </w:rPr>
      </w:pPr>
    </w:p>
    <w:p w14:paraId="5A112DF4" w14:textId="77777777" w:rsidR="005A6A9C" w:rsidRDefault="005A6A9C" w:rsidP="00B759D6">
      <w:pPr>
        <w:ind w:left="720"/>
        <w:outlineLvl w:val="0"/>
        <w:rPr>
          <w:i/>
        </w:rPr>
      </w:pPr>
      <w:bookmarkStart w:id="50" w:name="_Toc1506871"/>
      <w:r>
        <w:rPr>
          <w:i/>
        </w:rPr>
        <w:t xml:space="preserve">Bash </w:t>
      </w:r>
      <w:r w:rsidRPr="008607F5">
        <w:rPr>
          <w:i/>
        </w:rPr>
        <w:t>Command</w:t>
      </w:r>
      <w:bookmarkEnd w:id="50"/>
    </w:p>
    <w:p w14:paraId="601CCA39" w14:textId="77777777" w:rsidR="005A6A9C" w:rsidRPr="00402B03" w:rsidRDefault="005A6A9C" w:rsidP="005A6A9C">
      <w:pPr>
        <w:ind w:left="720"/>
        <w:rPr>
          <w:b/>
        </w:rPr>
      </w:pPr>
    </w:p>
    <w:p w14:paraId="4B86CBB7"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42119C"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AAA5741"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w:t>
      </w:r>
      <w:r w:rsidR="00DA134F">
        <w:rPr>
          <w:rStyle w:val="Code"/>
          <w:szCs w:val="20"/>
        </w:rPr>
        <w:t>_cov60</w:t>
      </w:r>
      <w:r>
        <w:rPr>
          <w:rStyle w:val="Code"/>
          <w:szCs w:val="20"/>
        </w:rPr>
        <w:t>.tsv</w:t>
      </w:r>
      <w:r w:rsidRPr="00E43DEC">
        <w:rPr>
          <w:rStyle w:val="Code"/>
          <w:szCs w:val="20"/>
        </w:rPr>
        <w:t>"`</w:t>
      </w:r>
      <w:r w:rsidRPr="00402B03">
        <w:rPr>
          <w:rStyle w:val="Code"/>
          <w:szCs w:val="20"/>
        </w:rPr>
        <w:tab/>
      </w:r>
      <w:r>
        <w:rPr>
          <w:rStyle w:val="Code"/>
          <w:szCs w:val="20"/>
        </w:rPr>
        <w:tab/>
      </w:r>
    </w:p>
    <w:p w14:paraId="33E21A54"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18C776"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DA134F" w:rsidRPr="00DA134F">
        <w:rPr>
          <w:rStyle w:val="Code"/>
          <w:szCs w:val="20"/>
        </w:rPr>
        <w:t>addFamCol</w:t>
      </w:r>
      <w:r w:rsidRPr="00A76F88">
        <w:rPr>
          <w:rStyle w:val="Code"/>
          <w:szCs w:val="20"/>
        </w:rPr>
        <w:t>.awk</w:t>
      </w:r>
      <w:proofErr w:type="spellEnd"/>
      <w:r>
        <w:rPr>
          <w:rStyle w:val="Code"/>
          <w:szCs w:val="20"/>
        </w:rPr>
        <w:t xml:space="preserve"> \</w:t>
      </w:r>
    </w:p>
    <w:p w14:paraId="45A89D29"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70A1F693"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w:t>
      </w:r>
      <w:r w:rsidR="00DA134F">
        <w:rPr>
          <w:rStyle w:val="Code"/>
          <w:szCs w:val="20"/>
        </w:rPr>
        <w:t>_fam</w:t>
      </w:r>
      <w:r>
        <w:rPr>
          <w:rStyle w:val="Code"/>
          <w:szCs w:val="20"/>
        </w:rPr>
        <w:t>.tsv"</w:t>
      </w:r>
    </w:p>
    <w:p w14:paraId="107D4696"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109B299"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w:t>
      </w:r>
      <w:r w:rsidR="00DA134F">
        <w:rPr>
          <w:rStyle w:val="Code"/>
          <w:szCs w:val="20"/>
        </w:rPr>
        <w:t>_cov60</w:t>
      </w:r>
      <w:r>
        <w:rPr>
          <w:rStyle w:val="Code"/>
          <w:szCs w:val="20"/>
        </w:rPr>
        <w:t>.tsv</w:t>
      </w:r>
      <w:r w:rsidRPr="00402B03">
        <w:rPr>
          <w:rStyle w:val="Code"/>
          <w:szCs w:val="20"/>
        </w:rPr>
        <w:t>)</w:t>
      </w:r>
    </w:p>
    <w:p w14:paraId="5C1563B5" w14:textId="77777777" w:rsidR="005A6A9C" w:rsidRPr="00402B03" w:rsidRDefault="005A6A9C" w:rsidP="005A6A9C">
      <w:pPr>
        <w:ind w:left="720"/>
      </w:pPr>
    </w:p>
    <w:p w14:paraId="3B9F0593" w14:textId="77777777" w:rsidR="005A6A9C" w:rsidRPr="00423256" w:rsidRDefault="005A6A9C" w:rsidP="00B759D6">
      <w:pPr>
        <w:ind w:left="720"/>
        <w:outlineLvl w:val="0"/>
        <w:rPr>
          <w:i/>
        </w:rPr>
      </w:pPr>
      <w:bookmarkStart w:id="51" w:name="_Toc1506872"/>
      <w:r>
        <w:rPr>
          <w:i/>
        </w:rPr>
        <w:t>AWK Script (</w:t>
      </w:r>
      <w:proofErr w:type="spellStart"/>
      <w:r w:rsidR="00DA134F">
        <w:rPr>
          <w:i/>
        </w:rPr>
        <w:t>addFamCol</w:t>
      </w:r>
      <w:r>
        <w:rPr>
          <w:i/>
        </w:rPr>
        <w:t>.awk</w:t>
      </w:r>
      <w:proofErr w:type="spellEnd"/>
      <w:r>
        <w:rPr>
          <w:i/>
        </w:rPr>
        <w:t>)</w:t>
      </w:r>
      <w:bookmarkEnd w:id="51"/>
    </w:p>
    <w:p w14:paraId="5EA5A4AE" w14:textId="77777777" w:rsidR="005A6A9C" w:rsidRDefault="005A6A9C" w:rsidP="005A6A9C">
      <w:pPr>
        <w:ind w:left="720"/>
      </w:pPr>
    </w:p>
    <w:p w14:paraId="13AB7D9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 /bin/</w:t>
      </w:r>
      <w:proofErr w:type="spellStart"/>
      <w:r w:rsidRPr="00562F85">
        <w:rPr>
          <w:rStyle w:val="Code"/>
          <w:szCs w:val="20"/>
        </w:rPr>
        <w:t>awk</w:t>
      </w:r>
      <w:proofErr w:type="spellEnd"/>
      <w:r w:rsidRPr="00562F85">
        <w:rPr>
          <w:rStyle w:val="Code"/>
          <w:szCs w:val="20"/>
        </w:rPr>
        <w:t xml:space="preserve"> -f</w:t>
      </w:r>
    </w:p>
    <w:p w14:paraId="34FE675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ECF721D" w14:textId="77777777" w:rsidR="00562F85" w:rsidRPr="00562F85" w:rsidRDefault="00562F8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52" w:name="_Toc1506873"/>
      <w:r w:rsidRPr="00562F85">
        <w:rPr>
          <w:rStyle w:val="Code"/>
          <w:szCs w:val="20"/>
        </w:rPr>
        <w:t>BEGIN {</w:t>
      </w:r>
      <w:bookmarkEnd w:id="52"/>
    </w:p>
    <w:p w14:paraId="17597F8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S="\t";</w:t>
      </w:r>
    </w:p>
    <w:p w14:paraId="5F7E3256"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FS="\t";</w:t>
      </w:r>
    </w:p>
    <w:p w14:paraId="075DF45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RS="\n";</w:t>
      </w:r>
    </w:p>
    <w:p w14:paraId="3A73AB6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0283B40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9D9AE7"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664C52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 xml:space="preserve"># 2 = </w:t>
      </w:r>
      <w:proofErr w:type="spellStart"/>
      <w:r w:rsidRPr="00562F85">
        <w:rPr>
          <w:rStyle w:val="Code"/>
          <w:szCs w:val="20"/>
        </w:rPr>
        <w:t>subject_id</w:t>
      </w:r>
      <w:proofErr w:type="spellEnd"/>
      <w:r w:rsidRPr="00562F85">
        <w:rPr>
          <w:rStyle w:val="Code"/>
          <w:szCs w:val="20"/>
        </w:rPr>
        <w:t>, keep 1-2, add new column, keep 3-16 (will become 4-17)</w:t>
      </w:r>
    </w:p>
    <w:p w14:paraId="18F8A8E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1; </w:t>
      </w:r>
      <w:proofErr w:type="spellStart"/>
      <w:r w:rsidRPr="00562F85">
        <w:rPr>
          <w:rStyle w:val="Code"/>
          <w:szCs w:val="20"/>
        </w:rPr>
        <w:t>i</w:t>
      </w:r>
      <w:proofErr w:type="spellEnd"/>
      <w:r w:rsidRPr="00562F85">
        <w:rPr>
          <w:rStyle w:val="Code"/>
          <w:szCs w:val="20"/>
        </w:rPr>
        <w:t xml:space="preserve"> &lt;= 2; </w:t>
      </w:r>
      <w:proofErr w:type="spellStart"/>
      <w:r w:rsidRPr="00562F85">
        <w:rPr>
          <w:rStyle w:val="Code"/>
          <w:szCs w:val="20"/>
        </w:rPr>
        <w:t>i</w:t>
      </w:r>
      <w:proofErr w:type="spellEnd"/>
      <w:r w:rsidRPr="00562F85">
        <w:rPr>
          <w:rStyle w:val="Code"/>
          <w:szCs w:val="20"/>
        </w:rPr>
        <w:t>++)</w:t>
      </w:r>
    </w:p>
    <w:p w14:paraId="1673FCE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7ABB28F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OFS;</w:t>
      </w:r>
    </w:p>
    <w:p w14:paraId="791EE11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30AE486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1DA7C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proofErr w:type="gramStart"/>
      <w:r w:rsidRPr="00562F85">
        <w:rPr>
          <w:rStyle w:val="Code"/>
          <w:szCs w:val="20"/>
        </w:rPr>
        <w:t>gensub</w:t>
      </w:r>
      <w:proofErr w:type="spellEnd"/>
      <w:r w:rsidRPr="00562F85">
        <w:rPr>
          <w:rStyle w:val="Code"/>
          <w:szCs w:val="20"/>
        </w:rPr>
        <w:t>(</w:t>
      </w:r>
      <w:proofErr w:type="gramEnd"/>
      <w:r w:rsidRPr="00562F85">
        <w:rPr>
          <w:rStyle w:val="Code"/>
          <w:szCs w:val="20"/>
        </w:rPr>
        <w:t>/^([^(_]+).*$/, "\\1", "-1", $2) OFS;</w:t>
      </w:r>
    </w:p>
    <w:p w14:paraId="71B9AAB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AD74E9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3; </w:t>
      </w:r>
      <w:proofErr w:type="spellStart"/>
      <w:r w:rsidRPr="00562F85">
        <w:rPr>
          <w:rStyle w:val="Code"/>
          <w:szCs w:val="20"/>
        </w:rPr>
        <w:t>i</w:t>
      </w:r>
      <w:proofErr w:type="spellEnd"/>
      <w:r w:rsidRPr="00562F85">
        <w:rPr>
          <w:rStyle w:val="Code"/>
          <w:szCs w:val="20"/>
        </w:rPr>
        <w:t xml:space="preserve"> &lt;= NF; </w:t>
      </w:r>
      <w:proofErr w:type="spellStart"/>
      <w:r w:rsidRPr="00562F85">
        <w:rPr>
          <w:rStyle w:val="Code"/>
          <w:szCs w:val="20"/>
        </w:rPr>
        <w:t>i</w:t>
      </w:r>
      <w:proofErr w:type="spellEnd"/>
      <w:r w:rsidRPr="00562F85">
        <w:rPr>
          <w:rStyle w:val="Code"/>
          <w:szCs w:val="20"/>
        </w:rPr>
        <w:t>++)</w:t>
      </w:r>
    </w:p>
    <w:p w14:paraId="30EF4A3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66FF7CA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w:t>
      </w:r>
      <w:proofErr w:type="spellStart"/>
      <w:r w:rsidRPr="00562F85">
        <w:rPr>
          <w:rStyle w:val="Code"/>
          <w:szCs w:val="20"/>
        </w:rPr>
        <w:t>i</w:t>
      </w:r>
      <w:proofErr w:type="spellEnd"/>
      <w:r w:rsidRPr="00562F85">
        <w:rPr>
          <w:rStyle w:val="Code"/>
          <w:szCs w:val="20"/>
        </w:rPr>
        <w:t xml:space="preserve"> == </w:t>
      </w:r>
      <w:proofErr w:type="gramStart"/>
      <w:r w:rsidRPr="00562F85">
        <w:rPr>
          <w:rStyle w:val="Code"/>
          <w:szCs w:val="20"/>
        </w:rPr>
        <w:t>NF ?</w:t>
      </w:r>
      <w:proofErr w:type="gramEnd"/>
      <w:r w:rsidRPr="00562F85">
        <w:rPr>
          <w:rStyle w:val="Code"/>
          <w:szCs w:val="20"/>
        </w:rPr>
        <w:t xml:space="preserve"> </w:t>
      </w:r>
      <w:proofErr w:type="gramStart"/>
      <w:r w:rsidRPr="00562F85">
        <w:rPr>
          <w:rStyle w:val="Code"/>
          <w:szCs w:val="20"/>
        </w:rPr>
        <w:t>ORS :</w:t>
      </w:r>
      <w:proofErr w:type="gramEnd"/>
      <w:r w:rsidRPr="00562F85">
        <w:rPr>
          <w:rStyle w:val="Code"/>
          <w:szCs w:val="20"/>
        </w:rPr>
        <w:t xml:space="preserve"> OFS);</w:t>
      </w:r>
    </w:p>
    <w:p w14:paraId="725D9D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0C62F1DC" w14:textId="77777777" w:rsidR="005A6A9C"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4AE52ECE" w14:textId="77777777" w:rsidR="0092299E" w:rsidRDefault="0092299E" w:rsidP="005A6A9C">
      <w:pPr>
        <w:ind w:left="720"/>
        <w:sectPr w:rsidR="0092299E" w:rsidSect="00402B03">
          <w:pgSz w:w="12240" w:h="15840"/>
          <w:pgMar w:top="720" w:right="720" w:bottom="720" w:left="720" w:header="720" w:footer="720" w:gutter="0"/>
          <w:cols w:space="720"/>
          <w:docGrid w:linePitch="360"/>
        </w:sectPr>
      </w:pPr>
    </w:p>
    <w:p w14:paraId="55418347" w14:textId="10FD75F8" w:rsidR="0092299E" w:rsidRPr="00BE0660" w:rsidRDefault="0092299E" w:rsidP="00B759D6">
      <w:pPr>
        <w:outlineLvl w:val="0"/>
        <w:rPr>
          <w:b/>
          <w:sz w:val="28"/>
          <w:szCs w:val="28"/>
        </w:rPr>
      </w:pPr>
      <w:bookmarkStart w:id="53" w:name="_Toc1506874"/>
      <w:r>
        <w:rPr>
          <w:b/>
          <w:sz w:val="28"/>
          <w:szCs w:val="28"/>
        </w:rPr>
        <w:lastRenderedPageBreak/>
        <w:t xml:space="preserve">Step </w:t>
      </w:r>
      <w:r w:rsidR="007A22FE">
        <w:rPr>
          <w:b/>
          <w:sz w:val="28"/>
          <w:szCs w:val="28"/>
        </w:rPr>
        <w:t>9</w:t>
      </w:r>
      <w:r w:rsidRPr="00BE0660">
        <w:rPr>
          <w:b/>
          <w:sz w:val="28"/>
          <w:szCs w:val="28"/>
        </w:rPr>
        <w:t>.</w:t>
      </w:r>
      <w:r>
        <w:rPr>
          <w:b/>
          <w:sz w:val="28"/>
          <w:szCs w:val="28"/>
        </w:rPr>
        <w:t xml:space="preserve"> </w:t>
      </w:r>
      <w:r w:rsidR="0050757E">
        <w:rPr>
          <w:b/>
          <w:sz w:val="28"/>
          <w:szCs w:val="28"/>
        </w:rPr>
        <w:t>Filter Best Matches</w:t>
      </w:r>
      <w:r w:rsidR="004E6487">
        <w:rPr>
          <w:b/>
          <w:sz w:val="28"/>
          <w:szCs w:val="28"/>
        </w:rPr>
        <w:t xml:space="preserve"> in BLAST Results</w:t>
      </w:r>
      <w:bookmarkEnd w:id="53"/>
    </w:p>
    <w:p w14:paraId="4D5630F4" w14:textId="77777777" w:rsidR="0092299E" w:rsidRDefault="0092299E" w:rsidP="0092299E"/>
    <w:p w14:paraId="7EA0EBA2" w14:textId="77777777" w:rsidR="0092299E" w:rsidRDefault="0092299E" w:rsidP="0092299E">
      <w:pPr>
        <w:ind w:left="360"/>
      </w:pPr>
      <w:r w:rsidRPr="00BE0660">
        <w:rPr>
          <w:b/>
        </w:rPr>
        <w:t>Input:</w:t>
      </w:r>
      <w:r>
        <w:t xml:space="preserve"> Tab-separated value files. Each contains the results from blasting the sequence of a single accession against the incompatibility groups BLAST database. It has </w:t>
      </w:r>
      <w:r w:rsidR="00DE0E0F">
        <w:t>two</w:t>
      </w:r>
      <w:r>
        <w:t xml:space="preserve"> added column</w:t>
      </w:r>
      <w:r w:rsidR="00DE0E0F">
        <w:t>s</w:t>
      </w:r>
      <w:r>
        <w:t xml:space="preserve"> with the subject coverage </w:t>
      </w:r>
      <w:r w:rsidR="004816B9">
        <w:t>(</w:t>
      </w:r>
      <w:r>
        <w:t>and has only records with coverage &gt;60%</w:t>
      </w:r>
      <w:r w:rsidR="004816B9">
        <w:t xml:space="preserve">) and </w:t>
      </w:r>
      <w:r w:rsidR="004A4DE6">
        <w:t>family</w:t>
      </w:r>
      <w:r>
        <w:t xml:space="preserve">. Assume they are in the directory </w:t>
      </w:r>
      <w:proofErr w:type="spellStart"/>
      <w:r>
        <w:rPr>
          <w:rStyle w:val="Code"/>
        </w:rPr>
        <w:t>blast_results</w:t>
      </w:r>
      <w:proofErr w:type="spellEnd"/>
      <w:r w:rsidR="00DF616E">
        <w:t xml:space="preserve"> and</w:t>
      </w:r>
      <w:r>
        <w:t xml:space="preserve"> are named after the pattern </w:t>
      </w:r>
      <w:r w:rsidRPr="00852180">
        <w:rPr>
          <w:rStyle w:val="Code"/>
        </w:rPr>
        <w:t>${</w:t>
      </w:r>
      <w:r>
        <w:rPr>
          <w:rStyle w:val="Code"/>
        </w:rPr>
        <w:t>ACCESSION</w:t>
      </w:r>
      <w:r w:rsidRPr="00852180">
        <w:rPr>
          <w:rStyle w:val="Code"/>
        </w:rPr>
        <w:t>}</w:t>
      </w:r>
      <w:r>
        <w:rPr>
          <w:rStyle w:val="Code"/>
        </w:rPr>
        <w:t>_fmt6c_cov60</w:t>
      </w:r>
      <w:r w:rsidR="007D4CD9">
        <w:rPr>
          <w:rStyle w:val="Code"/>
        </w:rPr>
        <w:t>_fam</w:t>
      </w:r>
      <w:r>
        <w:rPr>
          <w:rStyle w:val="Code"/>
        </w:rPr>
        <w:t>.tsv</w:t>
      </w:r>
      <w:r>
        <w:t>.</w:t>
      </w:r>
    </w:p>
    <w:p w14:paraId="7E7CB4BD" w14:textId="77777777" w:rsidR="0092299E" w:rsidRDefault="0092299E" w:rsidP="0092299E"/>
    <w:p w14:paraId="112E9F7D" w14:textId="77777777" w:rsidR="0092299E" w:rsidRDefault="0092299E" w:rsidP="0092299E">
      <w:pPr>
        <w:ind w:left="360"/>
      </w:pPr>
      <w:r w:rsidRPr="00BE0660">
        <w:rPr>
          <w:b/>
        </w:rPr>
        <w:t>Output:</w:t>
      </w:r>
      <w:r>
        <w:t xml:space="preserve"> One tab-separated value file for each input file. Each file is a copy of its respective input file except that </w:t>
      </w:r>
      <w:r w:rsidR="00603560">
        <w:t>some results are omitted. The “best” results are retained. “Best” is defined as the result(s) with the highest percent</w:t>
      </w:r>
      <w:r w:rsidR="00D412B2">
        <w:t xml:space="preserve"> identity and those that have percent identities within only</w:t>
      </w:r>
      <w:r w:rsidR="007E7218">
        <w:t xml:space="preserve"> 1 percent </w:t>
      </w:r>
      <w:r w:rsidR="00862B48">
        <w:t xml:space="preserve">of </w:t>
      </w:r>
      <w:r w:rsidR="007E7218">
        <w:t>the highest one.</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_fam</w:t>
      </w:r>
      <w:r w:rsidR="00DF616E">
        <w:rPr>
          <w:rStyle w:val="Code"/>
        </w:rPr>
        <w:t>_best</w:t>
      </w:r>
      <w:r w:rsidRPr="00B80AA7">
        <w:rPr>
          <w:rStyle w:val="Code"/>
        </w:rPr>
        <w:t>.t</w:t>
      </w:r>
      <w:r>
        <w:rPr>
          <w:rStyle w:val="Code"/>
        </w:rPr>
        <w:t>sv</w:t>
      </w:r>
      <w:r>
        <w:t xml:space="preserve">. </w:t>
      </w:r>
      <w:r w:rsidR="00B027B6">
        <w:t>As in the input file, t</w:t>
      </w:r>
      <w:r>
        <w:t xml:space="preserve">he columns will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44A93662" w14:textId="77777777" w:rsidR="0092299E" w:rsidRDefault="0092299E" w:rsidP="0092299E">
      <w:pPr>
        <w:ind w:left="360"/>
      </w:pPr>
    </w:p>
    <w:p w14:paraId="2A981B61" w14:textId="77777777" w:rsidR="0092299E" w:rsidRDefault="0092299E" w:rsidP="00B759D6">
      <w:pPr>
        <w:ind w:left="360"/>
        <w:outlineLvl w:val="0"/>
        <w:rPr>
          <w:b/>
        </w:rPr>
      </w:pPr>
      <w:bookmarkStart w:id="54" w:name="_Toc1506875"/>
      <w:r>
        <w:rPr>
          <w:b/>
        </w:rPr>
        <w:t>Code</w:t>
      </w:r>
      <w:r w:rsidRPr="00BE0660">
        <w:rPr>
          <w:b/>
        </w:rPr>
        <w:t>:</w:t>
      </w:r>
      <w:bookmarkEnd w:id="54"/>
    </w:p>
    <w:p w14:paraId="285F208C" w14:textId="77777777" w:rsidR="0092299E" w:rsidRDefault="0092299E" w:rsidP="0092299E">
      <w:pPr>
        <w:ind w:left="360"/>
        <w:rPr>
          <w:b/>
        </w:rPr>
      </w:pPr>
    </w:p>
    <w:p w14:paraId="64705933" w14:textId="77777777" w:rsidR="0092299E" w:rsidRDefault="0092299E" w:rsidP="00B759D6">
      <w:pPr>
        <w:ind w:left="720"/>
        <w:outlineLvl w:val="0"/>
        <w:rPr>
          <w:i/>
        </w:rPr>
      </w:pPr>
      <w:bookmarkStart w:id="55" w:name="_Toc1506876"/>
      <w:r>
        <w:rPr>
          <w:i/>
        </w:rPr>
        <w:t xml:space="preserve">Bash </w:t>
      </w:r>
      <w:r w:rsidRPr="008607F5">
        <w:rPr>
          <w:i/>
        </w:rPr>
        <w:t>Command</w:t>
      </w:r>
      <w:bookmarkEnd w:id="55"/>
    </w:p>
    <w:p w14:paraId="451AD829" w14:textId="77777777" w:rsidR="0092299E" w:rsidRPr="00402B03" w:rsidRDefault="0092299E" w:rsidP="0092299E">
      <w:pPr>
        <w:ind w:left="720"/>
        <w:rPr>
          <w:b/>
        </w:rPr>
      </w:pPr>
    </w:p>
    <w:p w14:paraId="31E3868B"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0AD60AF"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662D96A"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w:t>
      </w:r>
      <w:r>
        <w:rPr>
          <w:rStyle w:val="Code"/>
          <w:szCs w:val="20"/>
        </w:rPr>
        <w:t>.tsv</w:t>
      </w:r>
      <w:r w:rsidRPr="00E43DEC">
        <w:rPr>
          <w:rStyle w:val="Code"/>
          <w:szCs w:val="20"/>
        </w:rPr>
        <w:t>"`</w:t>
      </w:r>
      <w:r w:rsidRPr="00402B03">
        <w:rPr>
          <w:rStyle w:val="Code"/>
          <w:szCs w:val="20"/>
        </w:rPr>
        <w:tab/>
      </w:r>
      <w:r>
        <w:rPr>
          <w:rStyle w:val="Code"/>
          <w:szCs w:val="20"/>
        </w:rPr>
        <w:tab/>
      </w:r>
    </w:p>
    <w:p w14:paraId="693B880E"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BDF708B"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55AEC">
        <w:rPr>
          <w:rStyle w:val="Code"/>
          <w:szCs w:val="20"/>
        </w:rPr>
        <w:t>python3 filterBestResults.py</w:t>
      </w:r>
      <w:r>
        <w:rPr>
          <w:rStyle w:val="Code"/>
          <w:szCs w:val="20"/>
        </w:rPr>
        <w:t xml:space="preserve"> \</w:t>
      </w:r>
    </w:p>
    <w:p w14:paraId="35ED526C"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6C7FCF79"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_fam</w:t>
      </w:r>
      <w:r w:rsidR="00655AEC">
        <w:rPr>
          <w:rStyle w:val="Code"/>
          <w:szCs w:val="20"/>
        </w:rPr>
        <w:t>_best</w:t>
      </w:r>
      <w:r>
        <w:rPr>
          <w:rStyle w:val="Code"/>
          <w:szCs w:val="20"/>
        </w:rPr>
        <w:t>.tsv"</w:t>
      </w:r>
    </w:p>
    <w:p w14:paraId="7E4757C7"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FF7331"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w:t>
      </w:r>
      <w:r w:rsidR="00655AEC">
        <w:rPr>
          <w:rStyle w:val="Code"/>
          <w:szCs w:val="20"/>
        </w:rPr>
        <w:t>_fam</w:t>
      </w:r>
      <w:r>
        <w:rPr>
          <w:rStyle w:val="Code"/>
          <w:szCs w:val="20"/>
        </w:rPr>
        <w:t>.tsv</w:t>
      </w:r>
      <w:r w:rsidRPr="00402B03">
        <w:rPr>
          <w:rStyle w:val="Code"/>
          <w:szCs w:val="20"/>
        </w:rPr>
        <w:t>)</w:t>
      </w:r>
    </w:p>
    <w:p w14:paraId="0FF2E90F" w14:textId="77777777" w:rsidR="0092299E" w:rsidRPr="00402B03" w:rsidRDefault="0092299E" w:rsidP="0092299E">
      <w:pPr>
        <w:ind w:left="720"/>
      </w:pPr>
    </w:p>
    <w:p w14:paraId="74E39826" w14:textId="77777777" w:rsidR="008F438F" w:rsidRDefault="008F438F" w:rsidP="00B759D6">
      <w:pPr>
        <w:ind w:left="720"/>
        <w:outlineLvl w:val="0"/>
        <w:rPr>
          <w:i/>
        </w:rPr>
      </w:pPr>
      <w:bookmarkStart w:id="56" w:name="_Toc1506877"/>
      <w:r>
        <w:rPr>
          <w:i/>
        </w:rPr>
        <w:t>Python Version</w:t>
      </w:r>
      <w:bookmarkEnd w:id="56"/>
    </w:p>
    <w:p w14:paraId="5A50D061" w14:textId="77777777" w:rsidR="008F438F" w:rsidRPr="00655AEC" w:rsidRDefault="008F438F" w:rsidP="008F438F">
      <w:pPr>
        <w:ind w:left="720"/>
      </w:pPr>
    </w:p>
    <w:p w14:paraId="69570CB3" w14:textId="77777777" w:rsidR="008F438F" w:rsidRDefault="008F438F" w:rsidP="00B759D6">
      <w:pPr>
        <w:ind w:left="720"/>
        <w:outlineLvl w:val="0"/>
      </w:pPr>
      <w:bookmarkStart w:id="57" w:name="_Toc1506878"/>
      <w:r>
        <w:t>Python 3.6.4 (https://www.python.org).</w:t>
      </w:r>
      <w:bookmarkEnd w:id="57"/>
    </w:p>
    <w:p w14:paraId="4B8F2BB5" w14:textId="77777777" w:rsidR="008F438F" w:rsidRPr="008F438F" w:rsidRDefault="008F438F" w:rsidP="0092299E">
      <w:pPr>
        <w:ind w:left="720"/>
      </w:pPr>
    </w:p>
    <w:p w14:paraId="4E8CA22F" w14:textId="77777777" w:rsidR="0092299E" w:rsidRPr="00423256" w:rsidRDefault="00870D9F" w:rsidP="00B759D6">
      <w:pPr>
        <w:ind w:left="720"/>
        <w:outlineLvl w:val="0"/>
        <w:rPr>
          <w:i/>
        </w:rPr>
      </w:pPr>
      <w:bookmarkStart w:id="58" w:name="_Toc1506879"/>
      <w:r>
        <w:rPr>
          <w:i/>
        </w:rPr>
        <w:t>Python Script</w:t>
      </w:r>
      <w:r w:rsidR="0092299E">
        <w:rPr>
          <w:i/>
        </w:rPr>
        <w:t xml:space="preserve"> (</w:t>
      </w:r>
      <w:r>
        <w:rPr>
          <w:i/>
        </w:rPr>
        <w:t>filterBestResults.py</w:t>
      </w:r>
      <w:r w:rsidR="0092299E">
        <w:rPr>
          <w:i/>
        </w:rPr>
        <w:t>)</w:t>
      </w:r>
      <w:bookmarkEnd w:id="58"/>
    </w:p>
    <w:p w14:paraId="0436C057" w14:textId="77777777" w:rsidR="005A6A9C" w:rsidRDefault="005A6A9C" w:rsidP="005A6A9C">
      <w:pPr>
        <w:ind w:left="720"/>
      </w:pPr>
    </w:p>
    <w:p w14:paraId="0200A652" w14:textId="3232FBFB" w:rsidR="00A1409B" w:rsidRDefault="00A1409B" w:rsidP="00A1409B">
      <w:pPr>
        <w:ind w:left="720"/>
      </w:pPr>
      <w:r>
        <w:t>This script has at least one line that is too long to represent in this document without sacrificing readability. Please view it in the freely-accessible online repository.</w:t>
      </w:r>
    </w:p>
    <w:p w14:paraId="25A069AD" w14:textId="77777777" w:rsidR="008F438F" w:rsidRDefault="008F438F" w:rsidP="00655AEC">
      <w:pPr>
        <w:ind w:left="720"/>
        <w:rPr>
          <w:i/>
        </w:rPr>
      </w:pPr>
    </w:p>
    <w:p w14:paraId="1602E432" w14:textId="77777777" w:rsidR="00655AEC" w:rsidRDefault="00655AEC" w:rsidP="005A6A9C">
      <w:pPr>
        <w:ind w:left="720"/>
      </w:pPr>
    </w:p>
    <w:p w14:paraId="07F91D8C" w14:textId="77777777" w:rsidR="00353604" w:rsidRDefault="00353604" w:rsidP="005A6A9C">
      <w:pPr>
        <w:ind w:left="720"/>
        <w:sectPr w:rsidR="00353604" w:rsidSect="00402B03">
          <w:pgSz w:w="12240" w:h="15840"/>
          <w:pgMar w:top="720" w:right="720" w:bottom="720" w:left="720" w:header="720" w:footer="720" w:gutter="0"/>
          <w:cols w:space="720"/>
          <w:docGrid w:linePitch="360"/>
        </w:sectPr>
      </w:pPr>
    </w:p>
    <w:p w14:paraId="7AEF2CFE" w14:textId="519C0684" w:rsidR="00F90829" w:rsidRPr="00BE0660" w:rsidRDefault="00F90829" w:rsidP="00B759D6">
      <w:pPr>
        <w:outlineLvl w:val="0"/>
        <w:rPr>
          <w:b/>
          <w:sz w:val="28"/>
          <w:szCs w:val="28"/>
        </w:rPr>
      </w:pPr>
      <w:bookmarkStart w:id="59" w:name="_Toc1506880"/>
      <w:r>
        <w:rPr>
          <w:b/>
          <w:sz w:val="28"/>
          <w:szCs w:val="28"/>
        </w:rPr>
        <w:lastRenderedPageBreak/>
        <w:t xml:space="preserve">Step </w:t>
      </w:r>
      <w:r w:rsidR="00D11B61">
        <w:rPr>
          <w:b/>
          <w:sz w:val="28"/>
          <w:szCs w:val="28"/>
        </w:rPr>
        <w:t>10</w:t>
      </w:r>
      <w:r w:rsidRPr="00BE0660">
        <w:rPr>
          <w:b/>
          <w:sz w:val="28"/>
          <w:szCs w:val="28"/>
        </w:rPr>
        <w:t>.</w:t>
      </w:r>
      <w:r>
        <w:rPr>
          <w:b/>
          <w:sz w:val="28"/>
          <w:szCs w:val="28"/>
        </w:rPr>
        <w:t xml:space="preserve"> </w:t>
      </w:r>
      <w:r w:rsidR="00C54164">
        <w:rPr>
          <w:b/>
          <w:sz w:val="28"/>
          <w:szCs w:val="28"/>
        </w:rPr>
        <w:t>Extract Incompatibility Families</w:t>
      </w:r>
      <w:bookmarkEnd w:id="59"/>
    </w:p>
    <w:p w14:paraId="449E01C3" w14:textId="77777777" w:rsidR="00F90829" w:rsidRDefault="00F90829" w:rsidP="00F90829"/>
    <w:p w14:paraId="7CB6687B" w14:textId="77777777" w:rsidR="00F90829" w:rsidRDefault="00F90829" w:rsidP="00F90829">
      <w:pPr>
        <w:ind w:left="360"/>
      </w:pPr>
      <w:r w:rsidRPr="00BE0660">
        <w:rPr>
          <w:b/>
        </w:rPr>
        <w:t>Input:</w:t>
      </w:r>
      <w:r>
        <w:t xml:space="preserve"> Tab-separated value files. Each contains the results from blasting the sequence of a single accession against the incompatibility groups BLAST database. It has two added columns with the subject coverage (and has only records with coverage &gt;60%) and family. </w:t>
      </w:r>
      <w:r w:rsidR="00163A84">
        <w:t xml:space="preserve">Only the “best” results remain. </w:t>
      </w:r>
      <w:r>
        <w:t xml:space="preserve">Assume they are in the directory </w:t>
      </w:r>
      <w:proofErr w:type="spellStart"/>
      <w:r>
        <w:rPr>
          <w:rStyle w:val="Code"/>
        </w:rPr>
        <w:t>blast_results</w:t>
      </w:r>
      <w:proofErr w:type="spellEnd"/>
      <w:r>
        <w:t xml:space="preserve"> and are named after the pattern </w:t>
      </w:r>
      <w:r w:rsidRPr="00852180">
        <w:rPr>
          <w:rStyle w:val="Code"/>
        </w:rPr>
        <w:t>${</w:t>
      </w:r>
      <w:r>
        <w:rPr>
          <w:rStyle w:val="Code"/>
        </w:rPr>
        <w:t>ACCESSION</w:t>
      </w:r>
      <w:r w:rsidRPr="00852180">
        <w:rPr>
          <w:rStyle w:val="Code"/>
        </w:rPr>
        <w:t>}</w:t>
      </w:r>
      <w:r>
        <w:rPr>
          <w:rStyle w:val="Code"/>
        </w:rPr>
        <w:t>_fmt6c_cov60</w:t>
      </w:r>
      <w:r w:rsidR="00916C0B">
        <w:rPr>
          <w:rStyle w:val="Code"/>
        </w:rPr>
        <w:t>_fam_best</w:t>
      </w:r>
      <w:r>
        <w:rPr>
          <w:rStyle w:val="Code"/>
        </w:rPr>
        <w:t>.tsv</w:t>
      </w:r>
      <w:r>
        <w:t>.</w:t>
      </w:r>
    </w:p>
    <w:p w14:paraId="7CD3444B" w14:textId="77777777" w:rsidR="00F90829" w:rsidRDefault="00F90829" w:rsidP="00F90829"/>
    <w:p w14:paraId="4FEFFD23" w14:textId="77777777" w:rsidR="00F90829" w:rsidRDefault="00F90829" w:rsidP="00F90829">
      <w:pPr>
        <w:ind w:left="360"/>
      </w:pPr>
      <w:r w:rsidRPr="00BE0660">
        <w:rPr>
          <w:b/>
        </w:rPr>
        <w:t>Output:</w:t>
      </w:r>
      <w:r>
        <w:t xml:space="preserve"> One file for each input file. Each file is a </w:t>
      </w:r>
      <w:r w:rsidR="007D4CD9">
        <w:t>line-delimited list of incompatibility group roots/families</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w:t>
      </w:r>
      <w:proofErr w:type="spellStart"/>
      <w:proofErr w:type="gramStart"/>
      <w:r w:rsidR="009D2F17">
        <w:rPr>
          <w:rStyle w:val="Code"/>
        </w:rPr>
        <w:t>families</w:t>
      </w:r>
      <w:r w:rsidRPr="00B80AA7">
        <w:rPr>
          <w:rStyle w:val="Code"/>
        </w:rPr>
        <w:t>.</w:t>
      </w:r>
      <w:r w:rsidR="009D2F17">
        <w:rPr>
          <w:rStyle w:val="Code"/>
        </w:rPr>
        <w:t>list</w:t>
      </w:r>
      <w:proofErr w:type="spellEnd"/>
      <w:proofErr w:type="gramEnd"/>
      <w:r w:rsidR="00746635">
        <w:t>.</w:t>
      </w:r>
    </w:p>
    <w:p w14:paraId="44CF0659" w14:textId="77777777" w:rsidR="00F90829" w:rsidRDefault="00F90829" w:rsidP="00F90829">
      <w:pPr>
        <w:ind w:left="360"/>
      </w:pPr>
    </w:p>
    <w:p w14:paraId="55336DFB" w14:textId="77777777" w:rsidR="00F90829" w:rsidRDefault="00F90829" w:rsidP="00B759D6">
      <w:pPr>
        <w:ind w:left="360"/>
        <w:outlineLvl w:val="0"/>
        <w:rPr>
          <w:b/>
        </w:rPr>
      </w:pPr>
      <w:bookmarkStart w:id="60" w:name="_Toc1506881"/>
      <w:r>
        <w:rPr>
          <w:b/>
        </w:rPr>
        <w:t>Code</w:t>
      </w:r>
      <w:r w:rsidRPr="00BE0660">
        <w:rPr>
          <w:b/>
        </w:rPr>
        <w:t>:</w:t>
      </w:r>
      <w:bookmarkEnd w:id="60"/>
    </w:p>
    <w:p w14:paraId="310F145F" w14:textId="77777777" w:rsidR="00F90829" w:rsidRDefault="00F90829" w:rsidP="00F90829">
      <w:pPr>
        <w:ind w:left="360"/>
        <w:rPr>
          <w:b/>
        </w:rPr>
      </w:pPr>
    </w:p>
    <w:p w14:paraId="2A8D405A" w14:textId="77777777" w:rsidR="00F90829" w:rsidRDefault="00F90829" w:rsidP="00B759D6">
      <w:pPr>
        <w:ind w:left="720"/>
        <w:outlineLvl w:val="0"/>
        <w:rPr>
          <w:i/>
        </w:rPr>
      </w:pPr>
      <w:bookmarkStart w:id="61" w:name="_Toc1506882"/>
      <w:r>
        <w:rPr>
          <w:i/>
        </w:rPr>
        <w:t xml:space="preserve">Bash </w:t>
      </w:r>
      <w:r w:rsidRPr="008607F5">
        <w:rPr>
          <w:i/>
        </w:rPr>
        <w:t>Command</w:t>
      </w:r>
      <w:bookmarkEnd w:id="61"/>
    </w:p>
    <w:p w14:paraId="07EA8D3F" w14:textId="77777777" w:rsidR="00F90829" w:rsidRPr="00402B03" w:rsidRDefault="00F90829" w:rsidP="00F90829">
      <w:pPr>
        <w:ind w:left="720"/>
        <w:rPr>
          <w:b/>
        </w:rPr>
      </w:pPr>
    </w:p>
    <w:p w14:paraId="4C39677A"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14398FF"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29515B22"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_best</w:t>
      </w:r>
      <w:r>
        <w:rPr>
          <w:rStyle w:val="Code"/>
          <w:szCs w:val="20"/>
        </w:rPr>
        <w:t>.tsv</w:t>
      </w:r>
      <w:r w:rsidRPr="00E43DEC">
        <w:rPr>
          <w:rStyle w:val="Code"/>
          <w:szCs w:val="20"/>
        </w:rPr>
        <w:t>"`</w:t>
      </w:r>
      <w:r w:rsidRPr="00402B03">
        <w:rPr>
          <w:rStyle w:val="Code"/>
          <w:szCs w:val="20"/>
        </w:rPr>
        <w:tab/>
      </w:r>
      <w:r>
        <w:rPr>
          <w:rStyle w:val="Code"/>
          <w:szCs w:val="20"/>
        </w:rPr>
        <w:tab/>
      </w:r>
    </w:p>
    <w:p w14:paraId="312201CB"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0AB8571" w14:textId="77777777" w:rsidR="00F90829" w:rsidRDefault="00F90829"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F24D3F">
        <w:rPr>
          <w:rStyle w:val="Code"/>
          <w:szCs w:val="20"/>
        </w:rPr>
        <w:t>cut -f 3</w:t>
      </w:r>
      <w:r>
        <w:rPr>
          <w:rStyle w:val="Code"/>
          <w:szCs w:val="20"/>
        </w:rPr>
        <w:t xml:space="preserve"> "${</w:t>
      </w:r>
      <w:proofErr w:type="spellStart"/>
      <w:r>
        <w:rPr>
          <w:rStyle w:val="Code"/>
          <w:szCs w:val="20"/>
        </w:rPr>
        <w:t>ifn</w:t>
      </w:r>
      <w:proofErr w:type="spellEnd"/>
      <w:r>
        <w:rPr>
          <w:rStyle w:val="Code"/>
          <w:szCs w:val="20"/>
        </w:rPr>
        <w:t>}" \</w:t>
      </w:r>
    </w:p>
    <w:p w14:paraId="4F2AF879"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sort \</w:t>
      </w:r>
    </w:p>
    <w:p w14:paraId="3E8B0B2E"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 </w:t>
      </w:r>
      <w:proofErr w:type="spellStart"/>
      <w:r>
        <w:rPr>
          <w:rStyle w:val="Code"/>
          <w:szCs w:val="20"/>
        </w:rPr>
        <w:t>uniq</w:t>
      </w:r>
      <w:proofErr w:type="spellEnd"/>
      <w:r>
        <w:rPr>
          <w:rStyle w:val="Code"/>
          <w:szCs w:val="20"/>
        </w:rPr>
        <w:t xml:space="preserve"> \</w:t>
      </w:r>
    </w:p>
    <w:p w14:paraId="7738C51D" w14:textId="77777777" w:rsidR="00F90829" w:rsidRDefault="00F24D3F"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proofErr w:type="spellStart"/>
      <w:r w:rsidR="005609CA">
        <w:rPr>
          <w:rStyle w:val="Code"/>
          <w:szCs w:val="20"/>
        </w:rPr>
        <w:t>blast_results</w:t>
      </w:r>
      <w:proofErr w:type="spellEnd"/>
      <w:r w:rsidR="005609CA">
        <w:rPr>
          <w:rStyle w:val="Code"/>
          <w:szCs w:val="20"/>
        </w:rPr>
        <w:t>/</w:t>
      </w:r>
      <w:r>
        <w:rPr>
          <w:rStyle w:val="Code"/>
          <w:szCs w:val="20"/>
        </w:rPr>
        <w:t>"</w:t>
      </w:r>
      <w:r w:rsidR="00F90829">
        <w:rPr>
          <w:rStyle w:val="Code"/>
          <w:szCs w:val="20"/>
        </w:rPr>
        <w:t>${ACCESSON}</w:t>
      </w:r>
      <w:r>
        <w:rPr>
          <w:rStyle w:val="Code"/>
          <w:szCs w:val="20"/>
        </w:rPr>
        <w:t>_</w:t>
      </w:r>
      <w:proofErr w:type="spellStart"/>
      <w:proofErr w:type="gramStart"/>
      <w:r>
        <w:rPr>
          <w:rStyle w:val="Code"/>
          <w:szCs w:val="20"/>
        </w:rPr>
        <w:t>families.list</w:t>
      </w:r>
      <w:proofErr w:type="spellEnd"/>
      <w:proofErr w:type="gramEnd"/>
      <w:r w:rsidR="00F90829">
        <w:rPr>
          <w:rStyle w:val="Code"/>
          <w:szCs w:val="20"/>
        </w:rPr>
        <w:t>"</w:t>
      </w:r>
    </w:p>
    <w:p w14:paraId="57EEEED5"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4D409E"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_fam</w:t>
      </w:r>
      <w:r w:rsidR="00F24D3F">
        <w:rPr>
          <w:rStyle w:val="Code"/>
          <w:szCs w:val="20"/>
        </w:rPr>
        <w:t>_best</w:t>
      </w:r>
      <w:r>
        <w:rPr>
          <w:rStyle w:val="Code"/>
          <w:szCs w:val="20"/>
        </w:rPr>
        <w:t>.tsv</w:t>
      </w:r>
      <w:r w:rsidRPr="00402B03">
        <w:rPr>
          <w:rStyle w:val="Code"/>
          <w:szCs w:val="20"/>
        </w:rPr>
        <w:t>)</w:t>
      </w:r>
    </w:p>
    <w:p w14:paraId="22B49BB5" w14:textId="77777777" w:rsidR="00F90829" w:rsidRDefault="00F90829" w:rsidP="00F90829">
      <w:pPr>
        <w:ind w:left="720"/>
      </w:pPr>
    </w:p>
    <w:p w14:paraId="05C62BF9" w14:textId="77777777" w:rsidR="009D656D" w:rsidRDefault="009D656D" w:rsidP="00F90829">
      <w:pPr>
        <w:ind w:left="720"/>
      </w:pPr>
    </w:p>
    <w:p w14:paraId="1E91B24C" w14:textId="77777777" w:rsidR="009D656D" w:rsidRDefault="009D656D" w:rsidP="00F90829">
      <w:pPr>
        <w:ind w:left="720"/>
      </w:pPr>
    </w:p>
    <w:p w14:paraId="5671C1FC" w14:textId="77777777" w:rsidR="009D656D" w:rsidRDefault="009D656D" w:rsidP="00837F7C">
      <w:pPr>
        <w:sectPr w:rsidR="009D656D" w:rsidSect="00402B03">
          <w:pgSz w:w="12240" w:h="15840"/>
          <w:pgMar w:top="720" w:right="720" w:bottom="720" w:left="720" w:header="720" w:footer="720" w:gutter="0"/>
          <w:cols w:space="720"/>
          <w:docGrid w:linePitch="360"/>
        </w:sectPr>
      </w:pPr>
    </w:p>
    <w:p w14:paraId="652BB91C" w14:textId="0D757DEE" w:rsidR="00CC563A" w:rsidRPr="00BE0660" w:rsidRDefault="00CC563A" w:rsidP="00CC563A">
      <w:pPr>
        <w:outlineLvl w:val="0"/>
        <w:rPr>
          <w:b/>
          <w:sz w:val="28"/>
          <w:szCs w:val="28"/>
        </w:rPr>
      </w:pPr>
      <w:bookmarkStart w:id="62" w:name="_Toc1506883"/>
      <w:r>
        <w:rPr>
          <w:b/>
          <w:sz w:val="28"/>
          <w:szCs w:val="28"/>
        </w:rPr>
        <w:lastRenderedPageBreak/>
        <w:t>Step 1</w:t>
      </w:r>
      <w:r w:rsidR="00D11B61">
        <w:rPr>
          <w:b/>
          <w:sz w:val="28"/>
          <w:szCs w:val="28"/>
        </w:rPr>
        <w:t>1</w:t>
      </w:r>
      <w:r w:rsidRPr="00BE0660">
        <w:rPr>
          <w:b/>
          <w:sz w:val="28"/>
          <w:szCs w:val="28"/>
        </w:rPr>
        <w:t>.</w:t>
      </w:r>
      <w:r>
        <w:rPr>
          <w:b/>
          <w:sz w:val="28"/>
          <w:szCs w:val="28"/>
        </w:rPr>
        <w:t xml:space="preserve"> </w:t>
      </w:r>
      <w:r w:rsidRPr="00CC563A">
        <w:rPr>
          <w:b/>
          <w:sz w:val="28"/>
          <w:szCs w:val="28"/>
        </w:rPr>
        <w:t>Extract Sequencing Technologies</w:t>
      </w:r>
      <w:bookmarkEnd w:id="62"/>
    </w:p>
    <w:p w14:paraId="59695BD6" w14:textId="77777777" w:rsidR="00CC563A" w:rsidRDefault="00CC563A" w:rsidP="00CC563A"/>
    <w:p w14:paraId="39F4F377" w14:textId="77777777" w:rsidR="00CC563A" w:rsidRDefault="00CC563A" w:rsidP="00CC563A">
      <w:pPr>
        <w:ind w:left="360"/>
      </w:pPr>
      <w:r w:rsidRPr="00BE0660">
        <w:rPr>
          <w:b/>
        </w:rPr>
        <w:t>Input:</w:t>
      </w:r>
      <w:r>
        <w:t xml:space="preserve"> </w:t>
      </w:r>
      <w:r w:rsidR="0013124B">
        <w:t>GenBank files for each plasmid</w:t>
      </w:r>
      <w:r>
        <w:t xml:space="preserve">. </w:t>
      </w:r>
      <w:r w:rsidR="0013124B">
        <w:t>We a</w:t>
      </w:r>
      <w:r>
        <w:t xml:space="preserve">ssume they are in the directory </w:t>
      </w:r>
      <w:proofErr w:type="spellStart"/>
      <w:r w:rsidR="0013124B">
        <w:rPr>
          <w:rStyle w:val="Code"/>
        </w:rPr>
        <w:t>plasmid_gb</w:t>
      </w:r>
      <w:proofErr w:type="spellEnd"/>
      <w:r>
        <w:t xml:space="preserve"> and they are named after the pattern </w:t>
      </w:r>
      <w:r w:rsidRPr="00852180">
        <w:rPr>
          <w:rStyle w:val="Code"/>
        </w:rPr>
        <w:t>${</w:t>
      </w:r>
      <w:r>
        <w:rPr>
          <w:rStyle w:val="Code"/>
        </w:rPr>
        <w:t>ACCESSION</w:t>
      </w:r>
      <w:r w:rsidR="0013124B">
        <w:rPr>
          <w:rStyle w:val="Code"/>
        </w:rPr>
        <w:t>}</w:t>
      </w:r>
      <w:r>
        <w:rPr>
          <w:rStyle w:val="Code"/>
        </w:rPr>
        <w:t>.</w:t>
      </w:r>
      <w:proofErr w:type="spellStart"/>
      <w:r w:rsidR="0013124B">
        <w:rPr>
          <w:rStyle w:val="Code"/>
        </w:rPr>
        <w:t>gb</w:t>
      </w:r>
      <w:proofErr w:type="spellEnd"/>
      <w:r>
        <w:t>.</w:t>
      </w:r>
    </w:p>
    <w:p w14:paraId="052CE417" w14:textId="77777777" w:rsidR="00CC563A" w:rsidRDefault="00CC563A" w:rsidP="00CC563A"/>
    <w:p w14:paraId="26370140" w14:textId="77777777" w:rsidR="00CC563A" w:rsidRDefault="00CC563A" w:rsidP="00CC563A">
      <w:pPr>
        <w:ind w:left="360"/>
      </w:pPr>
      <w:r w:rsidRPr="00BE0660">
        <w:rPr>
          <w:b/>
        </w:rPr>
        <w:t>Output:</w:t>
      </w:r>
      <w:r>
        <w:t xml:space="preserve"> One tab-separated value file. </w:t>
      </w:r>
      <w:r w:rsidR="0013124B">
        <w:t>The</w:t>
      </w:r>
      <w:r>
        <w:t xml:space="preserve"> file </w:t>
      </w:r>
      <w:r w:rsidR="0013124B">
        <w:t xml:space="preserve">has one column for the accession number, one column containing the sequencing technology string taken from the GenBank file, and several columns containing counts for the various sequencing technologies and groups of technologies. The file is </w:t>
      </w:r>
      <w:r w:rsidR="0096289C">
        <w:t xml:space="preserve">assumed to be called </w:t>
      </w:r>
      <w:proofErr w:type="spellStart"/>
      <w:r w:rsidR="0096289C" w:rsidRPr="0096289C">
        <w:rPr>
          <w:rStyle w:val="Code"/>
        </w:rPr>
        <w:t>seqTechs.tsv</w:t>
      </w:r>
      <w:proofErr w:type="spellEnd"/>
      <w:r w:rsidR="0096289C">
        <w:t xml:space="preserve"> in the </w:t>
      </w:r>
      <w:proofErr w:type="spellStart"/>
      <w:r w:rsidR="0096289C" w:rsidRPr="0096289C">
        <w:rPr>
          <w:rStyle w:val="Code"/>
        </w:rPr>
        <w:t>plasmid_seqTech</w:t>
      </w:r>
      <w:proofErr w:type="spellEnd"/>
      <w:r w:rsidR="0096289C">
        <w:t xml:space="preserve"> directory.</w:t>
      </w:r>
      <w:r>
        <w:t xml:space="preserve"> </w:t>
      </w:r>
      <w:r w:rsidR="0096289C">
        <w:t xml:space="preserve">The columns are as follows: </w:t>
      </w:r>
      <w:r w:rsidR="0096289C" w:rsidRPr="0096289C">
        <w:t xml:space="preserve">accession, </w:t>
      </w:r>
      <w:proofErr w:type="spellStart"/>
      <w:r w:rsidR="0096289C" w:rsidRPr="0096289C">
        <w:t>sequencing_technologies</w:t>
      </w:r>
      <w:proofErr w:type="spellEnd"/>
      <w:r w:rsidR="0096289C" w:rsidRPr="0096289C">
        <w:t xml:space="preserve">, </w:t>
      </w:r>
      <w:proofErr w:type="spellStart"/>
      <w:r w:rsidR="0096289C" w:rsidRPr="0096289C">
        <w:t>num_total</w:t>
      </w:r>
      <w:proofErr w:type="spellEnd"/>
      <w:r w:rsidR="0096289C" w:rsidRPr="0096289C">
        <w:t xml:space="preserve">, </w:t>
      </w:r>
      <w:proofErr w:type="spellStart"/>
      <w:r w:rsidR="0096289C" w:rsidRPr="0096289C">
        <w:t>num_short</w:t>
      </w:r>
      <w:proofErr w:type="spellEnd"/>
      <w:r w:rsidR="0096289C" w:rsidRPr="0096289C">
        <w:t xml:space="preserve">, </w:t>
      </w:r>
      <w:proofErr w:type="spellStart"/>
      <w:r w:rsidR="0096289C" w:rsidRPr="0096289C">
        <w:t>num_long</w:t>
      </w:r>
      <w:proofErr w:type="spellEnd"/>
      <w:r w:rsidR="0096289C" w:rsidRPr="0096289C">
        <w:t xml:space="preserve">, </w:t>
      </w:r>
      <w:proofErr w:type="spellStart"/>
      <w:r w:rsidR="0096289C" w:rsidRPr="0096289C">
        <w:t>num_illumina</w:t>
      </w:r>
      <w:proofErr w:type="spellEnd"/>
      <w:r w:rsidR="0096289C" w:rsidRPr="0096289C">
        <w:t xml:space="preserve">, num_454, </w:t>
      </w:r>
      <w:proofErr w:type="spellStart"/>
      <w:r w:rsidR="0096289C" w:rsidRPr="0096289C">
        <w:t>num_abi</w:t>
      </w:r>
      <w:proofErr w:type="spellEnd"/>
      <w:r w:rsidR="0096289C" w:rsidRPr="0096289C">
        <w:t xml:space="preserve">, </w:t>
      </w:r>
      <w:proofErr w:type="spellStart"/>
      <w:r w:rsidR="0096289C" w:rsidRPr="0096289C">
        <w:t>num_sanger</w:t>
      </w:r>
      <w:proofErr w:type="spellEnd"/>
      <w:r w:rsidR="0096289C" w:rsidRPr="0096289C">
        <w:t xml:space="preserve">, </w:t>
      </w:r>
      <w:proofErr w:type="spellStart"/>
      <w:r w:rsidR="0096289C" w:rsidRPr="0096289C">
        <w:t>num_torrent</w:t>
      </w:r>
      <w:proofErr w:type="spellEnd"/>
      <w:r w:rsidR="0096289C" w:rsidRPr="0096289C">
        <w:t xml:space="preserve">, </w:t>
      </w:r>
      <w:proofErr w:type="spellStart"/>
      <w:r w:rsidR="0096289C" w:rsidRPr="0096289C">
        <w:t>num_pacbio</w:t>
      </w:r>
      <w:proofErr w:type="spellEnd"/>
      <w:r w:rsidR="0096289C" w:rsidRPr="0096289C">
        <w:t xml:space="preserve">, </w:t>
      </w:r>
      <w:r w:rsidR="0096289C">
        <w:t xml:space="preserve">and </w:t>
      </w:r>
      <w:proofErr w:type="spellStart"/>
      <w:r w:rsidR="0096289C" w:rsidRPr="0096289C">
        <w:t>num_nanopore</w:t>
      </w:r>
      <w:proofErr w:type="spellEnd"/>
      <w:r>
        <w:t>.</w:t>
      </w:r>
    </w:p>
    <w:p w14:paraId="2737C540" w14:textId="77777777" w:rsidR="00CC563A" w:rsidRDefault="00CC563A" w:rsidP="00CC563A">
      <w:pPr>
        <w:ind w:left="360"/>
      </w:pPr>
    </w:p>
    <w:p w14:paraId="2196E94A" w14:textId="77777777" w:rsidR="00CC563A" w:rsidRDefault="00CC563A" w:rsidP="00CC563A">
      <w:pPr>
        <w:ind w:left="360"/>
        <w:outlineLvl w:val="0"/>
        <w:rPr>
          <w:b/>
        </w:rPr>
      </w:pPr>
      <w:bookmarkStart w:id="63" w:name="_Toc1506884"/>
      <w:r>
        <w:rPr>
          <w:b/>
        </w:rPr>
        <w:t>Code</w:t>
      </w:r>
      <w:r w:rsidRPr="00BE0660">
        <w:rPr>
          <w:b/>
        </w:rPr>
        <w:t>:</w:t>
      </w:r>
      <w:bookmarkEnd w:id="63"/>
    </w:p>
    <w:p w14:paraId="358088D6" w14:textId="77777777" w:rsidR="00CC563A" w:rsidRDefault="00CC563A" w:rsidP="00CC563A">
      <w:pPr>
        <w:ind w:left="360"/>
        <w:rPr>
          <w:b/>
        </w:rPr>
      </w:pPr>
    </w:p>
    <w:p w14:paraId="1F0E4220" w14:textId="77777777" w:rsidR="00CC563A" w:rsidRDefault="00CC563A" w:rsidP="00CC563A">
      <w:pPr>
        <w:ind w:left="720"/>
        <w:outlineLvl w:val="0"/>
        <w:rPr>
          <w:i/>
        </w:rPr>
      </w:pPr>
      <w:bookmarkStart w:id="64" w:name="_Toc1506885"/>
      <w:r>
        <w:rPr>
          <w:i/>
        </w:rPr>
        <w:t xml:space="preserve">Bash </w:t>
      </w:r>
      <w:r w:rsidRPr="008607F5">
        <w:rPr>
          <w:i/>
        </w:rPr>
        <w:t>Command</w:t>
      </w:r>
      <w:bookmarkEnd w:id="64"/>
    </w:p>
    <w:p w14:paraId="010B8AF0" w14:textId="77777777" w:rsidR="00CC563A" w:rsidRPr="00402B03" w:rsidRDefault="00CC563A" w:rsidP="00CC563A">
      <w:pPr>
        <w:ind w:left="720"/>
        <w:rPr>
          <w:b/>
        </w:rPr>
      </w:pPr>
    </w:p>
    <w:p w14:paraId="32DDCD57"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C563A">
        <w:rPr>
          <w:rStyle w:val="Code"/>
          <w:szCs w:val="20"/>
        </w:rPr>
        <w:t>printf</w:t>
      </w:r>
      <w:proofErr w:type="spellEnd"/>
      <w:r w:rsidRPr="00CC563A">
        <w:rPr>
          <w:rStyle w:val="Code"/>
          <w:szCs w:val="20"/>
        </w:rPr>
        <w:t xml:space="preserve"> "%s\</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n" \</w:t>
      </w:r>
    </w:p>
    <w:p w14:paraId="021B464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accession' \</w:t>
      </w:r>
    </w:p>
    <w:p w14:paraId="6B6384DE"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sequencing_technologies</w:t>
      </w:r>
      <w:proofErr w:type="spellEnd"/>
      <w:r w:rsidRPr="00CC563A">
        <w:rPr>
          <w:rStyle w:val="Code"/>
          <w:szCs w:val="20"/>
        </w:rPr>
        <w:t>' \</w:t>
      </w:r>
    </w:p>
    <w:p w14:paraId="63ED18E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tal</w:t>
      </w:r>
      <w:proofErr w:type="spellEnd"/>
      <w:r w:rsidRPr="00CC563A">
        <w:rPr>
          <w:rStyle w:val="Code"/>
          <w:szCs w:val="20"/>
        </w:rPr>
        <w:t>" \</w:t>
      </w:r>
    </w:p>
    <w:p w14:paraId="19E0F31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hort</w:t>
      </w:r>
      <w:proofErr w:type="spellEnd"/>
      <w:r w:rsidRPr="00CC563A">
        <w:rPr>
          <w:rStyle w:val="Code"/>
          <w:szCs w:val="20"/>
        </w:rPr>
        <w:t>" \</w:t>
      </w:r>
    </w:p>
    <w:p w14:paraId="65D99FE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long</w:t>
      </w:r>
      <w:proofErr w:type="spellEnd"/>
      <w:r w:rsidRPr="00CC563A">
        <w:rPr>
          <w:rStyle w:val="Code"/>
          <w:szCs w:val="20"/>
        </w:rPr>
        <w:t>" \</w:t>
      </w:r>
    </w:p>
    <w:p w14:paraId="68D83AC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illumina</w:t>
      </w:r>
      <w:proofErr w:type="spellEnd"/>
      <w:r w:rsidRPr="00CC563A">
        <w:rPr>
          <w:rStyle w:val="Code"/>
          <w:szCs w:val="20"/>
        </w:rPr>
        <w:t>" \</w:t>
      </w:r>
    </w:p>
    <w:p w14:paraId="4A52F62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454" \</w:t>
      </w:r>
    </w:p>
    <w:p w14:paraId="6BB9E9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abi</w:t>
      </w:r>
      <w:proofErr w:type="spellEnd"/>
      <w:r w:rsidRPr="00CC563A">
        <w:rPr>
          <w:rStyle w:val="Code"/>
          <w:szCs w:val="20"/>
        </w:rPr>
        <w:t>" \</w:t>
      </w:r>
    </w:p>
    <w:p w14:paraId="5633F163"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anger</w:t>
      </w:r>
      <w:proofErr w:type="spellEnd"/>
      <w:r w:rsidRPr="00CC563A">
        <w:rPr>
          <w:rStyle w:val="Code"/>
          <w:szCs w:val="20"/>
        </w:rPr>
        <w:t>" \</w:t>
      </w:r>
    </w:p>
    <w:p w14:paraId="21C0551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rrent</w:t>
      </w:r>
      <w:proofErr w:type="spellEnd"/>
      <w:r w:rsidRPr="00CC563A">
        <w:rPr>
          <w:rStyle w:val="Code"/>
          <w:szCs w:val="20"/>
        </w:rPr>
        <w:t>" \</w:t>
      </w:r>
    </w:p>
    <w:p w14:paraId="6A8CD29B"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pacbio</w:t>
      </w:r>
      <w:proofErr w:type="spellEnd"/>
      <w:r w:rsidRPr="00CC563A">
        <w:rPr>
          <w:rStyle w:val="Code"/>
          <w:szCs w:val="20"/>
        </w:rPr>
        <w:t>" \</w:t>
      </w:r>
    </w:p>
    <w:p w14:paraId="377865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nanopore</w:t>
      </w:r>
      <w:proofErr w:type="spellEnd"/>
      <w:r w:rsidRPr="00CC563A">
        <w:rPr>
          <w:rStyle w:val="Code"/>
          <w:szCs w:val="20"/>
        </w:rPr>
        <w:t>" \</w:t>
      </w:r>
    </w:p>
    <w:p w14:paraId="20CEDD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gt; "</w:t>
      </w:r>
      <w:proofErr w:type="spellStart"/>
      <w:r w:rsidR="00B00116">
        <w:rPr>
          <w:rStyle w:val="Code"/>
          <w:szCs w:val="20"/>
        </w:rPr>
        <w:t>plasmid_seqTech</w:t>
      </w:r>
      <w:proofErr w:type="spellEnd"/>
      <w:r w:rsidRPr="00CC563A">
        <w:rPr>
          <w:rStyle w:val="Code"/>
          <w:szCs w:val="20"/>
        </w:rPr>
        <w:t>/</w:t>
      </w:r>
      <w:proofErr w:type="spellStart"/>
      <w:r w:rsidRPr="00CC563A">
        <w:rPr>
          <w:rStyle w:val="Code"/>
          <w:szCs w:val="20"/>
        </w:rPr>
        <w:t>seqTech.tsv</w:t>
      </w:r>
      <w:proofErr w:type="spellEnd"/>
      <w:r w:rsidRPr="00CC563A">
        <w:rPr>
          <w:rStyle w:val="Code"/>
          <w:szCs w:val="20"/>
        </w:rPr>
        <w:t>"</w:t>
      </w:r>
    </w:p>
    <w:p w14:paraId="3B0D686F"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6C3568"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E498A69"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64F9764"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sidR="00943C18">
        <w:rPr>
          <w:rStyle w:val="Code"/>
          <w:szCs w:val="20"/>
        </w:rPr>
        <w:t>".</w:t>
      </w:r>
      <w:proofErr w:type="spellStart"/>
      <w:r w:rsidR="00943C18">
        <w:rPr>
          <w:rStyle w:val="Code"/>
          <w:szCs w:val="20"/>
        </w:rPr>
        <w:t>gb</w:t>
      </w:r>
      <w:proofErr w:type="spellEnd"/>
      <w:r w:rsidRPr="00E43DEC">
        <w:rPr>
          <w:rStyle w:val="Code"/>
          <w:szCs w:val="20"/>
        </w:rPr>
        <w:t>"`</w:t>
      </w:r>
    </w:p>
    <w:p w14:paraId="466FA87A"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9F1F4B"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Pr>
          <w:rStyle w:val="Code"/>
          <w:szCs w:val="20"/>
        </w:rPr>
        <w:t>plasmid_seqTech</w:t>
      </w:r>
      <w:proofErr w:type="spellEnd"/>
      <w:r w:rsidRPr="00943C18">
        <w:rPr>
          <w:rStyle w:val="Code"/>
          <w:szCs w:val="20"/>
        </w:rPr>
        <w:t>/</w:t>
      </w:r>
      <w:proofErr w:type="spellStart"/>
      <w:r w:rsidRPr="00943C18">
        <w:rPr>
          <w:rStyle w:val="Code"/>
          <w:szCs w:val="20"/>
        </w:rPr>
        <w:t>seqTech.tsv</w:t>
      </w:r>
      <w:proofErr w:type="spellEnd"/>
      <w:r w:rsidRPr="00943C18">
        <w:rPr>
          <w:rStyle w:val="Code"/>
          <w:szCs w:val="20"/>
        </w:rPr>
        <w:t>"</w:t>
      </w:r>
    </w:p>
    <w:p w14:paraId="27806B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A1F1EC"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943C18">
        <w:rPr>
          <w:rStyle w:val="Code"/>
          <w:szCs w:val="20"/>
        </w:rPr>
        <w:t>sequesterSeqTech.awk</w:t>
      </w:r>
      <w:proofErr w:type="spellEnd"/>
      <w:r>
        <w:rPr>
          <w:rStyle w:val="Code"/>
          <w:szCs w:val="20"/>
        </w:rPr>
        <w:t xml:space="preserve"> \</w:t>
      </w:r>
    </w:p>
    <w:p w14:paraId="53CAA900"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20C23CAB"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943C18">
        <w:rPr>
          <w:rStyle w:val="Code"/>
          <w:szCs w:val="20"/>
        </w:rPr>
        <w:t>&gt;</w:t>
      </w:r>
      <w:r>
        <w:rPr>
          <w:rStyle w:val="Code"/>
          <w:szCs w:val="20"/>
        </w:rPr>
        <w:t>&gt; "</w:t>
      </w:r>
      <w:proofErr w:type="spellStart"/>
      <w:r w:rsidR="00943C18">
        <w:rPr>
          <w:rStyle w:val="Code"/>
          <w:szCs w:val="20"/>
        </w:rPr>
        <w:t>plasmid_seqTech</w:t>
      </w:r>
      <w:proofErr w:type="spellEnd"/>
      <w:r>
        <w:rPr>
          <w:rStyle w:val="Code"/>
          <w:szCs w:val="20"/>
        </w:rPr>
        <w:t>/</w:t>
      </w:r>
      <w:proofErr w:type="spellStart"/>
      <w:r w:rsidR="00943C18">
        <w:rPr>
          <w:rStyle w:val="Code"/>
          <w:szCs w:val="20"/>
        </w:rPr>
        <w:t>seqTech</w:t>
      </w:r>
      <w:r>
        <w:rPr>
          <w:rStyle w:val="Code"/>
          <w:szCs w:val="20"/>
        </w:rPr>
        <w:t>.tsv</w:t>
      </w:r>
      <w:proofErr w:type="spellEnd"/>
      <w:r>
        <w:rPr>
          <w:rStyle w:val="Code"/>
          <w:szCs w:val="20"/>
        </w:rPr>
        <w:t>"</w:t>
      </w:r>
    </w:p>
    <w:p w14:paraId="569E3387"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2B9FDB"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943C18">
        <w:rPr>
          <w:rStyle w:val="Code"/>
          <w:szCs w:val="20"/>
        </w:rPr>
        <w:t>plasmid_gb</w:t>
      </w:r>
      <w:proofErr w:type="spellEnd"/>
      <w:r w:rsidR="00943C18">
        <w:rPr>
          <w:rStyle w:val="Code"/>
          <w:szCs w:val="20"/>
        </w:rPr>
        <w:t>/*.</w:t>
      </w:r>
      <w:proofErr w:type="spellStart"/>
      <w:r w:rsidR="00943C18">
        <w:rPr>
          <w:rStyle w:val="Code"/>
          <w:szCs w:val="20"/>
        </w:rPr>
        <w:t>gb</w:t>
      </w:r>
      <w:proofErr w:type="spellEnd"/>
      <w:r w:rsidRPr="00402B03">
        <w:rPr>
          <w:rStyle w:val="Code"/>
          <w:szCs w:val="20"/>
        </w:rPr>
        <w:t>)</w:t>
      </w:r>
    </w:p>
    <w:p w14:paraId="3AA057EB" w14:textId="77777777" w:rsidR="00CC563A" w:rsidRPr="00402B03" w:rsidRDefault="00CC563A" w:rsidP="00CC563A">
      <w:pPr>
        <w:ind w:left="720"/>
      </w:pPr>
    </w:p>
    <w:p w14:paraId="3459B786" w14:textId="77889BCB" w:rsidR="00CC563A" w:rsidRDefault="00CC563A" w:rsidP="00CC563A">
      <w:pPr>
        <w:ind w:left="720"/>
        <w:outlineLvl w:val="0"/>
        <w:rPr>
          <w:i/>
        </w:rPr>
      </w:pPr>
      <w:bookmarkStart w:id="65" w:name="_Toc1506886"/>
      <w:r>
        <w:rPr>
          <w:i/>
        </w:rPr>
        <w:t>AWK Script (</w:t>
      </w:r>
      <w:proofErr w:type="spellStart"/>
      <w:r w:rsidR="002E755C">
        <w:rPr>
          <w:i/>
        </w:rPr>
        <w:t>sequesterSeqTech</w:t>
      </w:r>
      <w:r>
        <w:rPr>
          <w:i/>
        </w:rPr>
        <w:t>.awk</w:t>
      </w:r>
      <w:proofErr w:type="spellEnd"/>
      <w:r>
        <w:rPr>
          <w:i/>
        </w:rPr>
        <w:t>)</w:t>
      </w:r>
      <w:bookmarkEnd w:id="65"/>
    </w:p>
    <w:p w14:paraId="4ECDB135" w14:textId="44141ED6" w:rsidR="00A1409B" w:rsidRDefault="00A1409B" w:rsidP="00CC563A">
      <w:pPr>
        <w:ind w:left="720"/>
        <w:outlineLvl w:val="0"/>
        <w:rPr>
          <w:i/>
        </w:rPr>
      </w:pPr>
    </w:p>
    <w:p w14:paraId="560E69E0" w14:textId="77777777" w:rsidR="00A1409B" w:rsidRDefault="00A1409B" w:rsidP="00A1409B">
      <w:pPr>
        <w:ind w:left="720"/>
      </w:pPr>
      <w:r>
        <w:t>This script is too long to reasonably represent in this document. Please view it in the freely-accessible online repository.</w:t>
      </w:r>
    </w:p>
    <w:p w14:paraId="52EFD6C0" w14:textId="77777777" w:rsidR="00A1409B" w:rsidRPr="00A1409B" w:rsidRDefault="00A1409B" w:rsidP="00CC563A">
      <w:pPr>
        <w:ind w:left="720"/>
        <w:outlineLvl w:val="0"/>
      </w:pPr>
    </w:p>
    <w:p w14:paraId="70E271C2" w14:textId="77777777" w:rsidR="00CC563A" w:rsidRDefault="00CC563A" w:rsidP="00CC563A">
      <w:pPr>
        <w:ind w:left="720"/>
      </w:pPr>
    </w:p>
    <w:p w14:paraId="34E32C23" w14:textId="77777777" w:rsidR="00CC563A" w:rsidRDefault="00CC563A" w:rsidP="00A1409B"/>
    <w:p w14:paraId="0A211BD3" w14:textId="77777777" w:rsidR="00CC563A" w:rsidRDefault="00CC563A" w:rsidP="005A6A9C">
      <w:pPr>
        <w:ind w:left="720"/>
      </w:pPr>
    </w:p>
    <w:p w14:paraId="333530B7" w14:textId="77777777" w:rsidR="00F2162D" w:rsidRDefault="00F2162D" w:rsidP="005A6A9C">
      <w:pPr>
        <w:ind w:left="720"/>
        <w:sectPr w:rsidR="00F2162D" w:rsidSect="00402B03">
          <w:pgSz w:w="12240" w:h="15840"/>
          <w:pgMar w:top="720" w:right="720" w:bottom="720" w:left="720" w:header="720" w:footer="720" w:gutter="0"/>
          <w:cols w:space="720"/>
          <w:docGrid w:linePitch="360"/>
        </w:sectPr>
      </w:pPr>
    </w:p>
    <w:p w14:paraId="1A9AA5C3" w14:textId="66CACC0B" w:rsidR="00F2162D" w:rsidRPr="00BE0660" w:rsidRDefault="00F2162D" w:rsidP="00F2162D">
      <w:pPr>
        <w:outlineLvl w:val="0"/>
        <w:rPr>
          <w:b/>
          <w:sz w:val="28"/>
          <w:szCs w:val="28"/>
        </w:rPr>
      </w:pPr>
      <w:bookmarkStart w:id="66" w:name="_Toc1506887"/>
      <w:r w:rsidRPr="00C76E85">
        <w:rPr>
          <w:b/>
          <w:sz w:val="28"/>
          <w:szCs w:val="28"/>
        </w:rPr>
        <w:lastRenderedPageBreak/>
        <w:t>Step 1</w:t>
      </w:r>
      <w:r w:rsidR="00C05C97">
        <w:rPr>
          <w:b/>
          <w:sz w:val="28"/>
          <w:szCs w:val="28"/>
        </w:rPr>
        <w:t>2</w:t>
      </w:r>
      <w:r w:rsidRPr="00C76E85">
        <w:rPr>
          <w:b/>
          <w:sz w:val="28"/>
          <w:szCs w:val="28"/>
        </w:rPr>
        <w:t xml:space="preserve">. </w:t>
      </w:r>
      <w:r w:rsidR="007F7419" w:rsidRPr="00C76E85">
        <w:rPr>
          <w:b/>
          <w:sz w:val="28"/>
          <w:szCs w:val="28"/>
        </w:rPr>
        <w:t>Extract Source</w:t>
      </w:r>
      <w:r w:rsidR="007F7419" w:rsidRPr="007F7419">
        <w:rPr>
          <w:b/>
          <w:sz w:val="28"/>
          <w:szCs w:val="28"/>
        </w:rPr>
        <w:t xml:space="preserve"> Information</w:t>
      </w:r>
      <w:bookmarkEnd w:id="66"/>
    </w:p>
    <w:p w14:paraId="39D5F60B" w14:textId="77777777" w:rsidR="00F2162D" w:rsidRDefault="00F2162D" w:rsidP="00F2162D"/>
    <w:p w14:paraId="604CD36B" w14:textId="77777777" w:rsidR="00F2162D" w:rsidRDefault="00F2162D" w:rsidP="00F2162D">
      <w:pPr>
        <w:ind w:left="360"/>
      </w:pPr>
      <w:r w:rsidRPr="00BE0660">
        <w:rPr>
          <w:b/>
        </w:rPr>
        <w:t>Input:</w:t>
      </w:r>
      <w:r>
        <w:t xml:space="preserve"> GenBank files for each plasmid. We assume they are in the directory </w:t>
      </w:r>
      <w:proofErr w:type="spellStart"/>
      <w:r>
        <w:rPr>
          <w:rStyle w:val="Code"/>
        </w:rPr>
        <w:t>plasmid_gb</w:t>
      </w:r>
      <w:proofErr w:type="spellEnd"/>
      <w:r>
        <w:t xml:space="preserve"> and they are named after the pattern </w:t>
      </w:r>
      <w:r w:rsidRPr="00852180">
        <w:rPr>
          <w:rStyle w:val="Code"/>
        </w:rPr>
        <w:t>${</w:t>
      </w:r>
      <w:r>
        <w:rPr>
          <w:rStyle w:val="Code"/>
        </w:rPr>
        <w:t>ACCESSION}.</w:t>
      </w:r>
      <w:proofErr w:type="spellStart"/>
      <w:r>
        <w:rPr>
          <w:rStyle w:val="Code"/>
        </w:rPr>
        <w:t>gb</w:t>
      </w:r>
      <w:proofErr w:type="spellEnd"/>
      <w:r>
        <w:t>.</w:t>
      </w:r>
    </w:p>
    <w:p w14:paraId="7E579E63" w14:textId="77777777" w:rsidR="00F2162D" w:rsidRDefault="00F2162D" w:rsidP="00F2162D"/>
    <w:p w14:paraId="02643919" w14:textId="77777777" w:rsidR="00F2162D" w:rsidRDefault="00F2162D" w:rsidP="00F2162D">
      <w:pPr>
        <w:ind w:left="360"/>
      </w:pPr>
      <w:r w:rsidRPr="00BE0660">
        <w:rPr>
          <w:b/>
        </w:rPr>
        <w:t>Output:</w:t>
      </w:r>
      <w:r>
        <w:t xml:space="preserve"> One tab-separated value file. The file has one column for the accession number</w:t>
      </w:r>
      <w:r w:rsidR="004A7462">
        <w:t xml:space="preserve"> and</w:t>
      </w:r>
      <w:r>
        <w:t xml:space="preserve"> one column </w:t>
      </w:r>
      <w:r w:rsidR="004A7462">
        <w:t xml:space="preserve">for each of these subsections of the GenBank file source section: organism, isolation source, country, and </w:t>
      </w:r>
      <w:proofErr w:type="spellStart"/>
      <w:r w:rsidR="004A7462">
        <w:t>collection_date</w:t>
      </w:r>
      <w:proofErr w:type="spellEnd"/>
      <w:r w:rsidR="004A7462">
        <w:t>.</w:t>
      </w:r>
      <w:r>
        <w:t xml:space="preserve"> The file is assumed to be called </w:t>
      </w:r>
      <w:proofErr w:type="spellStart"/>
      <w:r w:rsidR="004A7462">
        <w:rPr>
          <w:rStyle w:val="Code"/>
        </w:rPr>
        <w:t>sourceInfo</w:t>
      </w:r>
      <w:r w:rsidRPr="0096289C">
        <w:rPr>
          <w:rStyle w:val="Code"/>
        </w:rPr>
        <w:t>.tsv</w:t>
      </w:r>
      <w:proofErr w:type="spellEnd"/>
      <w:r>
        <w:t xml:space="preserve"> in the </w:t>
      </w:r>
      <w:proofErr w:type="spellStart"/>
      <w:r w:rsidRPr="0096289C">
        <w:rPr>
          <w:rStyle w:val="Code"/>
        </w:rPr>
        <w:t>plasmid_</w:t>
      </w:r>
      <w:r w:rsidR="004A7462">
        <w:rPr>
          <w:rStyle w:val="Code"/>
        </w:rPr>
        <w:t>sourceInfo</w:t>
      </w:r>
      <w:proofErr w:type="spellEnd"/>
      <w:r>
        <w:t xml:space="preserve"> directory. The columns are as follows: </w:t>
      </w:r>
      <w:r w:rsidR="004A7462">
        <w:t xml:space="preserve">accession, organism, </w:t>
      </w:r>
      <w:proofErr w:type="spellStart"/>
      <w:r w:rsidR="004A7462">
        <w:t>isolation_source</w:t>
      </w:r>
      <w:proofErr w:type="spellEnd"/>
      <w:r w:rsidR="004A7462">
        <w:t xml:space="preserve">, country, and </w:t>
      </w:r>
      <w:proofErr w:type="spellStart"/>
      <w:r w:rsidR="004A7462">
        <w:t>collection_date</w:t>
      </w:r>
      <w:proofErr w:type="spellEnd"/>
      <w:r>
        <w:t>.</w:t>
      </w:r>
    </w:p>
    <w:p w14:paraId="59EF34BE" w14:textId="77777777" w:rsidR="00F2162D" w:rsidRDefault="00F2162D" w:rsidP="00F2162D">
      <w:pPr>
        <w:ind w:left="360"/>
      </w:pPr>
    </w:p>
    <w:p w14:paraId="48C753DD" w14:textId="77777777" w:rsidR="00F2162D" w:rsidRDefault="00F2162D" w:rsidP="00F2162D">
      <w:pPr>
        <w:ind w:left="360"/>
        <w:outlineLvl w:val="0"/>
        <w:rPr>
          <w:b/>
        </w:rPr>
      </w:pPr>
      <w:bookmarkStart w:id="67" w:name="_Toc1506888"/>
      <w:r>
        <w:rPr>
          <w:b/>
        </w:rPr>
        <w:t>Code</w:t>
      </w:r>
      <w:r w:rsidRPr="00BE0660">
        <w:rPr>
          <w:b/>
        </w:rPr>
        <w:t>:</w:t>
      </w:r>
      <w:bookmarkEnd w:id="67"/>
    </w:p>
    <w:p w14:paraId="21E912EA" w14:textId="77777777" w:rsidR="00F2162D" w:rsidRDefault="00F2162D" w:rsidP="00F2162D">
      <w:pPr>
        <w:ind w:left="360"/>
        <w:rPr>
          <w:b/>
        </w:rPr>
      </w:pPr>
    </w:p>
    <w:p w14:paraId="05875561" w14:textId="77777777" w:rsidR="00F2162D" w:rsidRDefault="00F2162D" w:rsidP="00F2162D">
      <w:pPr>
        <w:ind w:left="720"/>
        <w:outlineLvl w:val="0"/>
        <w:rPr>
          <w:i/>
        </w:rPr>
      </w:pPr>
      <w:bookmarkStart w:id="68" w:name="_Toc1506889"/>
      <w:r>
        <w:rPr>
          <w:i/>
        </w:rPr>
        <w:t xml:space="preserve">Bash </w:t>
      </w:r>
      <w:r w:rsidRPr="008607F5">
        <w:rPr>
          <w:i/>
        </w:rPr>
        <w:t>Command</w:t>
      </w:r>
      <w:bookmarkEnd w:id="68"/>
    </w:p>
    <w:p w14:paraId="33E330D2" w14:textId="77777777" w:rsidR="00F2162D" w:rsidRPr="00402B03" w:rsidRDefault="00F2162D" w:rsidP="00F2162D">
      <w:pPr>
        <w:ind w:left="720"/>
        <w:rPr>
          <w:b/>
        </w:rPr>
      </w:pPr>
    </w:p>
    <w:p w14:paraId="2DD4C62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B0605">
        <w:rPr>
          <w:rStyle w:val="Code"/>
          <w:szCs w:val="20"/>
        </w:rPr>
        <w:t>printf</w:t>
      </w:r>
      <w:proofErr w:type="spellEnd"/>
      <w:r w:rsidRPr="00CB0605">
        <w:rPr>
          <w:rStyle w:val="Code"/>
          <w:szCs w:val="20"/>
        </w:rPr>
        <w:t xml:space="preserve"> "%s\</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n" \</w:t>
      </w:r>
    </w:p>
    <w:p w14:paraId="56C376A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accession' \</w:t>
      </w:r>
    </w:p>
    <w:p w14:paraId="23ACABE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organism' \</w:t>
      </w:r>
    </w:p>
    <w:p w14:paraId="324AB93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isolation_source</w:t>
      </w:r>
      <w:proofErr w:type="spellEnd"/>
      <w:r w:rsidRPr="00CB0605">
        <w:rPr>
          <w:rStyle w:val="Code"/>
          <w:szCs w:val="20"/>
        </w:rPr>
        <w:t>' \</w:t>
      </w:r>
    </w:p>
    <w:p w14:paraId="77AF8090"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country' \</w:t>
      </w:r>
    </w:p>
    <w:p w14:paraId="22E40681"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collection_dat</w:t>
      </w:r>
      <w:r w:rsidR="004A7462">
        <w:rPr>
          <w:rStyle w:val="Code"/>
          <w:szCs w:val="20"/>
        </w:rPr>
        <w:t>e</w:t>
      </w:r>
      <w:proofErr w:type="spellEnd"/>
      <w:r w:rsidRPr="00CB0605">
        <w:rPr>
          <w:rStyle w:val="Code"/>
          <w:szCs w:val="20"/>
        </w:rPr>
        <w:t>' \</w:t>
      </w:r>
    </w:p>
    <w:p w14:paraId="20DA55D0" w14:textId="77777777" w:rsidR="00F2162D"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gt; "</w:t>
      </w:r>
      <w:proofErr w:type="spellStart"/>
      <w:r>
        <w:rPr>
          <w:rStyle w:val="Code"/>
          <w:szCs w:val="20"/>
        </w:rPr>
        <w:t>plasmid_sourceInfo</w:t>
      </w:r>
      <w:proofErr w:type="spellEnd"/>
      <w:r w:rsidRPr="00CB0605">
        <w:rPr>
          <w:rStyle w:val="Code"/>
          <w:szCs w:val="20"/>
        </w:rPr>
        <w:t>/</w:t>
      </w:r>
      <w:proofErr w:type="spellStart"/>
      <w:r w:rsidRPr="00CB0605">
        <w:rPr>
          <w:rStyle w:val="Code"/>
          <w:szCs w:val="20"/>
        </w:rPr>
        <w:t>sourceInfo.tsv</w:t>
      </w:r>
      <w:proofErr w:type="spellEnd"/>
      <w:r w:rsidRPr="00CB0605">
        <w:rPr>
          <w:rStyle w:val="Code"/>
          <w:szCs w:val="20"/>
        </w:rPr>
        <w:t>"</w:t>
      </w:r>
    </w:p>
    <w:p w14:paraId="731AC2F5" w14:textId="77777777" w:rsid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B62C42"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BCCD889"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C9BE393"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Pr>
          <w:rStyle w:val="Code"/>
          <w:szCs w:val="20"/>
        </w:rPr>
        <w:t>".</w:t>
      </w:r>
      <w:proofErr w:type="spellStart"/>
      <w:r>
        <w:rPr>
          <w:rStyle w:val="Code"/>
          <w:szCs w:val="20"/>
        </w:rPr>
        <w:t>gb</w:t>
      </w:r>
      <w:proofErr w:type="spellEnd"/>
      <w:r w:rsidRPr="00E43DEC">
        <w:rPr>
          <w:rStyle w:val="Code"/>
          <w:szCs w:val="20"/>
        </w:rPr>
        <w:t>"`</w:t>
      </w:r>
    </w:p>
    <w:p w14:paraId="43765625"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DD397D1"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sidR="00FC65B9">
        <w:rPr>
          <w:rStyle w:val="Code"/>
          <w:szCs w:val="20"/>
        </w:rPr>
        <w:t>plasmid_sourceInfo</w:t>
      </w:r>
      <w:proofErr w:type="spellEnd"/>
      <w:r w:rsidR="00FC65B9">
        <w:rPr>
          <w:rStyle w:val="Code"/>
          <w:szCs w:val="20"/>
        </w:rPr>
        <w:t>/</w:t>
      </w:r>
      <w:proofErr w:type="spellStart"/>
      <w:r w:rsidR="00FC65B9">
        <w:rPr>
          <w:rStyle w:val="Code"/>
          <w:szCs w:val="20"/>
        </w:rPr>
        <w:t>sourceInfo</w:t>
      </w:r>
      <w:r w:rsidRPr="00943C18">
        <w:rPr>
          <w:rStyle w:val="Code"/>
          <w:szCs w:val="20"/>
        </w:rPr>
        <w:t>.tsv</w:t>
      </w:r>
      <w:proofErr w:type="spellEnd"/>
      <w:r w:rsidRPr="00943C18">
        <w:rPr>
          <w:rStyle w:val="Code"/>
          <w:szCs w:val="20"/>
        </w:rPr>
        <w:t>"</w:t>
      </w:r>
    </w:p>
    <w:p w14:paraId="2974069E"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2E9F22"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3E5E54">
        <w:rPr>
          <w:rStyle w:val="Code"/>
          <w:szCs w:val="20"/>
        </w:rPr>
        <w:t>snagSourceInfo</w:t>
      </w:r>
      <w:r>
        <w:rPr>
          <w:rStyle w:val="Code"/>
          <w:szCs w:val="20"/>
        </w:rPr>
        <w:t>.awk</w:t>
      </w:r>
      <w:proofErr w:type="spellEnd"/>
      <w:r>
        <w:rPr>
          <w:rStyle w:val="Code"/>
          <w:szCs w:val="20"/>
        </w:rPr>
        <w:t xml:space="preserve"> \</w:t>
      </w:r>
    </w:p>
    <w:p w14:paraId="0E9BBCFD"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07ADDD07"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gt; "</w:t>
      </w:r>
      <w:r w:rsidR="003E5E54" w:rsidRPr="003E5E54">
        <w:rPr>
          <w:rStyle w:val="Code"/>
          <w:szCs w:val="20"/>
        </w:rPr>
        <w:t xml:space="preserve"> </w:t>
      </w:r>
      <w:proofErr w:type="spellStart"/>
      <w:r w:rsidR="003E5E54">
        <w:rPr>
          <w:rStyle w:val="Code"/>
          <w:szCs w:val="20"/>
        </w:rPr>
        <w:t>plasmid_sourceInfo</w:t>
      </w:r>
      <w:proofErr w:type="spellEnd"/>
      <w:r w:rsidR="003E5E54">
        <w:rPr>
          <w:rStyle w:val="Code"/>
          <w:szCs w:val="20"/>
        </w:rPr>
        <w:t>/</w:t>
      </w:r>
      <w:proofErr w:type="spellStart"/>
      <w:r w:rsidR="003E5E54">
        <w:rPr>
          <w:rStyle w:val="Code"/>
          <w:szCs w:val="20"/>
        </w:rPr>
        <w:t>sourceInfo</w:t>
      </w:r>
      <w:r w:rsidR="003E5E54" w:rsidRPr="00943C18">
        <w:rPr>
          <w:rStyle w:val="Code"/>
          <w:szCs w:val="20"/>
        </w:rPr>
        <w:t>.tsv</w:t>
      </w:r>
      <w:proofErr w:type="spellEnd"/>
      <w:r w:rsidR="003E5E54">
        <w:rPr>
          <w:rStyle w:val="Code"/>
          <w:szCs w:val="20"/>
        </w:rPr>
        <w:t xml:space="preserve"> </w:t>
      </w:r>
      <w:r>
        <w:rPr>
          <w:rStyle w:val="Code"/>
          <w:szCs w:val="20"/>
        </w:rPr>
        <w:t>"</w:t>
      </w:r>
    </w:p>
    <w:p w14:paraId="340501FA"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29A2A5"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3B517114" w14:textId="77777777" w:rsidR="00F2162D" w:rsidRPr="00402B03" w:rsidRDefault="00F2162D" w:rsidP="00F2162D">
      <w:pPr>
        <w:ind w:left="720"/>
      </w:pPr>
    </w:p>
    <w:p w14:paraId="3E6BDDA3" w14:textId="77777777" w:rsidR="00F2162D" w:rsidRPr="00423256" w:rsidRDefault="00F2162D" w:rsidP="00F2162D">
      <w:pPr>
        <w:ind w:left="720"/>
        <w:outlineLvl w:val="0"/>
        <w:rPr>
          <w:i/>
        </w:rPr>
      </w:pPr>
      <w:bookmarkStart w:id="69" w:name="_Toc1506890"/>
      <w:r>
        <w:rPr>
          <w:i/>
        </w:rPr>
        <w:t>AWK Script (</w:t>
      </w:r>
      <w:proofErr w:type="spellStart"/>
      <w:r>
        <w:rPr>
          <w:i/>
        </w:rPr>
        <w:t>s</w:t>
      </w:r>
      <w:r w:rsidR="003E5E54">
        <w:rPr>
          <w:i/>
        </w:rPr>
        <w:t>nagSourceInfo</w:t>
      </w:r>
      <w:r>
        <w:rPr>
          <w:i/>
        </w:rPr>
        <w:t>.awk</w:t>
      </w:r>
      <w:proofErr w:type="spellEnd"/>
      <w:r>
        <w:rPr>
          <w:i/>
        </w:rPr>
        <w:t>)</w:t>
      </w:r>
      <w:bookmarkEnd w:id="69"/>
    </w:p>
    <w:p w14:paraId="4B229A18" w14:textId="77777777" w:rsidR="00F2162D" w:rsidRDefault="00F2162D" w:rsidP="00F2162D">
      <w:pPr>
        <w:ind w:left="720"/>
      </w:pPr>
    </w:p>
    <w:p w14:paraId="5DC55CDE" w14:textId="77777777" w:rsidR="00A1409B" w:rsidRDefault="00A1409B" w:rsidP="00A1409B">
      <w:pPr>
        <w:ind w:left="720"/>
      </w:pPr>
      <w:r>
        <w:t>This script is too long to reasonably represent in this document. Please view it in the freely-accessible online repository.</w:t>
      </w:r>
    </w:p>
    <w:p w14:paraId="571BDA19" w14:textId="77777777" w:rsidR="00CC563A" w:rsidRDefault="00CC563A" w:rsidP="005A6A9C">
      <w:pPr>
        <w:ind w:left="720"/>
      </w:pPr>
    </w:p>
    <w:p w14:paraId="628AD110" w14:textId="77777777" w:rsidR="00CC563A" w:rsidRDefault="00CC563A" w:rsidP="005A6A9C">
      <w:pPr>
        <w:ind w:left="720"/>
      </w:pPr>
    </w:p>
    <w:p w14:paraId="028346CE"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53AF7998" w14:textId="77777777" w:rsidR="009B3BDA" w:rsidRPr="00BE0660" w:rsidRDefault="009B3BDA" w:rsidP="009B3BDA">
      <w:pPr>
        <w:outlineLvl w:val="0"/>
        <w:rPr>
          <w:b/>
          <w:sz w:val="28"/>
          <w:szCs w:val="28"/>
        </w:rPr>
      </w:pPr>
      <w:bookmarkStart w:id="70" w:name="_Toc1506910"/>
      <w:bookmarkStart w:id="71" w:name="_Toc1506891"/>
      <w:r>
        <w:rPr>
          <w:b/>
          <w:sz w:val="28"/>
          <w:szCs w:val="28"/>
        </w:rPr>
        <w:lastRenderedPageBreak/>
        <w:t>Step 13</w:t>
      </w:r>
      <w:r w:rsidRPr="00BE0660">
        <w:rPr>
          <w:b/>
          <w:sz w:val="28"/>
          <w:szCs w:val="28"/>
        </w:rPr>
        <w:t>.</w:t>
      </w:r>
      <w:r>
        <w:rPr>
          <w:b/>
          <w:sz w:val="28"/>
          <w:szCs w:val="28"/>
        </w:rPr>
        <w:t xml:space="preserve"> Extract Plasmid Search Regions</w:t>
      </w:r>
      <w:bookmarkEnd w:id="70"/>
    </w:p>
    <w:p w14:paraId="0DD89670" w14:textId="77777777" w:rsidR="009B3BDA" w:rsidRDefault="009B3BDA" w:rsidP="009B3BDA"/>
    <w:p w14:paraId="490FEE79" w14:textId="77777777" w:rsidR="009B3BDA" w:rsidRDefault="009B3BDA" w:rsidP="009B3BDA">
      <w:pPr>
        <w:ind w:left="360"/>
      </w:pPr>
      <w:r w:rsidRPr="00BE0660">
        <w:rPr>
          <w:b/>
        </w:rPr>
        <w:t>Input:</w:t>
      </w:r>
      <w:r>
        <w:t xml:space="preserve"> This Python program requires 3 inputs. 1- The accession number of the plasmid it will extract the search regions from. 2- The directory where the output will be placed. 3- The directory where the GenBank file is located for that plasmid. We assume the GenBank file is named after the pattern </w:t>
      </w:r>
      <w:r w:rsidRPr="00852180">
        <w:rPr>
          <w:rStyle w:val="Code"/>
        </w:rPr>
        <w:t>${</w:t>
      </w:r>
      <w:r>
        <w:rPr>
          <w:rStyle w:val="Code"/>
        </w:rPr>
        <w:t>ACCESSION}.</w:t>
      </w:r>
      <w:proofErr w:type="spellStart"/>
      <w:r>
        <w:rPr>
          <w:rStyle w:val="Code"/>
        </w:rPr>
        <w:t>gb</w:t>
      </w:r>
      <w:proofErr w:type="spellEnd"/>
      <w:r>
        <w:t>.</w:t>
      </w:r>
    </w:p>
    <w:p w14:paraId="033C831C" w14:textId="77777777" w:rsidR="009B3BDA" w:rsidRDefault="009B3BDA" w:rsidP="009B3BDA"/>
    <w:p w14:paraId="437E72E8" w14:textId="77777777" w:rsidR="009B3BDA" w:rsidRDefault="009B3BDA" w:rsidP="009B3BDA">
      <w:pPr>
        <w:ind w:left="360"/>
      </w:pPr>
      <w:r w:rsidRPr="00BE0660">
        <w:rPr>
          <w:b/>
        </w:rPr>
        <w:t>Output:</w:t>
      </w:r>
      <w:r>
        <w:t xml:space="preserve"> One text file containing the lines from input GenBank file that will be searched using the key terms. We assume the output file will be named after the following pattern: </w:t>
      </w:r>
      <w:r w:rsidRPr="00B80AA7">
        <w:rPr>
          <w:rStyle w:val="Code"/>
        </w:rPr>
        <w:t>${</w:t>
      </w:r>
      <w:r>
        <w:rPr>
          <w:rStyle w:val="Code"/>
        </w:rPr>
        <w:t>ACCESSION</w:t>
      </w:r>
      <w:r w:rsidRPr="00B80AA7">
        <w:rPr>
          <w:rStyle w:val="Code"/>
        </w:rPr>
        <w:t>}</w:t>
      </w:r>
      <w:r>
        <w:rPr>
          <w:rStyle w:val="Code"/>
        </w:rPr>
        <w:t>_searchRegions.txt</w:t>
      </w:r>
      <w:r>
        <w:t xml:space="preserve">. For convenience, it will also generate a copy of the input GenBank file with shell color codes, marking the CDS and source regions in blue, the portions of the CDS and source regions that will be included in green, and the portion of the CDS and source regions that will not be searched in red. The FEATURE line will be blue. This file will have the same name as the </w:t>
      </w:r>
      <w:r w:rsidRPr="00AD79C4">
        <w:rPr>
          <w:rStyle w:val="Code"/>
        </w:rPr>
        <w:t>.txt</w:t>
      </w:r>
      <w:r>
        <w:t xml:space="preserve"> </w:t>
      </w:r>
      <w:proofErr w:type="gramStart"/>
      <w:r>
        <w:t>file, but</w:t>
      </w:r>
      <w:proofErr w:type="gramEnd"/>
      <w:r>
        <w:t xml:space="preserve"> will have the extension </w:t>
      </w:r>
      <w:r w:rsidRPr="00AD79C4">
        <w:rPr>
          <w:rStyle w:val="Code"/>
        </w:rPr>
        <w:t>.</w:t>
      </w:r>
      <w:proofErr w:type="spellStart"/>
      <w:r w:rsidRPr="00AD79C4">
        <w:rPr>
          <w:rStyle w:val="Code"/>
        </w:rPr>
        <w:t>gb</w:t>
      </w:r>
      <w:proofErr w:type="spellEnd"/>
      <w:r>
        <w:t xml:space="preserve"> instead of </w:t>
      </w:r>
      <w:r w:rsidRPr="00AD79C4">
        <w:rPr>
          <w:rStyle w:val="Code"/>
        </w:rPr>
        <w:t>.txt</w:t>
      </w:r>
      <w:r>
        <w:t xml:space="preserve">. Note that intended search space is to consider each CDS region as a separate entity. However, only the following subsections of each CDS region are to be considered: </w:t>
      </w:r>
      <w:r>
        <w:rPr>
          <w:rStyle w:val="Code"/>
        </w:rPr>
        <w:t>/</w:t>
      </w:r>
      <w:r w:rsidRPr="00193811">
        <w:rPr>
          <w:rStyle w:val="Code"/>
        </w:rPr>
        <w:t>function</w:t>
      </w:r>
      <w:r>
        <w:t xml:space="preserve">, </w:t>
      </w:r>
      <w:r>
        <w:rPr>
          <w:rStyle w:val="Code"/>
        </w:rPr>
        <w:t>/</w:t>
      </w:r>
      <w:r w:rsidRPr="00193811">
        <w:rPr>
          <w:rStyle w:val="Code"/>
        </w:rPr>
        <w:t>gene</w:t>
      </w:r>
      <w:r>
        <w:t xml:space="preserve">, </w:t>
      </w:r>
      <w:r>
        <w:rPr>
          <w:rStyle w:val="Code"/>
        </w:rPr>
        <w:t>/</w:t>
      </w:r>
      <w:r w:rsidRPr="00193811">
        <w:rPr>
          <w:rStyle w:val="Code"/>
        </w:rPr>
        <w:t>note</w:t>
      </w:r>
      <w:r>
        <w:t xml:space="preserve">, and </w:t>
      </w:r>
      <w:r>
        <w:rPr>
          <w:rStyle w:val="Code"/>
        </w:rPr>
        <w:t>/</w:t>
      </w:r>
      <w:r w:rsidRPr="00193811">
        <w:rPr>
          <w:rStyle w:val="Code"/>
        </w:rPr>
        <w:t>product</w:t>
      </w:r>
      <w:r>
        <w:t>.</w:t>
      </w:r>
    </w:p>
    <w:p w14:paraId="650B0ECA" w14:textId="77777777" w:rsidR="009B3BDA" w:rsidRDefault="009B3BDA" w:rsidP="009B3BDA">
      <w:pPr>
        <w:ind w:left="360"/>
      </w:pPr>
    </w:p>
    <w:p w14:paraId="74434A6C" w14:textId="77777777" w:rsidR="009B3BDA" w:rsidRDefault="009B3BDA" w:rsidP="009B3BDA">
      <w:pPr>
        <w:ind w:left="360"/>
        <w:outlineLvl w:val="0"/>
        <w:rPr>
          <w:b/>
        </w:rPr>
      </w:pPr>
      <w:bookmarkStart w:id="72" w:name="_Toc1506911"/>
      <w:r>
        <w:rPr>
          <w:b/>
        </w:rPr>
        <w:t>Code</w:t>
      </w:r>
      <w:r w:rsidRPr="00BE0660">
        <w:rPr>
          <w:b/>
        </w:rPr>
        <w:t>:</w:t>
      </w:r>
      <w:bookmarkEnd w:id="72"/>
    </w:p>
    <w:p w14:paraId="548B18C7" w14:textId="77777777" w:rsidR="009B3BDA" w:rsidRDefault="009B3BDA" w:rsidP="009B3BDA">
      <w:pPr>
        <w:ind w:left="360"/>
        <w:rPr>
          <w:b/>
        </w:rPr>
      </w:pPr>
    </w:p>
    <w:p w14:paraId="77427AC2" w14:textId="77777777" w:rsidR="009B3BDA" w:rsidRDefault="009B3BDA" w:rsidP="009B3BDA">
      <w:pPr>
        <w:ind w:left="720"/>
        <w:outlineLvl w:val="0"/>
        <w:rPr>
          <w:i/>
        </w:rPr>
      </w:pPr>
      <w:bookmarkStart w:id="73" w:name="_Toc1506912"/>
      <w:r>
        <w:rPr>
          <w:i/>
        </w:rPr>
        <w:t xml:space="preserve">Bash </w:t>
      </w:r>
      <w:r w:rsidRPr="008607F5">
        <w:rPr>
          <w:i/>
        </w:rPr>
        <w:t>Command</w:t>
      </w:r>
      <w:bookmarkEnd w:id="73"/>
    </w:p>
    <w:p w14:paraId="4C6C56F7" w14:textId="77777777" w:rsidR="009B3BDA" w:rsidRPr="00402B03" w:rsidRDefault="009B3BDA" w:rsidP="009B3BDA">
      <w:pPr>
        <w:ind w:left="720"/>
        <w:rPr>
          <w:b/>
        </w:rPr>
      </w:pPr>
    </w:p>
    <w:p w14:paraId="7351308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CC05D81"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CFCE0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w:t>
      </w:r>
      <w:proofErr w:type="spellStart"/>
      <w:r>
        <w:rPr>
          <w:rStyle w:val="Code"/>
          <w:szCs w:val="20"/>
        </w:rPr>
        <w:t>gb</w:t>
      </w:r>
      <w:proofErr w:type="spellEnd"/>
      <w:r w:rsidRPr="00E43DEC">
        <w:rPr>
          <w:rStyle w:val="Code"/>
          <w:szCs w:val="20"/>
        </w:rPr>
        <w:t>"`</w:t>
      </w:r>
      <w:r w:rsidRPr="00402B03">
        <w:rPr>
          <w:rStyle w:val="Code"/>
          <w:szCs w:val="20"/>
        </w:rPr>
        <w:tab/>
      </w:r>
      <w:r>
        <w:rPr>
          <w:rStyle w:val="Code"/>
          <w:szCs w:val="20"/>
        </w:rPr>
        <w:tab/>
      </w:r>
    </w:p>
    <w:p w14:paraId="21204DF8"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5BF1F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python3 extractPlasmidSearchRegions.py \</w:t>
      </w:r>
    </w:p>
    <w:p w14:paraId="355F816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BF3337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2C0B26AA"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gb</w:t>
      </w:r>
      <w:proofErr w:type="spellEnd"/>
    </w:p>
    <w:p w14:paraId="42D722F2"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6479ED"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73A65508" w14:textId="77777777" w:rsidR="009B3BDA" w:rsidRPr="00402B03" w:rsidRDefault="009B3BDA" w:rsidP="009B3BDA">
      <w:pPr>
        <w:ind w:left="720"/>
      </w:pPr>
    </w:p>
    <w:p w14:paraId="4F190F3D" w14:textId="77777777" w:rsidR="009B3BDA" w:rsidRDefault="009B3BDA" w:rsidP="009B3BDA">
      <w:pPr>
        <w:ind w:left="720"/>
        <w:outlineLvl w:val="0"/>
        <w:rPr>
          <w:i/>
        </w:rPr>
      </w:pPr>
      <w:bookmarkStart w:id="74" w:name="_Toc1506913"/>
      <w:r>
        <w:rPr>
          <w:i/>
        </w:rPr>
        <w:t>Python Version</w:t>
      </w:r>
      <w:bookmarkEnd w:id="74"/>
    </w:p>
    <w:p w14:paraId="0F6A7067" w14:textId="77777777" w:rsidR="009B3BDA" w:rsidRPr="00655AEC" w:rsidRDefault="009B3BDA" w:rsidP="009B3BDA">
      <w:pPr>
        <w:ind w:left="720"/>
      </w:pPr>
    </w:p>
    <w:p w14:paraId="0166DFB6" w14:textId="77777777" w:rsidR="009B3BDA" w:rsidRDefault="009B3BDA" w:rsidP="009B3BDA">
      <w:pPr>
        <w:ind w:left="720"/>
        <w:outlineLvl w:val="0"/>
      </w:pPr>
      <w:bookmarkStart w:id="75" w:name="_Toc1506914"/>
      <w:r>
        <w:t>Python 3.6.4 (https://www.python.org).</w:t>
      </w:r>
      <w:bookmarkEnd w:id="75"/>
    </w:p>
    <w:p w14:paraId="62A0F6BF" w14:textId="77777777" w:rsidR="009B3BDA" w:rsidRDefault="009B3BDA" w:rsidP="009B3BDA">
      <w:pPr>
        <w:ind w:left="720"/>
      </w:pPr>
    </w:p>
    <w:p w14:paraId="5426EEFA" w14:textId="77777777" w:rsidR="009B3BDA" w:rsidRPr="00423256" w:rsidRDefault="009B3BDA" w:rsidP="009B3BDA">
      <w:pPr>
        <w:ind w:left="720"/>
        <w:outlineLvl w:val="0"/>
        <w:rPr>
          <w:i/>
        </w:rPr>
      </w:pPr>
      <w:bookmarkStart w:id="76" w:name="_Toc1506915"/>
      <w:r>
        <w:rPr>
          <w:i/>
        </w:rPr>
        <w:t>Python Script (extractPlasmidSearchRegions.py)</w:t>
      </w:r>
      <w:bookmarkEnd w:id="76"/>
    </w:p>
    <w:p w14:paraId="74AAE035" w14:textId="77777777" w:rsidR="009B3BDA" w:rsidRDefault="009B3BDA" w:rsidP="009B3BDA">
      <w:pPr>
        <w:ind w:left="720"/>
      </w:pPr>
    </w:p>
    <w:p w14:paraId="5A6846F7" w14:textId="6D77595B" w:rsidR="009B3BDA" w:rsidRDefault="009B3BDA" w:rsidP="009B3BDA">
      <w:pPr>
        <w:ind w:left="720"/>
      </w:pPr>
      <w:r>
        <w:t>This script is too long to reasonably represent in this document. Please view it in the freely-accessible online repository.</w:t>
      </w:r>
    </w:p>
    <w:p w14:paraId="16ABD9EB" w14:textId="59D3C88A" w:rsidR="009B3BDA" w:rsidRDefault="009B3BDA" w:rsidP="009B3BDA">
      <w:pPr>
        <w:ind w:left="720"/>
      </w:pPr>
    </w:p>
    <w:p w14:paraId="095EC088"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30CC872" w14:textId="77777777" w:rsidR="009B3BDA" w:rsidRPr="00BE0660" w:rsidRDefault="009B3BDA" w:rsidP="009B3BDA">
      <w:pPr>
        <w:outlineLvl w:val="0"/>
        <w:rPr>
          <w:b/>
          <w:sz w:val="28"/>
          <w:szCs w:val="28"/>
        </w:rPr>
      </w:pPr>
      <w:bookmarkStart w:id="77" w:name="_Toc1506916"/>
      <w:r>
        <w:rPr>
          <w:b/>
          <w:sz w:val="28"/>
          <w:szCs w:val="28"/>
        </w:rPr>
        <w:lastRenderedPageBreak/>
        <w:t>Step 14</w:t>
      </w:r>
      <w:r w:rsidRPr="00BE0660">
        <w:rPr>
          <w:b/>
          <w:sz w:val="28"/>
          <w:szCs w:val="28"/>
        </w:rPr>
        <w:t>.</w:t>
      </w:r>
      <w:r>
        <w:rPr>
          <w:b/>
          <w:sz w:val="28"/>
          <w:szCs w:val="28"/>
        </w:rPr>
        <w:t xml:space="preserve"> Identify Plasmid Matches</w:t>
      </w:r>
      <w:bookmarkEnd w:id="77"/>
    </w:p>
    <w:p w14:paraId="6C72893D" w14:textId="77777777" w:rsidR="009B3BDA" w:rsidRDefault="009B3BDA" w:rsidP="009B3BDA"/>
    <w:p w14:paraId="0107E279" w14:textId="77777777" w:rsidR="009B3BDA" w:rsidRDefault="009B3BDA" w:rsidP="009B3BDA">
      <w:pPr>
        <w:ind w:left="360"/>
      </w:pPr>
      <w:r w:rsidRPr="00BE0660">
        <w:rPr>
          <w:b/>
        </w:rPr>
        <w:t>Input:</w:t>
      </w:r>
      <w:r>
        <w:t xml:space="preserve"> This Python program requires 3 inputs. 1- The accession number of the plasmid in which it will identify matches. 2- The directory where the input search regions file is located. 3- The directory where the output matches will be placed. We assume the input search regions file is named after the pattern </w:t>
      </w:r>
      <w:r w:rsidRPr="00852180">
        <w:rPr>
          <w:rStyle w:val="Code"/>
        </w:rPr>
        <w:t>${</w:t>
      </w:r>
      <w:r>
        <w:rPr>
          <w:rStyle w:val="Code"/>
        </w:rPr>
        <w:t>ACCESSION}_searchRegions.txt</w:t>
      </w:r>
      <w:r>
        <w:t>.</w:t>
      </w:r>
    </w:p>
    <w:p w14:paraId="2687F26F" w14:textId="77777777" w:rsidR="009B3BDA" w:rsidRDefault="009B3BDA" w:rsidP="009B3BDA"/>
    <w:p w14:paraId="486C41D3" w14:textId="77777777" w:rsidR="009B3BDA" w:rsidRDefault="009B3BDA" w:rsidP="009B3BDA">
      <w:pPr>
        <w:ind w:left="360"/>
      </w:pPr>
      <w:r w:rsidRPr="00BE0660">
        <w:rPr>
          <w:b/>
        </w:rPr>
        <w:t>Output:</w:t>
      </w:r>
      <w:r>
        <w:t xml:space="preserve"> One tab-separated value file containing matches. We assume the output file will be named after the following pattern: </w:t>
      </w:r>
      <w:r w:rsidRPr="00B80AA7">
        <w:rPr>
          <w:rStyle w:val="Code"/>
        </w:rPr>
        <w:t>${</w:t>
      </w:r>
      <w:r>
        <w:rPr>
          <w:rStyle w:val="Code"/>
        </w:rPr>
        <w:t>ACCESSION</w:t>
      </w:r>
      <w:r w:rsidRPr="00B80AA7">
        <w:rPr>
          <w:rStyle w:val="Code"/>
        </w:rPr>
        <w:t>}</w:t>
      </w:r>
      <w:r>
        <w:rPr>
          <w:rStyle w:val="Code"/>
        </w:rPr>
        <w:t>_</w:t>
      </w:r>
      <w:proofErr w:type="spellStart"/>
      <w:r>
        <w:rPr>
          <w:rStyle w:val="Code"/>
        </w:rPr>
        <w:t>matches.tsv</w:t>
      </w:r>
      <w:proofErr w:type="spellEnd"/>
      <w:r>
        <w:t>. The columns of the file are as follows:</w:t>
      </w:r>
    </w:p>
    <w:p w14:paraId="7C261527" w14:textId="77777777" w:rsidR="009B3BDA" w:rsidRDefault="009B3BDA" w:rsidP="009B3BDA">
      <w:pPr>
        <w:ind w:left="360"/>
      </w:pPr>
    </w:p>
    <w:p w14:paraId="5C066510" w14:textId="77777777" w:rsidR="009B3BDA" w:rsidRDefault="009B3BDA" w:rsidP="009B3BDA">
      <w:pPr>
        <w:pStyle w:val="ListParagraph"/>
        <w:numPr>
          <w:ilvl w:val="0"/>
          <w:numId w:val="1"/>
        </w:numPr>
      </w:pPr>
      <w:r>
        <w:t>Ignored (True/False)</w:t>
      </w:r>
    </w:p>
    <w:p w14:paraId="7C60063A" w14:textId="77777777" w:rsidR="009B3BDA" w:rsidRDefault="009B3BDA" w:rsidP="009B3BDA">
      <w:pPr>
        <w:pStyle w:val="ListParagraph"/>
        <w:numPr>
          <w:ilvl w:val="0"/>
          <w:numId w:val="1"/>
        </w:numPr>
      </w:pPr>
      <w:r>
        <w:t>Categories (c1</w:t>
      </w:r>
      <w:proofErr w:type="gramStart"/>
      <w:r>
        <w:t>[,c</w:t>
      </w:r>
      <w:proofErr w:type="gramEnd"/>
      <w:r>
        <w:t>2,…,</w:t>
      </w:r>
      <w:proofErr w:type="spellStart"/>
      <w:r>
        <w:t>cN</w:t>
      </w:r>
      <w:proofErr w:type="spellEnd"/>
      <w:r>
        <w:t>])</w:t>
      </w:r>
    </w:p>
    <w:p w14:paraId="0ADBE319" w14:textId="77777777" w:rsidR="009B3BDA" w:rsidRDefault="009B3BDA" w:rsidP="009B3BDA">
      <w:pPr>
        <w:pStyle w:val="ListParagraph"/>
        <w:numPr>
          <w:ilvl w:val="0"/>
          <w:numId w:val="1"/>
        </w:numPr>
      </w:pPr>
      <w:r>
        <w:t>Search Term</w:t>
      </w:r>
    </w:p>
    <w:p w14:paraId="30A3EBA8" w14:textId="77777777" w:rsidR="009B3BDA" w:rsidRDefault="009B3BDA" w:rsidP="009B3BDA">
      <w:pPr>
        <w:pStyle w:val="ListParagraph"/>
        <w:numPr>
          <w:ilvl w:val="0"/>
          <w:numId w:val="1"/>
        </w:numPr>
      </w:pPr>
      <w:r>
        <w:t>CDS Region</w:t>
      </w:r>
    </w:p>
    <w:p w14:paraId="1B946101" w14:textId="77777777" w:rsidR="009B3BDA" w:rsidRDefault="009B3BDA" w:rsidP="009B3BDA">
      <w:pPr>
        <w:ind w:left="360"/>
      </w:pPr>
    </w:p>
    <w:p w14:paraId="265A1617" w14:textId="77777777" w:rsidR="009B3BDA" w:rsidRDefault="009B3BDA" w:rsidP="009B3BDA">
      <w:pPr>
        <w:ind w:left="360"/>
      </w:pPr>
      <w:r>
        <w:t xml:space="preserve">Column 1 is a simple flag denoting if the term was to be ignored. This could also be determined based on the second column, but it was convenient to have a simple flag as its own column. Column 2 contains the category (categories) that the search term belonged to. Column 3 contains the regular expression used. Column 4 contains the CDS region that was searched (all tabs and newlines were converted to </w:t>
      </w:r>
      <w:r w:rsidRPr="00486518">
        <w:rPr>
          <w:rStyle w:val="Code"/>
        </w:rPr>
        <w:t>\t</w:t>
      </w:r>
      <w:r>
        <w:t xml:space="preserve"> (backslash and a t, not a tab) and </w:t>
      </w:r>
      <w:r w:rsidRPr="00486518">
        <w:rPr>
          <w:rStyle w:val="Code"/>
        </w:rPr>
        <w:t>\n</w:t>
      </w:r>
      <w:r>
        <w:t xml:space="preserve"> (backslash and an n, not a newline) to not interfere with the tab-separated value file format and keep each record on a single line).</w:t>
      </w:r>
    </w:p>
    <w:p w14:paraId="690E4912" w14:textId="77777777" w:rsidR="009B3BDA" w:rsidRDefault="009B3BDA" w:rsidP="009B3BDA">
      <w:pPr>
        <w:ind w:left="360"/>
      </w:pPr>
    </w:p>
    <w:p w14:paraId="641613C6" w14:textId="77777777" w:rsidR="009B3BDA" w:rsidRDefault="009B3BDA" w:rsidP="009B3BDA">
      <w:pPr>
        <w:ind w:left="360"/>
      </w:pPr>
      <w:r w:rsidRPr="002F1B07">
        <w:rPr>
          <w:b/>
        </w:rPr>
        <w:t>Search Strategy:</w:t>
      </w:r>
      <w:r>
        <w:t xml:space="preserve"> The search terms are each part of one or more categories. It can belong to multiple categories only if the categories are subsets of each other. Five principal categories exist, two of which have subcategories. The category structure is as follows:</w:t>
      </w:r>
    </w:p>
    <w:p w14:paraId="3E0183C6" w14:textId="77777777" w:rsidR="009B3BDA" w:rsidRDefault="009B3BDA" w:rsidP="009B3BDA">
      <w:pPr>
        <w:ind w:left="360"/>
      </w:pPr>
    </w:p>
    <w:p w14:paraId="5B290B89" w14:textId="77777777" w:rsidR="009B3BDA" w:rsidRDefault="009B3BDA" w:rsidP="009B3BDA">
      <w:pPr>
        <w:pStyle w:val="ListParagraph"/>
        <w:numPr>
          <w:ilvl w:val="0"/>
          <w:numId w:val="3"/>
        </w:numPr>
      </w:pPr>
      <w:r>
        <w:t>Antimicrobial Resistance</w:t>
      </w:r>
    </w:p>
    <w:p w14:paraId="50AC60FC" w14:textId="77777777" w:rsidR="009B3BDA" w:rsidRDefault="009B3BDA" w:rsidP="009B3BDA">
      <w:pPr>
        <w:pStyle w:val="ListParagraph"/>
        <w:numPr>
          <w:ilvl w:val="1"/>
          <w:numId w:val="3"/>
        </w:numPr>
      </w:pPr>
      <w:r>
        <w:t>Beta-lactamase</w:t>
      </w:r>
    </w:p>
    <w:p w14:paraId="001171B4" w14:textId="77777777" w:rsidR="009B3BDA" w:rsidRDefault="009B3BDA" w:rsidP="009B3BDA">
      <w:pPr>
        <w:pStyle w:val="ListParagraph"/>
        <w:numPr>
          <w:ilvl w:val="2"/>
          <w:numId w:val="3"/>
        </w:numPr>
      </w:pPr>
      <w:r>
        <w:t>Beta-lactamase Special</w:t>
      </w:r>
    </w:p>
    <w:p w14:paraId="3843A4D0" w14:textId="77777777" w:rsidR="009B3BDA" w:rsidRDefault="009B3BDA" w:rsidP="009B3BDA">
      <w:pPr>
        <w:pStyle w:val="ListParagraph"/>
        <w:numPr>
          <w:ilvl w:val="0"/>
          <w:numId w:val="3"/>
        </w:numPr>
      </w:pPr>
      <w:r>
        <w:t>Toxin/Antitoxin System</w:t>
      </w:r>
    </w:p>
    <w:p w14:paraId="16168FAA" w14:textId="77777777" w:rsidR="009B3BDA" w:rsidRDefault="009B3BDA" w:rsidP="009B3BDA">
      <w:pPr>
        <w:pStyle w:val="ListParagraph"/>
        <w:numPr>
          <w:ilvl w:val="0"/>
          <w:numId w:val="3"/>
        </w:numPr>
      </w:pPr>
      <w:r>
        <w:t>DNA Maintenance/Modification</w:t>
      </w:r>
    </w:p>
    <w:p w14:paraId="7A923489" w14:textId="77777777" w:rsidR="009B3BDA" w:rsidRDefault="009B3BDA" w:rsidP="009B3BDA">
      <w:pPr>
        <w:pStyle w:val="ListParagraph"/>
        <w:numPr>
          <w:ilvl w:val="1"/>
          <w:numId w:val="3"/>
        </w:numPr>
      </w:pPr>
      <w:r>
        <w:t>DNA Maintenance/Modification Special</w:t>
      </w:r>
    </w:p>
    <w:p w14:paraId="55F66C6C" w14:textId="77777777" w:rsidR="009B3BDA" w:rsidRDefault="009B3BDA" w:rsidP="009B3BDA">
      <w:pPr>
        <w:pStyle w:val="ListParagraph"/>
        <w:numPr>
          <w:ilvl w:val="0"/>
          <w:numId w:val="3"/>
        </w:numPr>
      </w:pPr>
      <w:r>
        <w:t>Mobile Genetic Elements</w:t>
      </w:r>
    </w:p>
    <w:p w14:paraId="69AA406D" w14:textId="77777777" w:rsidR="009B3BDA" w:rsidRDefault="009B3BDA" w:rsidP="009B3BDA">
      <w:pPr>
        <w:pStyle w:val="ListParagraph"/>
        <w:numPr>
          <w:ilvl w:val="0"/>
          <w:numId w:val="3"/>
        </w:numPr>
      </w:pPr>
      <w:r>
        <w:t>Hypothetical Genes</w:t>
      </w:r>
    </w:p>
    <w:p w14:paraId="43768398" w14:textId="77777777" w:rsidR="009B3BDA" w:rsidRDefault="009B3BDA" w:rsidP="009B3BDA"/>
    <w:p w14:paraId="34A32A92" w14:textId="43F2BD0D" w:rsidR="009B3BDA" w:rsidRDefault="009B3BDA" w:rsidP="009B3BDA">
      <w:pPr>
        <w:ind w:left="36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t is assigned to the "Other" category). All CDS regions are converted to lowercase before being searched as described. See </w:t>
      </w:r>
      <w:r w:rsidR="00231601">
        <w:t>our paper</w:t>
      </w:r>
      <w:r w:rsidR="008B639F">
        <w:t xml:space="preserve"> for a table of search terms </w:t>
      </w:r>
      <w:r w:rsidR="008B639F">
        <w:fldChar w:fldCharType="begin"/>
      </w:r>
      <w:r w:rsidR="00757D05">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8B639F">
        <w:fldChar w:fldCharType="separate"/>
      </w:r>
      <w:r w:rsidR="00757D05">
        <w:rPr>
          <w:noProof/>
        </w:rPr>
        <w:t>(</w:t>
      </w:r>
      <w:hyperlink w:anchor="_ENREF_4" w:tooltip="Card, 2019 #791" w:history="1">
        <w:r w:rsidR="00757D05">
          <w:rPr>
            <w:noProof/>
          </w:rPr>
          <w:t>Card et al. 2019</w:t>
        </w:r>
      </w:hyperlink>
      <w:r w:rsidR="00757D05">
        <w:rPr>
          <w:noProof/>
        </w:rPr>
        <w:t>)</w:t>
      </w:r>
      <w:r w:rsidR="008B639F">
        <w:fldChar w:fldCharType="end"/>
      </w:r>
      <w:r w:rsidR="008B639F">
        <w:t>.</w:t>
      </w:r>
    </w:p>
    <w:p w14:paraId="72A50066" w14:textId="77777777" w:rsidR="009B3BDA" w:rsidRDefault="009B3BDA" w:rsidP="009B3BDA"/>
    <w:p w14:paraId="3F0D2F55" w14:textId="77777777" w:rsidR="009B3BDA" w:rsidRDefault="009B3BDA" w:rsidP="009B3BDA">
      <w:pPr>
        <w:ind w:left="360"/>
        <w:outlineLvl w:val="0"/>
        <w:rPr>
          <w:b/>
        </w:rPr>
      </w:pPr>
      <w:bookmarkStart w:id="78" w:name="_Toc1506917"/>
      <w:r>
        <w:rPr>
          <w:b/>
        </w:rPr>
        <w:t>Code</w:t>
      </w:r>
      <w:r w:rsidRPr="00BE0660">
        <w:rPr>
          <w:b/>
        </w:rPr>
        <w:t>:</w:t>
      </w:r>
      <w:bookmarkEnd w:id="78"/>
    </w:p>
    <w:p w14:paraId="77DDA778" w14:textId="77777777" w:rsidR="009B3BDA" w:rsidRDefault="009B3BDA" w:rsidP="009B3BDA">
      <w:pPr>
        <w:ind w:left="360"/>
        <w:rPr>
          <w:b/>
        </w:rPr>
      </w:pPr>
    </w:p>
    <w:p w14:paraId="0D6E8D66" w14:textId="77777777" w:rsidR="009B3BDA" w:rsidRDefault="009B3BDA" w:rsidP="009B3BDA">
      <w:pPr>
        <w:ind w:left="720"/>
        <w:outlineLvl w:val="0"/>
        <w:rPr>
          <w:i/>
        </w:rPr>
      </w:pPr>
      <w:bookmarkStart w:id="79" w:name="_Toc1506918"/>
      <w:r>
        <w:rPr>
          <w:i/>
        </w:rPr>
        <w:t xml:space="preserve">Bash </w:t>
      </w:r>
      <w:r w:rsidRPr="008607F5">
        <w:rPr>
          <w:i/>
        </w:rPr>
        <w:t>Command</w:t>
      </w:r>
      <w:bookmarkEnd w:id="79"/>
    </w:p>
    <w:p w14:paraId="65333D9F" w14:textId="77777777" w:rsidR="009B3BDA" w:rsidRPr="00402B03" w:rsidRDefault="009B3BDA" w:rsidP="009B3BDA">
      <w:pPr>
        <w:ind w:left="720"/>
        <w:rPr>
          <w:b/>
        </w:rPr>
      </w:pPr>
    </w:p>
    <w:p w14:paraId="79CFE61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7BBA8D9"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5495D3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searchRegions.txt</w:t>
      </w:r>
      <w:r w:rsidRPr="00E43DEC">
        <w:rPr>
          <w:rStyle w:val="Code"/>
          <w:szCs w:val="20"/>
        </w:rPr>
        <w:t>"`</w:t>
      </w:r>
      <w:r w:rsidRPr="00402B03">
        <w:rPr>
          <w:rStyle w:val="Code"/>
          <w:szCs w:val="20"/>
        </w:rPr>
        <w:tab/>
      </w:r>
      <w:r>
        <w:rPr>
          <w:rStyle w:val="Code"/>
          <w:szCs w:val="20"/>
        </w:rPr>
        <w:tab/>
      </w:r>
    </w:p>
    <w:p w14:paraId="5A8A767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EF07B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AD79C4">
        <w:rPr>
          <w:rStyle w:val="Code"/>
          <w:szCs w:val="20"/>
        </w:rPr>
        <w:t>identifyPlasmidMatches.py</w:t>
      </w:r>
      <w:r>
        <w:rPr>
          <w:rStyle w:val="Code"/>
          <w:szCs w:val="20"/>
        </w:rPr>
        <w:t xml:space="preserve"> \</w:t>
      </w:r>
    </w:p>
    <w:p w14:paraId="49072369"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31E654A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6C496406"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568F3B94"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FED9147"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searchRegions</w:t>
      </w:r>
      <w:proofErr w:type="spellEnd"/>
      <w:r>
        <w:rPr>
          <w:rStyle w:val="Code"/>
          <w:szCs w:val="20"/>
        </w:rPr>
        <w:t>/*_searchRegions.txt</w:t>
      </w:r>
      <w:r w:rsidRPr="00402B03">
        <w:rPr>
          <w:rStyle w:val="Code"/>
          <w:szCs w:val="20"/>
        </w:rPr>
        <w:t>)</w:t>
      </w:r>
    </w:p>
    <w:p w14:paraId="67EB3BF0" w14:textId="77777777" w:rsidR="009B3BDA" w:rsidRPr="00402B03" w:rsidRDefault="009B3BDA" w:rsidP="009B3BDA">
      <w:pPr>
        <w:ind w:left="720"/>
      </w:pPr>
    </w:p>
    <w:p w14:paraId="46675CA6" w14:textId="77777777" w:rsidR="009B3BDA" w:rsidRDefault="009B3BDA" w:rsidP="009B3BDA">
      <w:pPr>
        <w:ind w:left="720"/>
        <w:outlineLvl w:val="0"/>
        <w:rPr>
          <w:i/>
        </w:rPr>
      </w:pPr>
      <w:bookmarkStart w:id="80" w:name="_Toc1506919"/>
      <w:r>
        <w:rPr>
          <w:i/>
        </w:rPr>
        <w:t>Python Version</w:t>
      </w:r>
      <w:bookmarkEnd w:id="80"/>
    </w:p>
    <w:p w14:paraId="065A2CD1" w14:textId="77777777" w:rsidR="009B3BDA" w:rsidRDefault="009B3BDA" w:rsidP="009B3BDA"/>
    <w:p w14:paraId="4C75FF9A" w14:textId="77777777" w:rsidR="009B3BDA" w:rsidRDefault="009B3BDA" w:rsidP="009B3BDA">
      <w:pPr>
        <w:ind w:left="720"/>
        <w:outlineLvl w:val="0"/>
      </w:pPr>
      <w:bookmarkStart w:id="81" w:name="_Toc1506920"/>
      <w:r>
        <w:t>Python 3.6.4 (https://www.python.org).</w:t>
      </w:r>
      <w:bookmarkEnd w:id="81"/>
    </w:p>
    <w:p w14:paraId="65DBA131" w14:textId="77777777" w:rsidR="009B3BDA" w:rsidRDefault="009B3BDA" w:rsidP="009B3BDA">
      <w:pPr>
        <w:ind w:left="720"/>
      </w:pPr>
    </w:p>
    <w:p w14:paraId="35C3C45F" w14:textId="77777777" w:rsidR="009B3BDA" w:rsidRPr="00423256" w:rsidRDefault="009B3BDA" w:rsidP="009B3BDA">
      <w:pPr>
        <w:ind w:left="720"/>
        <w:outlineLvl w:val="0"/>
        <w:rPr>
          <w:i/>
        </w:rPr>
      </w:pPr>
      <w:bookmarkStart w:id="82" w:name="_Toc1506921"/>
      <w:r>
        <w:rPr>
          <w:i/>
        </w:rPr>
        <w:t>Python Script (</w:t>
      </w:r>
      <w:r w:rsidRPr="00FF1AC2">
        <w:rPr>
          <w:i/>
        </w:rPr>
        <w:t>identifyPlasmidMatches</w:t>
      </w:r>
      <w:r>
        <w:rPr>
          <w:i/>
        </w:rPr>
        <w:t>.py)</w:t>
      </w:r>
      <w:bookmarkEnd w:id="82"/>
    </w:p>
    <w:p w14:paraId="325135BF" w14:textId="77777777" w:rsidR="009B3BDA" w:rsidRDefault="009B3BDA" w:rsidP="009B3BDA"/>
    <w:p w14:paraId="7087B3EE" w14:textId="210E9F9C" w:rsidR="009B3BDA" w:rsidRDefault="009B3BDA" w:rsidP="009B3BDA">
      <w:pPr>
        <w:ind w:left="720"/>
      </w:pPr>
      <w:r>
        <w:t>This script is too long to reasonably represent in this document. Please view it in the freely-accessible online repository.</w:t>
      </w:r>
    </w:p>
    <w:p w14:paraId="490DD7BF" w14:textId="331A9D71" w:rsidR="009B3BDA" w:rsidRDefault="009B3BDA" w:rsidP="009B3BDA">
      <w:pPr>
        <w:ind w:left="720"/>
      </w:pPr>
    </w:p>
    <w:p w14:paraId="12F7F9AD"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C8F9904" w14:textId="4831AF1E" w:rsidR="009B3BDA" w:rsidRDefault="009B3BDA" w:rsidP="00F2162D">
      <w:pPr>
        <w:outlineLvl w:val="0"/>
        <w:rPr>
          <w:b/>
          <w:sz w:val="28"/>
          <w:szCs w:val="28"/>
        </w:rPr>
      </w:pPr>
      <w:r w:rsidRPr="00C44F54">
        <w:rPr>
          <w:b/>
          <w:sz w:val="28"/>
          <w:szCs w:val="28"/>
        </w:rPr>
        <w:lastRenderedPageBreak/>
        <w:t xml:space="preserve">Step 15. </w:t>
      </w:r>
      <w:r w:rsidR="00C44F54" w:rsidRPr="00C44F54">
        <w:rPr>
          <w:b/>
          <w:sz w:val="28"/>
          <w:szCs w:val="28"/>
        </w:rPr>
        <w:t>Summarize Plasmid Matches</w:t>
      </w:r>
    </w:p>
    <w:p w14:paraId="3517F601" w14:textId="77777777" w:rsidR="00E06B9A" w:rsidRPr="00C44F54" w:rsidRDefault="00E06B9A" w:rsidP="00F2162D">
      <w:pPr>
        <w:outlineLvl w:val="0"/>
        <w:rPr>
          <w:b/>
          <w:sz w:val="28"/>
          <w:szCs w:val="28"/>
        </w:rPr>
      </w:pPr>
    </w:p>
    <w:p w14:paraId="67B1666F" w14:textId="02882A0D" w:rsidR="00E06B9A" w:rsidRDefault="00E06B9A" w:rsidP="00E06B9A">
      <w:pPr>
        <w:ind w:left="360"/>
      </w:pPr>
      <w:r w:rsidRPr="00BE0660">
        <w:rPr>
          <w:b/>
        </w:rPr>
        <w:t>Input:</w:t>
      </w:r>
      <w:r>
        <w:t xml:space="preserve"> This Python program requires </w:t>
      </w:r>
      <w:r w:rsidR="005779CD">
        <w:t>2</w:t>
      </w:r>
      <w:r>
        <w:t xml:space="preserve"> inputs. 1- The accession number of the plasmid in which it will </w:t>
      </w:r>
      <w:r w:rsidR="005779CD">
        <w:t>summarize</w:t>
      </w:r>
      <w:r>
        <w:t xml:space="preserve"> matches. 2- The directory where the </w:t>
      </w:r>
      <w:r w:rsidR="005779CD">
        <w:t xml:space="preserve">input </w:t>
      </w:r>
      <w:r>
        <w:t xml:space="preserve">matches </w:t>
      </w:r>
      <w:r w:rsidR="0065664C">
        <w:t xml:space="preserve">are </w:t>
      </w:r>
      <w:r w:rsidR="007E19A1">
        <w:t xml:space="preserve">to be </w:t>
      </w:r>
      <w:r w:rsidR="0065664C">
        <w:t xml:space="preserve">found and the output summarized matches </w:t>
      </w:r>
      <w:r>
        <w:t xml:space="preserve">will be placed. We assume the input </w:t>
      </w:r>
      <w:r w:rsidR="0065664C">
        <w:t>matches</w:t>
      </w:r>
      <w:r>
        <w:t xml:space="preserve"> file is named after the pattern </w:t>
      </w:r>
      <w:r w:rsidRPr="00852180">
        <w:rPr>
          <w:rStyle w:val="Code"/>
        </w:rPr>
        <w:t>${</w:t>
      </w:r>
      <w:r>
        <w:rPr>
          <w:rStyle w:val="Code"/>
        </w:rPr>
        <w:t>ACCESSION}_</w:t>
      </w:r>
      <w:proofErr w:type="spellStart"/>
      <w:r w:rsidR="0065664C">
        <w:rPr>
          <w:rStyle w:val="Code"/>
        </w:rPr>
        <w:t>matches.tsv</w:t>
      </w:r>
      <w:proofErr w:type="spellEnd"/>
      <w:r w:rsidR="00B57605">
        <w:t xml:space="preserve"> in a directory called </w:t>
      </w:r>
      <w:proofErr w:type="spellStart"/>
      <w:r w:rsidR="00B57605" w:rsidRPr="00B57605">
        <w:rPr>
          <w:rStyle w:val="Code"/>
        </w:rPr>
        <w:t>plasmid_matches</w:t>
      </w:r>
      <w:proofErr w:type="spellEnd"/>
      <w:r w:rsidR="00B57605">
        <w:t>.</w:t>
      </w:r>
    </w:p>
    <w:p w14:paraId="1BB3AAAF" w14:textId="77777777" w:rsidR="00E06B9A" w:rsidRDefault="00E06B9A" w:rsidP="00E06B9A"/>
    <w:p w14:paraId="56A7C6CD" w14:textId="539DEDF6" w:rsidR="00E06B9A" w:rsidRDefault="00E06B9A" w:rsidP="00E06B9A">
      <w:pPr>
        <w:ind w:left="360"/>
      </w:pPr>
      <w:r w:rsidRPr="00BE0660">
        <w:rPr>
          <w:b/>
        </w:rPr>
        <w:t>Output:</w:t>
      </w:r>
      <w:r>
        <w:t xml:space="preserve"> One tab-separated value file containing </w:t>
      </w:r>
      <w:r w:rsidR="0065664C">
        <w:t xml:space="preserve">summarized </w:t>
      </w:r>
      <w:r>
        <w:t xml:space="preserve">matches. </w:t>
      </w:r>
      <w:r w:rsidR="0065664C">
        <w:t xml:space="preserve">It will have two lines only. The first is a header line; the second the data. </w:t>
      </w:r>
      <w:r>
        <w:t xml:space="preserve">We assume the output file will be named after the following pattern: </w:t>
      </w:r>
      <w:r w:rsidRPr="00B80AA7">
        <w:rPr>
          <w:rStyle w:val="Code"/>
        </w:rPr>
        <w:t>${</w:t>
      </w:r>
      <w:r>
        <w:rPr>
          <w:rStyle w:val="Code"/>
        </w:rPr>
        <w:t>ACCESSION</w:t>
      </w:r>
      <w:r w:rsidRPr="00B80AA7">
        <w:rPr>
          <w:rStyle w:val="Code"/>
        </w:rPr>
        <w:t>}</w:t>
      </w:r>
      <w:r>
        <w:rPr>
          <w:rStyle w:val="Code"/>
        </w:rPr>
        <w:t>_matches</w:t>
      </w:r>
      <w:r w:rsidR="0065664C">
        <w:rPr>
          <w:rStyle w:val="Code"/>
        </w:rPr>
        <w:t>-</w:t>
      </w:r>
      <w:proofErr w:type="spellStart"/>
      <w:r w:rsidR="0065664C">
        <w:rPr>
          <w:rStyle w:val="Code"/>
        </w:rPr>
        <w:t>summary</w:t>
      </w:r>
      <w:r>
        <w:rPr>
          <w:rStyle w:val="Code"/>
        </w:rPr>
        <w:t>.tsv</w:t>
      </w:r>
      <w:proofErr w:type="spellEnd"/>
      <w:r w:rsidR="00B57605" w:rsidRPr="00B57605">
        <w:t xml:space="preserve"> i</w:t>
      </w:r>
      <w:r w:rsidR="00B57605">
        <w:t xml:space="preserve">n a directory called </w:t>
      </w:r>
      <w:proofErr w:type="spellStart"/>
      <w:r w:rsidR="00B57605" w:rsidRPr="00B57605">
        <w:rPr>
          <w:rStyle w:val="Code"/>
        </w:rPr>
        <w:t>plasmid_matches</w:t>
      </w:r>
      <w:proofErr w:type="spellEnd"/>
      <w:r>
        <w:t>. The columns of the file are as follows:</w:t>
      </w:r>
    </w:p>
    <w:p w14:paraId="7D828E65" w14:textId="77777777" w:rsidR="00E06B9A" w:rsidRDefault="00E06B9A" w:rsidP="00E06B9A">
      <w:pPr>
        <w:ind w:left="360"/>
      </w:pPr>
    </w:p>
    <w:p w14:paraId="796AF13E" w14:textId="77777777" w:rsidR="009B3B13" w:rsidRDefault="009B3B13" w:rsidP="009B3B13">
      <w:pPr>
        <w:pStyle w:val="ListParagraph"/>
        <w:numPr>
          <w:ilvl w:val="0"/>
          <w:numId w:val="4"/>
        </w:numPr>
      </w:pPr>
      <w:r>
        <w:t>Accession #</w:t>
      </w:r>
    </w:p>
    <w:p w14:paraId="16B5BF27" w14:textId="77777777" w:rsidR="009B3B13" w:rsidRDefault="009B3B13" w:rsidP="009B3B13">
      <w:pPr>
        <w:pStyle w:val="ListParagraph"/>
        <w:numPr>
          <w:ilvl w:val="0"/>
          <w:numId w:val="4"/>
        </w:numPr>
      </w:pPr>
      <w:r>
        <w:t>Antimicrobial Resistance CDS</w:t>
      </w:r>
    </w:p>
    <w:p w14:paraId="5572F6BC" w14:textId="77777777" w:rsidR="009B3B13" w:rsidRDefault="009B3B13" w:rsidP="009B3B13">
      <w:pPr>
        <w:pStyle w:val="ListParagraph"/>
        <w:numPr>
          <w:ilvl w:val="0"/>
          <w:numId w:val="4"/>
        </w:numPr>
      </w:pPr>
      <w:r>
        <w:t>Antimicrobial Resistance CDS %</w:t>
      </w:r>
    </w:p>
    <w:p w14:paraId="367073A6" w14:textId="77777777" w:rsidR="009B3B13" w:rsidRDefault="009B3B13" w:rsidP="009B3B13">
      <w:pPr>
        <w:pStyle w:val="ListParagraph"/>
        <w:numPr>
          <w:ilvl w:val="0"/>
          <w:numId w:val="4"/>
        </w:numPr>
      </w:pPr>
      <w:r>
        <w:t>Beta-lactamase CDS</w:t>
      </w:r>
    </w:p>
    <w:p w14:paraId="1311699F" w14:textId="77777777" w:rsidR="009B3B13" w:rsidRDefault="009B3B13" w:rsidP="009B3B13">
      <w:pPr>
        <w:pStyle w:val="ListParagraph"/>
        <w:numPr>
          <w:ilvl w:val="0"/>
          <w:numId w:val="4"/>
        </w:numPr>
      </w:pPr>
      <w:r>
        <w:t>Beta-lactamase CDS %</w:t>
      </w:r>
    </w:p>
    <w:p w14:paraId="1E0DA2B9" w14:textId="77777777" w:rsidR="009B3B13" w:rsidRDefault="009B3B13" w:rsidP="009B3B13">
      <w:pPr>
        <w:pStyle w:val="ListParagraph"/>
        <w:numPr>
          <w:ilvl w:val="0"/>
          <w:numId w:val="4"/>
        </w:numPr>
      </w:pPr>
      <w:r>
        <w:t>Beta-lactamase Special (Carbapenem</w:t>
      </w:r>
      <w:proofErr w:type="gramStart"/>
      <w:r>
        <w:t>*,IMP</w:t>
      </w:r>
      <w:proofErr w:type="gramEnd"/>
      <w:r>
        <w:t>,KPC,NDM,VIM) Copy #</w:t>
      </w:r>
    </w:p>
    <w:p w14:paraId="0C286243" w14:textId="77777777" w:rsidR="009B3B13" w:rsidRDefault="009B3B13" w:rsidP="009B3B13">
      <w:pPr>
        <w:pStyle w:val="ListParagraph"/>
        <w:numPr>
          <w:ilvl w:val="0"/>
          <w:numId w:val="4"/>
        </w:numPr>
      </w:pPr>
      <w:r>
        <w:t>Beta-lactamase Special (Carbapenem</w:t>
      </w:r>
      <w:proofErr w:type="gramStart"/>
      <w:r>
        <w:t>*,IMP</w:t>
      </w:r>
      <w:proofErr w:type="gramEnd"/>
      <w:r>
        <w:t>,KPC,NDM,VIM) Copy # % of Beta-lactamase</w:t>
      </w:r>
    </w:p>
    <w:p w14:paraId="044E49A8" w14:textId="77777777" w:rsidR="009B3B13" w:rsidRDefault="009B3B13" w:rsidP="009B3B13">
      <w:pPr>
        <w:pStyle w:val="ListParagraph"/>
        <w:numPr>
          <w:ilvl w:val="0"/>
          <w:numId w:val="4"/>
        </w:numPr>
      </w:pPr>
      <w:r>
        <w:t>Beta-lactamase Special (Carbapenem</w:t>
      </w:r>
      <w:proofErr w:type="gramStart"/>
      <w:r>
        <w:t>*,IMP</w:t>
      </w:r>
      <w:proofErr w:type="gramEnd"/>
      <w:r>
        <w:t>,KPC,NDM,VIM) Copy # % of Total</w:t>
      </w:r>
    </w:p>
    <w:p w14:paraId="4A6C770A" w14:textId="77777777" w:rsidR="009B3B13" w:rsidRDefault="009B3B13" w:rsidP="009B3B13">
      <w:pPr>
        <w:pStyle w:val="ListParagraph"/>
        <w:numPr>
          <w:ilvl w:val="0"/>
          <w:numId w:val="4"/>
        </w:numPr>
      </w:pPr>
      <w:r>
        <w:t>Beta-lactamase Special (Carbapenem</w:t>
      </w:r>
      <w:proofErr w:type="gramStart"/>
      <w:r>
        <w:t>*,IMP</w:t>
      </w:r>
      <w:proofErr w:type="gramEnd"/>
      <w:r>
        <w:t>,KPC,NDM,VIM) Absent (Yes/No)</w:t>
      </w:r>
    </w:p>
    <w:p w14:paraId="3E1F9FA3" w14:textId="77777777" w:rsidR="009B3B13" w:rsidRDefault="009B3B13" w:rsidP="009B3B13">
      <w:pPr>
        <w:pStyle w:val="ListParagraph"/>
        <w:numPr>
          <w:ilvl w:val="0"/>
          <w:numId w:val="4"/>
        </w:numPr>
      </w:pPr>
      <w:r>
        <w:t>Plasmid Transfer CDS</w:t>
      </w:r>
    </w:p>
    <w:p w14:paraId="5E3C045C" w14:textId="77777777" w:rsidR="009B3B13" w:rsidRDefault="009B3B13" w:rsidP="009B3B13">
      <w:pPr>
        <w:pStyle w:val="ListParagraph"/>
        <w:numPr>
          <w:ilvl w:val="0"/>
          <w:numId w:val="4"/>
        </w:numPr>
      </w:pPr>
      <w:r>
        <w:t>Plasmid Transfer CDS %</w:t>
      </w:r>
    </w:p>
    <w:p w14:paraId="3F801696" w14:textId="77777777" w:rsidR="009B3B13" w:rsidRDefault="009B3B13" w:rsidP="009B3B13">
      <w:pPr>
        <w:pStyle w:val="ListParagraph"/>
        <w:numPr>
          <w:ilvl w:val="0"/>
          <w:numId w:val="4"/>
        </w:numPr>
      </w:pPr>
      <w:r>
        <w:t>Toxin/Antitoxin System CDS</w:t>
      </w:r>
    </w:p>
    <w:p w14:paraId="2FEF582D" w14:textId="77777777" w:rsidR="009B3B13" w:rsidRDefault="009B3B13" w:rsidP="009B3B13">
      <w:pPr>
        <w:pStyle w:val="ListParagraph"/>
        <w:numPr>
          <w:ilvl w:val="0"/>
          <w:numId w:val="4"/>
        </w:numPr>
      </w:pPr>
      <w:r>
        <w:t>Toxin/Antitoxin System CDS %</w:t>
      </w:r>
    </w:p>
    <w:p w14:paraId="0C168E78" w14:textId="77777777" w:rsidR="009B3B13" w:rsidRDefault="009B3B13" w:rsidP="009B3B13">
      <w:pPr>
        <w:pStyle w:val="ListParagraph"/>
        <w:numPr>
          <w:ilvl w:val="0"/>
          <w:numId w:val="4"/>
        </w:numPr>
      </w:pPr>
      <w:r>
        <w:t>Toxin/Antitoxin System Present (Yes/No)</w:t>
      </w:r>
    </w:p>
    <w:p w14:paraId="58643615" w14:textId="77777777" w:rsidR="009B3B13" w:rsidRDefault="009B3B13" w:rsidP="009B3B13">
      <w:pPr>
        <w:pStyle w:val="ListParagraph"/>
        <w:numPr>
          <w:ilvl w:val="0"/>
          <w:numId w:val="4"/>
        </w:numPr>
      </w:pPr>
      <w:r>
        <w:t>DNA Maintenance/Modification CDS</w:t>
      </w:r>
    </w:p>
    <w:p w14:paraId="177BAF14" w14:textId="77777777" w:rsidR="009B3B13" w:rsidRDefault="009B3B13" w:rsidP="009B3B13">
      <w:pPr>
        <w:pStyle w:val="ListParagraph"/>
        <w:numPr>
          <w:ilvl w:val="0"/>
          <w:numId w:val="4"/>
        </w:numPr>
      </w:pPr>
      <w:r>
        <w:t>DNA Maintenance/Modification CDS %</w:t>
      </w:r>
    </w:p>
    <w:p w14:paraId="7EF857DF"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w:t>
      </w:r>
    </w:p>
    <w:p w14:paraId="184FFC67"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DNA Maintenance/Modification</w:t>
      </w:r>
    </w:p>
    <w:p w14:paraId="4F92AE98"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Total</w:t>
      </w:r>
    </w:p>
    <w:p w14:paraId="4940D961"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Present (Yes/No)</w:t>
      </w:r>
    </w:p>
    <w:p w14:paraId="57E0481C" w14:textId="77777777" w:rsidR="009B3B13" w:rsidRDefault="009B3B13" w:rsidP="009B3B13">
      <w:pPr>
        <w:pStyle w:val="ListParagraph"/>
        <w:numPr>
          <w:ilvl w:val="0"/>
          <w:numId w:val="4"/>
        </w:numPr>
      </w:pPr>
      <w:r>
        <w:t>Mobile Genetic Elements CDS</w:t>
      </w:r>
    </w:p>
    <w:p w14:paraId="523B4D43" w14:textId="77777777" w:rsidR="009B3B13" w:rsidRDefault="009B3B13" w:rsidP="009B3B13">
      <w:pPr>
        <w:pStyle w:val="ListParagraph"/>
        <w:numPr>
          <w:ilvl w:val="0"/>
          <w:numId w:val="4"/>
        </w:numPr>
      </w:pPr>
      <w:r>
        <w:t>Mobile Genetic Elements CDS %</w:t>
      </w:r>
    </w:p>
    <w:p w14:paraId="480FDD2E" w14:textId="77777777" w:rsidR="009B3B13" w:rsidRDefault="009B3B13" w:rsidP="009B3B13">
      <w:pPr>
        <w:pStyle w:val="ListParagraph"/>
        <w:numPr>
          <w:ilvl w:val="0"/>
          <w:numId w:val="4"/>
        </w:numPr>
      </w:pPr>
      <w:r>
        <w:t>Hypothetical Genes CDS</w:t>
      </w:r>
    </w:p>
    <w:p w14:paraId="23A4FF63" w14:textId="77777777" w:rsidR="009B3B13" w:rsidRDefault="009B3B13" w:rsidP="009B3B13">
      <w:pPr>
        <w:pStyle w:val="ListParagraph"/>
        <w:numPr>
          <w:ilvl w:val="0"/>
          <w:numId w:val="4"/>
        </w:numPr>
      </w:pPr>
      <w:r>
        <w:t>Hypothetical Genes CDS %</w:t>
      </w:r>
    </w:p>
    <w:p w14:paraId="0BE62BFF" w14:textId="77777777" w:rsidR="009B3B13" w:rsidRDefault="009B3B13" w:rsidP="009B3B13">
      <w:pPr>
        <w:pStyle w:val="ListParagraph"/>
        <w:numPr>
          <w:ilvl w:val="0"/>
          <w:numId w:val="4"/>
        </w:numPr>
      </w:pPr>
      <w:r>
        <w:t>Other CDS</w:t>
      </w:r>
    </w:p>
    <w:p w14:paraId="18327D80" w14:textId="77777777" w:rsidR="009B3B13" w:rsidRDefault="009B3B13" w:rsidP="009B3B13">
      <w:pPr>
        <w:pStyle w:val="ListParagraph"/>
        <w:numPr>
          <w:ilvl w:val="0"/>
          <w:numId w:val="4"/>
        </w:numPr>
      </w:pPr>
      <w:r>
        <w:t>Other CDS %</w:t>
      </w:r>
    </w:p>
    <w:p w14:paraId="22DDE79C" w14:textId="64056340" w:rsidR="009B3B13" w:rsidRDefault="009B3B13" w:rsidP="009B3B13">
      <w:pPr>
        <w:pStyle w:val="ListParagraph"/>
        <w:numPr>
          <w:ilvl w:val="0"/>
          <w:numId w:val="4"/>
        </w:numPr>
      </w:pPr>
      <w:r>
        <w:t>Total CDS</w:t>
      </w:r>
    </w:p>
    <w:p w14:paraId="1D794D63" w14:textId="77777777" w:rsidR="00E06B9A" w:rsidRDefault="00E06B9A" w:rsidP="00E06B9A">
      <w:pPr>
        <w:ind w:left="360"/>
      </w:pPr>
    </w:p>
    <w:p w14:paraId="32C5658B" w14:textId="55E79FE5" w:rsidR="00E06B9A" w:rsidRDefault="001243B4" w:rsidP="00E06B9A">
      <w:pPr>
        <w:ind w:left="360"/>
      </w:pPr>
      <w:r>
        <w:t xml:space="preserve">This data, with the exception of the first column, will be copied into the plasmid csv file created later. Column number 6 will also be used to </w:t>
      </w:r>
      <w:r w:rsidR="00B57605">
        <w:t xml:space="preserve">drop plasmids. </w:t>
      </w:r>
    </w:p>
    <w:p w14:paraId="31EDF7FF" w14:textId="77777777" w:rsidR="00B57605" w:rsidRDefault="00B57605" w:rsidP="00E06B9A">
      <w:pPr>
        <w:ind w:left="360"/>
      </w:pPr>
    </w:p>
    <w:p w14:paraId="5DEFECC1" w14:textId="77777777" w:rsidR="00B57605" w:rsidRDefault="00B57605" w:rsidP="00B57605">
      <w:pPr>
        <w:ind w:left="360"/>
        <w:outlineLvl w:val="0"/>
        <w:rPr>
          <w:b/>
        </w:rPr>
      </w:pPr>
      <w:r>
        <w:rPr>
          <w:b/>
        </w:rPr>
        <w:t>Code</w:t>
      </w:r>
      <w:r w:rsidRPr="00BE0660">
        <w:rPr>
          <w:b/>
        </w:rPr>
        <w:t>:</w:t>
      </w:r>
    </w:p>
    <w:p w14:paraId="585A8C71" w14:textId="77777777" w:rsidR="00B57605" w:rsidRDefault="00B57605" w:rsidP="00B57605">
      <w:pPr>
        <w:ind w:left="360"/>
        <w:rPr>
          <w:b/>
        </w:rPr>
      </w:pPr>
    </w:p>
    <w:p w14:paraId="24CAAD35" w14:textId="77777777" w:rsidR="00B57605" w:rsidRDefault="00B57605" w:rsidP="00B57605">
      <w:pPr>
        <w:ind w:left="720"/>
        <w:outlineLvl w:val="0"/>
        <w:rPr>
          <w:i/>
        </w:rPr>
      </w:pPr>
      <w:r>
        <w:rPr>
          <w:i/>
        </w:rPr>
        <w:t xml:space="preserve">Bash </w:t>
      </w:r>
      <w:r w:rsidRPr="008607F5">
        <w:rPr>
          <w:i/>
        </w:rPr>
        <w:t>Command</w:t>
      </w:r>
    </w:p>
    <w:p w14:paraId="0E63A226" w14:textId="77777777" w:rsidR="00B57605" w:rsidRPr="00402B03" w:rsidRDefault="00B57605" w:rsidP="00B57605">
      <w:pPr>
        <w:ind w:left="720"/>
        <w:rPr>
          <w:b/>
        </w:rPr>
      </w:pPr>
    </w:p>
    <w:p w14:paraId="1F5041C1"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4F75A8F"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05A0ACD" w14:textId="660DED95"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Pr="00B57605">
        <w:rPr>
          <w:rStyle w:val="Code"/>
          <w:szCs w:val="20"/>
        </w:rPr>
        <w:t>_</w:t>
      </w:r>
      <w:proofErr w:type="spellStart"/>
      <w:r w:rsidRPr="00B57605">
        <w:rPr>
          <w:rStyle w:val="Code"/>
          <w:szCs w:val="20"/>
        </w:rPr>
        <w:t>sorted_matches.tsv</w:t>
      </w:r>
      <w:proofErr w:type="spellEnd"/>
      <w:r w:rsidRPr="00B57605">
        <w:rPr>
          <w:rStyle w:val="Code"/>
          <w:szCs w:val="20"/>
        </w:rPr>
        <w:t>"</w:t>
      </w:r>
      <w:r w:rsidRPr="00E43DEC">
        <w:rPr>
          <w:rStyle w:val="Code"/>
          <w:szCs w:val="20"/>
        </w:rPr>
        <w:t>`</w:t>
      </w:r>
      <w:r w:rsidRPr="00402B03">
        <w:rPr>
          <w:rStyle w:val="Code"/>
          <w:szCs w:val="20"/>
        </w:rPr>
        <w:tab/>
      </w:r>
      <w:r>
        <w:rPr>
          <w:rStyle w:val="Code"/>
          <w:szCs w:val="20"/>
        </w:rPr>
        <w:tab/>
      </w:r>
    </w:p>
    <w:p w14:paraId="195D0EB3"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09B3A9" w14:textId="2BEBCE28"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B57605">
        <w:rPr>
          <w:rStyle w:val="Code"/>
          <w:szCs w:val="20"/>
        </w:rPr>
        <w:t>summarizePlasmidMatchInfo</w:t>
      </w:r>
      <w:r w:rsidRPr="00AD79C4">
        <w:rPr>
          <w:rStyle w:val="Code"/>
          <w:szCs w:val="20"/>
        </w:rPr>
        <w:t>.py</w:t>
      </w:r>
      <w:r>
        <w:rPr>
          <w:rStyle w:val="Code"/>
          <w:szCs w:val="20"/>
        </w:rPr>
        <w:t xml:space="preserve"> \</w:t>
      </w:r>
    </w:p>
    <w:p w14:paraId="0E4FAA99" w14:textId="113D4DEE"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1506947"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24E39D64"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B19BB93" w14:textId="13993D43"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matches</w:t>
      </w:r>
      <w:proofErr w:type="spellEnd"/>
      <w:r>
        <w:rPr>
          <w:rStyle w:val="Code"/>
          <w:szCs w:val="20"/>
        </w:rPr>
        <w:t>/</w:t>
      </w:r>
      <w:r w:rsidRPr="00B57605">
        <w:rPr>
          <w:rStyle w:val="Code"/>
          <w:szCs w:val="20"/>
        </w:rPr>
        <w:t>*_</w:t>
      </w:r>
      <w:proofErr w:type="spellStart"/>
      <w:r w:rsidRPr="00B57605">
        <w:rPr>
          <w:rStyle w:val="Code"/>
          <w:szCs w:val="20"/>
        </w:rPr>
        <w:t>sorted_matches.tsv</w:t>
      </w:r>
      <w:proofErr w:type="spellEnd"/>
      <w:r w:rsidRPr="00402B03">
        <w:rPr>
          <w:rStyle w:val="Code"/>
          <w:szCs w:val="20"/>
        </w:rPr>
        <w:t>)</w:t>
      </w:r>
    </w:p>
    <w:p w14:paraId="353DE3B9" w14:textId="77777777" w:rsidR="00B57605" w:rsidRPr="00402B03" w:rsidRDefault="00B57605" w:rsidP="00B57605">
      <w:pPr>
        <w:ind w:left="720"/>
      </w:pPr>
    </w:p>
    <w:p w14:paraId="22560A93" w14:textId="77777777" w:rsidR="00B57605" w:rsidRDefault="00B57605" w:rsidP="00B57605">
      <w:pPr>
        <w:ind w:left="720"/>
        <w:outlineLvl w:val="0"/>
        <w:rPr>
          <w:i/>
        </w:rPr>
      </w:pPr>
      <w:r>
        <w:rPr>
          <w:i/>
        </w:rPr>
        <w:t>Python Version</w:t>
      </w:r>
    </w:p>
    <w:p w14:paraId="59E05F20" w14:textId="77777777" w:rsidR="00B57605" w:rsidRDefault="00B57605" w:rsidP="00B57605"/>
    <w:p w14:paraId="0FAE3189" w14:textId="77777777" w:rsidR="00B57605" w:rsidRDefault="00B57605" w:rsidP="00B57605">
      <w:pPr>
        <w:ind w:left="720"/>
        <w:outlineLvl w:val="0"/>
      </w:pPr>
      <w:r>
        <w:t>Python 3.6.4 (https://www.python.org).</w:t>
      </w:r>
    </w:p>
    <w:p w14:paraId="28AEFF41" w14:textId="77777777" w:rsidR="00B57605" w:rsidRDefault="00B57605" w:rsidP="00B57605">
      <w:pPr>
        <w:ind w:left="720"/>
      </w:pPr>
    </w:p>
    <w:p w14:paraId="5C833A14" w14:textId="0E359FAC" w:rsidR="00B57605" w:rsidRPr="00423256" w:rsidRDefault="00B57605" w:rsidP="00B57605">
      <w:pPr>
        <w:ind w:left="720"/>
        <w:outlineLvl w:val="0"/>
        <w:rPr>
          <w:i/>
        </w:rPr>
      </w:pPr>
      <w:r>
        <w:rPr>
          <w:i/>
        </w:rPr>
        <w:t>Python Script (</w:t>
      </w:r>
      <w:r w:rsidRPr="00B57605">
        <w:rPr>
          <w:i/>
        </w:rPr>
        <w:t>summarizePlasmidMatchInfo</w:t>
      </w:r>
      <w:r>
        <w:rPr>
          <w:i/>
        </w:rPr>
        <w:t>.py)</w:t>
      </w:r>
    </w:p>
    <w:p w14:paraId="3157E676" w14:textId="77777777" w:rsidR="00B57605" w:rsidRDefault="00B57605" w:rsidP="00B57605"/>
    <w:p w14:paraId="14310480" w14:textId="77777777" w:rsidR="00B57605" w:rsidRDefault="00B57605" w:rsidP="00B57605">
      <w:pPr>
        <w:ind w:left="720"/>
      </w:pPr>
      <w:r>
        <w:t>This script is too long to reasonably represent in this document. Please view it in the freely-accessible online repository.</w:t>
      </w:r>
    </w:p>
    <w:p w14:paraId="4558D84A" w14:textId="7C6E6A38" w:rsidR="00E06B9A" w:rsidRDefault="00E06B9A" w:rsidP="00E06B9A">
      <w:pPr>
        <w:outlineLvl w:val="0"/>
      </w:pPr>
    </w:p>
    <w:p w14:paraId="32EDD04B" w14:textId="77777777" w:rsidR="00E06B9A" w:rsidRDefault="00E06B9A" w:rsidP="00E06B9A">
      <w:pPr>
        <w:outlineLvl w:val="0"/>
      </w:pPr>
    </w:p>
    <w:p w14:paraId="37A38F00" w14:textId="77777777" w:rsidR="009B3BDA" w:rsidRDefault="009B3BDA" w:rsidP="00F2162D">
      <w:pPr>
        <w:outlineLvl w:val="0"/>
      </w:pPr>
    </w:p>
    <w:p w14:paraId="7EC6FA3B"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7AD56BBC" w14:textId="22CD66A6" w:rsidR="009B3BDA" w:rsidRPr="00C44F54" w:rsidRDefault="009B3BDA" w:rsidP="00F2162D">
      <w:pPr>
        <w:outlineLvl w:val="0"/>
        <w:rPr>
          <w:b/>
          <w:sz w:val="28"/>
          <w:szCs w:val="28"/>
        </w:rPr>
      </w:pPr>
      <w:r w:rsidRPr="00C44F54">
        <w:rPr>
          <w:b/>
          <w:sz w:val="28"/>
          <w:szCs w:val="28"/>
        </w:rPr>
        <w:lastRenderedPageBreak/>
        <w:t xml:space="preserve">Step 16. </w:t>
      </w:r>
      <w:r w:rsidR="00C44F54" w:rsidRPr="00C44F54">
        <w:rPr>
          <w:b/>
          <w:sz w:val="28"/>
          <w:szCs w:val="28"/>
        </w:rPr>
        <w:t>Drop Plasmids</w:t>
      </w:r>
    </w:p>
    <w:p w14:paraId="2F1C6622" w14:textId="77777777" w:rsidR="00A105AD" w:rsidRPr="00C44F54" w:rsidRDefault="00A105AD" w:rsidP="00A105AD">
      <w:pPr>
        <w:outlineLvl w:val="0"/>
        <w:rPr>
          <w:b/>
          <w:sz w:val="28"/>
          <w:szCs w:val="28"/>
        </w:rPr>
      </w:pPr>
    </w:p>
    <w:p w14:paraId="6F86E2BE" w14:textId="2513E7F6" w:rsidR="00A105AD" w:rsidRDefault="00A105AD" w:rsidP="00A105AD">
      <w:pPr>
        <w:ind w:left="360"/>
      </w:pPr>
      <w:r w:rsidRPr="00BE0660">
        <w:rPr>
          <w:b/>
        </w:rPr>
        <w:t>Input:</w:t>
      </w:r>
      <w:r>
        <w:t xml:space="preserve"> This script acts on all the plasmids directly (i.e., not calling on a subroutine in Python or AWK for each of the plasmids). It requires no user input directly as it ascertains the plasmid accession numbers from file names. It also relies on the directory structure to find the </w:t>
      </w:r>
      <w:r w:rsidR="00AF26B6">
        <w:t>files</w:t>
      </w:r>
      <w:r>
        <w:t xml:space="preserve"> named after the pattern </w:t>
      </w:r>
      <w:r w:rsidRPr="00852180">
        <w:rPr>
          <w:rStyle w:val="Code"/>
        </w:rPr>
        <w:t>${</w:t>
      </w:r>
      <w:r>
        <w:rPr>
          <w:rStyle w:val="Code"/>
        </w:rPr>
        <w:t>ACCESSION}_matches</w:t>
      </w:r>
      <w:r w:rsidR="00AF26B6">
        <w:rPr>
          <w:rStyle w:val="Code"/>
        </w:rPr>
        <w:t>-</w:t>
      </w:r>
      <w:proofErr w:type="spellStart"/>
      <w:r w:rsidR="00AF26B6">
        <w:rPr>
          <w:rStyle w:val="Code"/>
        </w:rPr>
        <w:t>summary</w:t>
      </w:r>
      <w:r>
        <w:rPr>
          <w:rStyle w:val="Code"/>
        </w:rPr>
        <w:t>.tsv</w:t>
      </w:r>
      <w:proofErr w:type="spellEnd"/>
      <w:r>
        <w:t xml:space="preserve"> in a directory called </w:t>
      </w:r>
      <w:proofErr w:type="spellStart"/>
      <w:r w:rsidRPr="00B57605">
        <w:rPr>
          <w:rStyle w:val="Code"/>
        </w:rPr>
        <w:t>plasmid_matches</w:t>
      </w:r>
      <w:proofErr w:type="spellEnd"/>
      <w:r>
        <w:t>.</w:t>
      </w:r>
    </w:p>
    <w:p w14:paraId="24B57C4D" w14:textId="77777777" w:rsidR="00A105AD" w:rsidRDefault="00A105AD" w:rsidP="00A105AD"/>
    <w:p w14:paraId="1559E92E" w14:textId="629986F1" w:rsidR="00A105AD" w:rsidRDefault="00A105AD" w:rsidP="00E51A49">
      <w:pPr>
        <w:ind w:left="360"/>
      </w:pPr>
      <w:r w:rsidRPr="00BE0660">
        <w:rPr>
          <w:b/>
        </w:rPr>
        <w:t>Output:</w:t>
      </w:r>
      <w:r>
        <w:t xml:space="preserve"> </w:t>
      </w:r>
      <w:r w:rsidR="00404EF7">
        <w:t xml:space="preserve">Two new directories in the </w:t>
      </w:r>
      <w:proofErr w:type="gramStart"/>
      <w:r w:rsidR="00404EF7" w:rsidRPr="00404EF7">
        <w:rPr>
          <w:rStyle w:val="Code"/>
        </w:rPr>
        <w:t>groups</w:t>
      </w:r>
      <w:proofErr w:type="gramEnd"/>
      <w:r w:rsidR="00404EF7">
        <w:t xml:space="preserve"> directory: </w:t>
      </w:r>
      <w:r w:rsidR="00404EF7" w:rsidRPr="00404EF7">
        <w:rPr>
          <w:rStyle w:val="Code"/>
        </w:rPr>
        <w:t>keep</w:t>
      </w:r>
      <w:r w:rsidR="00404EF7">
        <w:t xml:space="preserve"> and </w:t>
      </w:r>
      <w:r w:rsidR="00404EF7" w:rsidRPr="00404EF7">
        <w:rPr>
          <w:rStyle w:val="Code"/>
        </w:rPr>
        <w:t>discard</w:t>
      </w:r>
      <w:r w:rsidR="00404EF7">
        <w:t xml:space="preserve">. Inside the </w:t>
      </w:r>
      <w:r w:rsidR="00404EF7" w:rsidRPr="00CF645B">
        <w:rPr>
          <w:rStyle w:val="Code"/>
        </w:rPr>
        <w:t>discard</w:t>
      </w:r>
      <w:r w:rsidR="00404EF7">
        <w:t xml:space="preserve"> directory will be a file called </w:t>
      </w:r>
      <w:proofErr w:type="spellStart"/>
      <w:proofErr w:type="gramStart"/>
      <w:r w:rsidR="00404EF7" w:rsidRPr="00CF645B">
        <w:rPr>
          <w:rStyle w:val="Code"/>
        </w:rPr>
        <w:t>discard.list</w:t>
      </w:r>
      <w:proofErr w:type="spellEnd"/>
      <w:proofErr w:type="gramEnd"/>
      <w:r w:rsidR="00404EF7">
        <w:t xml:space="preserve">. It will contain the accession numbers (one per line) that are to be excluded from the rest of the analysis. </w:t>
      </w:r>
      <w:r w:rsidR="00CF645B">
        <w:t xml:space="preserve">The same is true in the </w:t>
      </w:r>
      <w:r w:rsidR="00CF645B" w:rsidRPr="00CF645B">
        <w:rPr>
          <w:rStyle w:val="Code"/>
        </w:rPr>
        <w:t>keep</w:t>
      </w:r>
      <w:r w:rsidR="00CF645B">
        <w:t xml:space="preserve"> directory, except the accession numbers are the ones that will be retained for the rest of the analysis and the file will be called </w:t>
      </w:r>
      <w:proofErr w:type="spellStart"/>
      <w:proofErr w:type="gramStart"/>
      <w:r w:rsidR="00CF645B" w:rsidRPr="00CF645B">
        <w:rPr>
          <w:rStyle w:val="Code"/>
        </w:rPr>
        <w:t>keep.list</w:t>
      </w:r>
      <w:proofErr w:type="spellEnd"/>
      <w:proofErr w:type="gramEnd"/>
      <w:r w:rsidR="00CF645B">
        <w:t xml:space="preserve">. </w:t>
      </w:r>
      <w:proofErr w:type="gramStart"/>
      <w:r w:rsidR="00CF645B">
        <w:t>Also</w:t>
      </w:r>
      <w:proofErr w:type="gramEnd"/>
      <w:r w:rsidR="00CF645B">
        <w:t xml:space="preserve"> in the </w:t>
      </w:r>
      <w:r w:rsidR="00CF645B" w:rsidRPr="00CF645B">
        <w:rPr>
          <w:rStyle w:val="Code"/>
        </w:rPr>
        <w:t>keep</w:t>
      </w:r>
      <w:r w:rsidR="00CF645B">
        <w:t xml:space="preserve"> directory is a new group list file for each of the groups found in </w:t>
      </w:r>
      <w:r w:rsidR="00CF645B" w:rsidRPr="00CF645B">
        <w:rPr>
          <w:rStyle w:val="Code"/>
        </w:rPr>
        <w:t>groups</w:t>
      </w:r>
      <w:r w:rsidR="00F76600">
        <w:t xml:space="preserve"> directory</w:t>
      </w:r>
      <w:r w:rsidR="00CF645B">
        <w:t xml:space="preserve">. These lists are the same as the originals except that the discarded accessions have been removed. </w:t>
      </w:r>
    </w:p>
    <w:p w14:paraId="35534FB2" w14:textId="77777777" w:rsidR="00A105AD" w:rsidRDefault="00A105AD" w:rsidP="00A105AD">
      <w:pPr>
        <w:ind w:left="360"/>
      </w:pPr>
    </w:p>
    <w:p w14:paraId="58252C2A" w14:textId="77777777" w:rsidR="00A105AD" w:rsidRDefault="00A105AD" w:rsidP="00A105AD">
      <w:pPr>
        <w:ind w:left="360"/>
        <w:outlineLvl w:val="0"/>
        <w:rPr>
          <w:b/>
        </w:rPr>
      </w:pPr>
      <w:r>
        <w:rPr>
          <w:b/>
        </w:rPr>
        <w:t>Code</w:t>
      </w:r>
      <w:r w:rsidRPr="00BE0660">
        <w:rPr>
          <w:b/>
        </w:rPr>
        <w:t>:</w:t>
      </w:r>
    </w:p>
    <w:p w14:paraId="251C328F" w14:textId="77777777" w:rsidR="00A105AD" w:rsidRDefault="00A105AD" w:rsidP="00A105AD">
      <w:pPr>
        <w:ind w:left="360"/>
        <w:rPr>
          <w:b/>
        </w:rPr>
      </w:pPr>
    </w:p>
    <w:p w14:paraId="45CC4F9F" w14:textId="77777777" w:rsidR="00A105AD" w:rsidRDefault="00A105AD" w:rsidP="00A105AD">
      <w:pPr>
        <w:ind w:left="720"/>
        <w:outlineLvl w:val="0"/>
        <w:rPr>
          <w:i/>
        </w:rPr>
      </w:pPr>
      <w:r>
        <w:rPr>
          <w:i/>
        </w:rPr>
        <w:t xml:space="preserve">Bash </w:t>
      </w:r>
      <w:r w:rsidRPr="008607F5">
        <w:rPr>
          <w:i/>
        </w:rPr>
        <w:t>Command</w:t>
      </w:r>
    </w:p>
    <w:p w14:paraId="4A175F07" w14:textId="77777777" w:rsidR="00A105AD" w:rsidRPr="00402B03" w:rsidRDefault="00A105AD" w:rsidP="00A105AD">
      <w:pPr>
        <w:ind w:left="720"/>
        <w:rPr>
          <w:b/>
        </w:rPr>
      </w:pPr>
    </w:p>
    <w:p w14:paraId="7DA56854"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DA06815"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DC5DA5A" w14:textId="58B86710"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GROUP=`</w:t>
      </w:r>
      <w:proofErr w:type="spellStart"/>
      <w:r w:rsidR="002D0DFD" w:rsidRPr="002D0DFD">
        <w:rPr>
          <w:rStyle w:val="Code"/>
          <w:szCs w:val="20"/>
        </w:rPr>
        <w:t>basename</w:t>
      </w:r>
      <w:proofErr w:type="spellEnd"/>
      <w:r w:rsidR="002D0DFD" w:rsidRPr="002D0DFD">
        <w:rPr>
          <w:rStyle w:val="Code"/>
          <w:szCs w:val="20"/>
        </w:rPr>
        <w:t xml:space="preserve"> "${</w:t>
      </w:r>
      <w:proofErr w:type="spellStart"/>
      <w:r w:rsidR="002D0DFD" w:rsidRPr="002D0DFD">
        <w:rPr>
          <w:rStyle w:val="Code"/>
          <w:szCs w:val="20"/>
        </w:rPr>
        <w:t>ifn</w:t>
      </w:r>
      <w:proofErr w:type="spellEnd"/>
      <w:r w:rsidR="002D0DFD" w:rsidRPr="002D0DFD">
        <w:rPr>
          <w:rStyle w:val="Code"/>
          <w:szCs w:val="20"/>
        </w:rPr>
        <w:t xml:space="preserve">}" </w:t>
      </w:r>
      <w:proofErr w:type="gramStart"/>
      <w:r w:rsidR="002D0DFD" w:rsidRPr="002D0DFD">
        <w:rPr>
          <w:rStyle w:val="Code"/>
          <w:szCs w:val="20"/>
        </w:rPr>
        <w:t>".list</w:t>
      </w:r>
      <w:proofErr w:type="gramEnd"/>
      <w:r w:rsidR="002D0DFD" w:rsidRPr="002D0DFD">
        <w:rPr>
          <w:rStyle w:val="Code"/>
          <w:szCs w:val="20"/>
        </w:rPr>
        <w:t>"`</w:t>
      </w:r>
      <w:r w:rsidRPr="00402B03">
        <w:rPr>
          <w:rStyle w:val="Code"/>
          <w:szCs w:val="20"/>
        </w:rPr>
        <w:tab/>
      </w:r>
      <w:r>
        <w:rPr>
          <w:rStyle w:val="Code"/>
          <w:szCs w:val="20"/>
        </w:rPr>
        <w:tab/>
      </w:r>
    </w:p>
    <w:p w14:paraId="4A5677AD" w14:textId="77777777"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1913A9" w14:textId="0E867789" w:rsidR="002D0DFD" w:rsidRPr="002D0DFD" w:rsidRDefault="00A105A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while read ACC</w:t>
      </w:r>
      <w:r w:rsidR="002D0DFD">
        <w:rPr>
          <w:rStyle w:val="Code"/>
          <w:szCs w:val="20"/>
        </w:rPr>
        <w:t>ESSION</w:t>
      </w:r>
    </w:p>
    <w:p w14:paraId="27141BE1" w14:textId="285A9345"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w:t>
      </w:r>
    </w:p>
    <w:p w14:paraId="312F177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 xml:space="preserve">COUNT=`tail -n 1 </w:t>
      </w:r>
      <w:r>
        <w:rPr>
          <w:rStyle w:val="Code"/>
          <w:szCs w:val="20"/>
        </w:rPr>
        <w:t>\</w:t>
      </w:r>
    </w:p>
    <w:p w14:paraId="34886CEF"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w:t>
      </w:r>
      <w:proofErr w:type="spellStart"/>
      <w:r>
        <w:rPr>
          <w:rStyle w:val="Code"/>
          <w:szCs w:val="20"/>
        </w:rPr>
        <w:t>plasmid_matches</w:t>
      </w:r>
      <w:proofErr w:type="spellEnd"/>
      <w:r w:rsidRPr="002D0DFD">
        <w:rPr>
          <w:rStyle w:val="Code"/>
          <w:szCs w:val="20"/>
        </w:rPr>
        <w:t>/${ACC</w:t>
      </w:r>
      <w:r>
        <w:rPr>
          <w:rStyle w:val="Code"/>
          <w:szCs w:val="20"/>
        </w:rPr>
        <w:t>ESSION</w:t>
      </w:r>
      <w:r w:rsidRPr="002D0DFD">
        <w:rPr>
          <w:rStyle w:val="Code"/>
          <w:szCs w:val="20"/>
        </w:rPr>
        <w:t>}_matches-</w:t>
      </w:r>
      <w:proofErr w:type="spellStart"/>
      <w:r w:rsidRPr="002D0DFD">
        <w:rPr>
          <w:rStyle w:val="Code"/>
          <w:szCs w:val="20"/>
        </w:rPr>
        <w:t>summary.tsv</w:t>
      </w:r>
      <w:proofErr w:type="spellEnd"/>
      <w:r w:rsidRPr="002D0DFD">
        <w:rPr>
          <w:rStyle w:val="Code"/>
          <w:szCs w:val="20"/>
        </w:rPr>
        <w:t xml:space="preserve">" </w:t>
      </w:r>
      <w:r>
        <w:rPr>
          <w:rStyle w:val="Code"/>
          <w:szCs w:val="20"/>
        </w:rPr>
        <w:t>\</w:t>
      </w:r>
    </w:p>
    <w:p w14:paraId="554C2B73"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cut -d '</w:t>
      </w:r>
      <w:r>
        <w:rPr>
          <w:rStyle w:val="Code"/>
          <w:szCs w:val="20"/>
        </w:rPr>
        <w:t>\t</w:t>
      </w:r>
      <w:r w:rsidRPr="002D0DFD">
        <w:rPr>
          <w:rStyle w:val="Code"/>
          <w:szCs w:val="20"/>
        </w:rPr>
        <w:t xml:space="preserve">' -f 6 </w:t>
      </w:r>
      <w:r>
        <w:rPr>
          <w:rStyle w:val="Code"/>
          <w:szCs w:val="20"/>
        </w:rPr>
        <w:t>\</w:t>
      </w:r>
    </w:p>
    <w:p w14:paraId="497E4647" w14:textId="7B1A9E6D"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xml:space="preserve">| </w:t>
      </w:r>
      <w:proofErr w:type="spellStart"/>
      <w:r w:rsidRPr="002D0DFD">
        <w:rPr>
          <w:rStyle w:val="Code"/>
          <w:szCs w:val="20"/>
        </w:rPr>
        <w:t>tr</w:t>
      </w:r>
      <w:proofErr w:type="spellEnd"/>
      <w:r w:rsidRPr="002D0DFD">
        <w:rPr>
          <w:rStyle w:val="Code"/>
          <w:szCs w:val="20"/>
        </w:rPr>
        <w:t xml:space="preserve"> -d '"'`</w:t>
      </w:r>
    </w:p>
    <w:p w14:paraId="1B5F838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p>
    <w:p w14:paraId="0C5AECD6" w14:textId="77D0D4D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2D0DFD">
        <w:rPr>
          <w:rStyle w:val="Code"/>
          <w:szCs w:val="20"/>
        </w:rPr>
        <w:t>if [ $COUNT -</w:t>
      </w:r>
      <w:proofErr w:type="spellStart"/>
      <w:r w:rsidRPr="002D0DFD">
        <w:rPr>
          <w:rStyle w:val="Code"/>
          <w:szCs w:val="20"/>
        </w:rPr>
        <w:t>ge</w:t>
      </w:r>
      <w:proofErr w:type="spellEnd"/>
      <w:r w:rsidRPr="002D0DFD">
        <w:rPr>
          <w:rStyle w:val="Code"/>
          <w:szCs w:val="20"/>
        </w:rPr>
        <w:t xml:space="preserve"> </w:t>
      </w:r>
      <w:proofErr w:type="gramStart"/>
      <w:r w:rsidRPr="002D0DFD">
        <w:rPr>
          <w:rStyle w:val="Code"/>
          <w:szCs w:val="20"/>
        </w:rPr>
        <w:t>1 ]</w:t>
      </w:r>
      <w:proofErr w:type="gramEnd"/>
      <w:r w:rsidRPr="002D0DFD">
        <w:rPr>
          <w:rStyle w:val="Code"/>
          <w:szCs w:val="20"/>
        </w:rPr>
        <w:t xml:space="preserve"> &amp;&amp; [ $COUNT -le 6 ]</w:t>
      </w:r>
    </w:p>
    <w:p w14:paraId="173C7575" w14:textId="31F624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then</w:t>
      </w:r>
    </w:p>
    <w:p w14:paraId="0572C753" w14:textId="7172FACE"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r w:rsidRPr="002D0DFD">
        <w:rPr>
          <w:rStyle w:val="Code"/>
          <w:szCs w:val="20"/>
        </w:rPr>
        <w:t>${</w:t>
      </w:r>
      <w:r w:rsidR="003F0986">
        <w:rPr>
          <w:rStyle w:val="Code"/>
          <w:szCs w:val="20"/>
        </w:rPr>
        <w:t>GROUP</w:t>
      </w:r>
      <w:proofErr w:type="gramStart"/>
      <w:r w:rsidRPr="002D0DFD">
        <w:rPr>
          <w:rStyle w:val="Code"/>
          <w:szCs w:val="20"/>
        </w:rPr>
        <w:t>}</w:t>
      </w:r>
      <w:r w:rsidR="003F0986">
        <w:rPr>
          <w:rStyle w:val="Code"/>
          <w:szCs w:val="20"/>
        </w:rPr>
        <w:t>.list</w:t>
      </w:r>
      <w:proofErr w:type="gramEnd"/>
      <w:r w:rsidRPr="002D0DFD">
        <w:rPr>
          <w:rStyle w:val="Code"/>
          <w:szCs w:val="20"/>
        </w:rPr>
        <w:t>"</w:t>
      </w:r>
    </w:p>
    <w:p w14:paraId="1F556903" w14:textId="527A4732"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proofErr w:type="spellStart"/>
      <w:r w:rsidRPr="002D0DFD">
        <w:rPr>
          <w:rStyle w:val="Code"/>
          <w:szCs w:val="20"/>
        </w:rPr>
        <w:t>keep.list</w:t>
      </w:r>
      <w:proofErr w:type="spellEnd"/>
      <w:r w:rsidRPr="002D0DFD">
        <w:rPr>
          <w:rStyle w:val="Code"/>
          <w:szCs w:val="20"/>
        </w:rPr>
        <w:t>"</w:t>
      </w:r>
    </w:p>
    <w:p w14:paraId="2AAA51DC" w14:textId="623F505B"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else</w:t>
      </w:r>
    </w:p>
    <w:p w14:paraId="6313407C" w14:textId="6896AA83"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882901">
        <w:rPr>
          <w:rStyle w:val="Code"/>
          <w:szCs w:val="20"/>
        </w:rPr>
        <w:t>groups/discard</w:t>
      </w:r>
      <w:r w:rsidRPr="002D0DFD">
        <w:rPr>
          <w:rStyle w:val="Code"/>
          <w:szCs w:val="20"/>
        </w:rPr>
        <w:t>/</w:t>
      </w:r>
      <w:proofErr w:type="spellStart"/>
      <w:r w:rsidRPr="002D0DFD">
        <w:rPr>
          <w:rStyle w:val="Code"/>
          <w:szCs w:val="20"/>
        </w:rPr>
        <w:t>discard.list</w:t>
      </w:r>
      <w:proofErr w:type="spellEnd"/>
      <w:r w:rsidRPr="002D0DFD">
        <w:rPr>
          <w:rStyle w:val="Code"/>
          <w:szCs w:val="20"/>
        </w:rPr>
        <w:t>"</w:t>
      </w:r>
    </w:p>
    <w:p w14:paraId="749DAD89" w14:textId="01BC2B61"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sidR="00FA3EB2">
        <w:rPr>
          <w:rStyle w:val="Code"/>
          <w:szCs w:val="20"/>
        </w:rPr>
        <w:tab/>
      </w:r>
      <w:r w:rsidRPr="002D0DFD">
        <w:rPr>
          <w:rStyle w:val="Code"/>
          <w:szCs w:val="20"/>
        </w:rPr>
        <w:t>fi</w:t>
      </w:r>
    </w:p>
    <w:p w14:paraId="60174E77" w14:textId="777777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C2B9B85" w14:textId="2182356B" w:rsidR="00A105A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ne &lt; "${</w:t>
      </w:r>
      <w:proofErr w:type="spellStart"/>
      <w:r w:rsidRPr="002D0DFD">
        <w:rPr>
          <w:rStyle w:val="Code"/>
          <w:szCs w:val="20"/>
        </w:rPr>
        <w:t>ifn</w:t>
      </w:r>
      <w:proofErr w:type="spellEnd"/>
      <w:r w:rsidRPr="002D0DFD">
        <w:rPr>
          <w:rStyle w:val="Code"/>
          <w:szCs w:val="20"/>
        </w:rPr>
        <w:t>}"</w:t>
      </w:r>
    </w:p>
    <w:p w14:paraId="1B480059" w14:textId="77777777" w:rsidR="002D0DFD" w:rsidRPr="00402B03"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FA2A0A" w14:textId="195D5915"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F76600">
        <w:rPr>
          <w:rStyle w:val="Code"/>
          <w:szCs w:val="20"/>
        </w:rPr>
        <w:t>groups/*.list</w:t>
      </w:r>
      <w:r w:rsidRPr="00402B03">
        <w:rPr>
          <w:rStyle w:val="Code"/>
          <w:szCs w:val="20"/>
        </w:rPr>
        <w:t>)</w:t>
      </w:r>
    </w:p>
    <w:p w14:paraId="23ED884B" w14:textId="77777777" w:rsidR="009B3BDA" w:rsidRDefault="009B3BDA" w:rsidP="00F2162D">
      <w:pPr>
        <w:outlineLvl w:val="0"/>
      </w:pPr>
    </w:p>
    <w:p w14:paraId="0C0C1B41" w14:textId="477E32AD" w:rsidR="009B3BDA" w:rsidRDefault="009B3BDA" w:rsidP="00F2162D">
      <w:pPr>
        <w:outlineLvl w:val="0"/>
      </w:pPr>
    </w:p>
    <w:p w14:paraId="764F5FC0"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01400736" w14:textId="6A925D24" w:rsidR="00F2162D" w:rsidRPr="00BE0660" w:rsidRDefault="00F2162D" w:rsidP="00F2162D">
      <w:pPr>
        <w:outlineLvl w:val="0"/>
        <w:rPr>
          <w:b/>
          <w:sz w:val="28"/>
          <w:szCs w:val="28"/>
        </w:rPr>
      </w:pPr>
      <w:r>
        <w:rPr>
          <w:b/>
          <w:sz w:val="28"/>
          <w:szCs w:val="28"/>
        </w:rPr>
        <w:lastRenderedPageBreak/>
        <w:t>Step 1</w:t>
      </w:r>
      <w:r w:rsidR="00103EEC">
        <w:rPr>
          <w:b/>
          <w:sz w:val="28"/>
          <w:szCs w:val="28"/>
        </w:rPr>
        <w:t>7</w:t>
      </w:r>
      <w:r w:rsidRPr="00BE0660">
        <w:rPr>
          <w:b/>
          <w:sz w:val="28"/>
          <w:szCs w:val="28"/>
        </w:rPr>
        <w:t>.</w:t>
      </w:r>
      <w:r>
        <w:rPr>
          <w:b/>
          <w:sz w:val="28"/>
          <w:szCs w:val="28"/>
        </w:rPr>
        <w:t xml:space="preserve"> </w:t>
      </w:r>
      <w:r w:rsidR="007F7419" w:rsidRPr="007F7419">
        <w:rPr>
          <w:b/>
          <w:sz w:val="28"/>
          <w:szCs w:val="28"/>
        </w:rPr>
        <w:t>Create Plasmid BLAST Database</w:t>
      </w:r>
      <w:bookmarkEnd w:id="71"/>
    </w:p>
    <w:p w14:paraId="106142D8" w14:textId="77777777" w:rsidR="00F2162D" w:rsidRDefault="00F2162D" w:rsidP="00F2162D"/>
    <w:p w14:paraId="7E4E009F" w14:textId="77777777" w:rsidR="00F2162D" w:rsidRDefault="00F2162D" w:rsidP="00F2162D">
      <w:pPr>
        <w:ind w:left="360"/>
      </w:pPr>
      <w:r w:rsidRPr="00BE0660">
        <w:rPr>
          <w:b/>
        </w:rPr>
        <w:t>Input:</w:t>
      </w:r>
      <w:r>
        <w:t xml:space="preserve"> </w:t>
      </w:r>
      <w:proofErr w:type="spellStart"/>
      <w:r w:rsidR="008E3FED">
        <w:t>Fasta</w:t>
      </w:r>
      <w:proofErr w:type="spellEnd"/>
      <w:r>
        <w:t xml:space="preserve"> files for each plasmid. We assume they are in the directory </w:t>
      </w:r>
      <w:proofErr w:type="spellStart"/>
      <w:r>
        <w:rPr>
          <w:rStyle w:val="Code"/>
        </w:rPr>
        <w:t>plasmid_</w:t>
      </w:r>
      <w:r w:rsidR="008E3FED">
        <w:rPr>
          <w:rStyle w:val="Code"/>
        </w:rPr>
        <w:t>fasta</w:t>
      </w:r>
      <w:proofErr w:type="spellEnd"/>
      <w:r>
        <w:t xml:space="preserve"> and they are named after the pattern </w:t>
      </w:r>
      <w:r w:rsidRPr="00852180">
        <w:rPr>
          <w:rStyle w:val="Code"/>
        </w:rPr>
        <w:t>${</w:t>
      </w:r>
      <w:r>
        <w:rPr>
          <w:rStyle w:val="Code"/>
        </w:rPr>
        <w:t>ACCESSION</w:t>
      </w:r>
      <w:proofErr w:type="gramStart"/>
      <w:r>
        <w:rPr>
          <w:rStyle w:val="Code"/>
        </w:rPr>
        <w:t>}.</w:t>
      </w:r>
      <w:proofErr w:type="spellStart"/>
      <w:r w:rsidR="008E3FED">
        <w:rPr>
          <w:rStyle w:val="Code"/>
        </w:rPr>
        <w:t>fasta</w:t>
      </w:r>
      <w:proofErr w:type="spellEnd"/>
      <w:proofErr w:type="gramEnd"/>
      <w:r>
        <w:t>.</w:t>
      </w:r>
    </w:p>
    <w:p w14:paraId="117ACEA1" w14:textId="77777777" w:rsidR="00F2162D" w:rsidRDefault="00F2162D" w:rsidP="00F2162D"/>
    <w:p w14:paraId="2F55ADB6" w14:textId="77777777" w:rsidR="00F2162D" w:rsidRPr="00D3621C" w:rsidRDefault="00F2162D" w:rsidP="00F2162D">
      <w:pPr>
        <w:ind w:left="360"/>
      </w:pPr>
      <w:r w:rsidRPr="00BE0660">
        <w:rPr>
          <w:b/>
        </w:rPr>
        <w:t>Output:</w:t>
      </w:r>
      <w:r>
        <w:t xml:space="preserve"> One </w:t>
      </w:r>
      <w:r w:rsidR="008E3FED">
        <w:t>BLAST database</w:t>
      </w:r>
      <w:r>
        <w:t>.</w:t>
      </w:r>
      <w:r w:rsidR="00A57CB2">
        <w:t xml:space="preserve"> We are creating this so we can do pairwise BLAST between </w:t>
      </w:r>
      <w:r w:rsidR="00D3621C">
        <w:t xml:space="preserve">the plasmid </w:t>
      </w:r>
      <w:proofErr w:type="spellStart"/>
      <w:r w:rsidR="00D3621C">
        <w:t>fastas</w:t>
      </w:r>
      <w:proofErr w:type="spellEnd"/>
      <w:r w:rsidR="00D3621C">
        <w:t xml:space="preserve">. The objective is to identify plasmids that are "identical". Identical will, for our purposes, be defined as &gt;=98% percent identity and &gt;=98% query </w:t>
      </w:r>
      <w:r w:rsidR="00D3621C">
        <w:rPr>
          <w:i/>
        </w:rPr>
        <w:t>and</w:t>
      </w:r>
      <w:r w:rsidR="00D3621C">
        <w:t xml:space="preserve"> subject coverage.</w:t>
      </w:r>
    </w:p>
    <w:p w14:paraId="04F5F3F1" w14:textId="77777777" w:rsidR="00F2162D" w:rsidRDefault="00F2162D" w:rsidP="00F2162D">
      <w:pPr>
        <w:ind w:left="360"/>
      </w:pPr>
    </w:p>
    <w:p w14:paraId="6A9C0957" w14:textId="77777777" w:rsidR="00F2162D" w:rsidRDefault="00F2162D" w:rsidP="00F2162D">
      <w:pPr>
        <w:ind w:left="360"/>
        <w:outlineLvl w:val="0"/>
        <w:rPr>
          <w:b/>
        </w:rPr>
      </w:pPr>
      <w:bookmarkStart w:id="83" w:name="_Toc1506892"/>
      <w:r>
        <w:rPr>
          <w:b/>
        </w:rPr>
        <w:t>Code</w:t>
      </w:r>
      <w:r w:rsidRPr="00BE0660">
        <w:rPr>
          <w:b/>
        </w:rPr>
        <w:t>:</w:t>
      </w:r>
      <w:bookmarkEnd w:id="83"/>
    </w:p>
    <w:p w14:paraId="7F1F2F8F" w14:textId="77777777" w:rsidR="00F2162D" w:rsidRDefault="00F2162D" w:rsidP="00F2162D">
      <w:pPr>
        <w:ind w:left="360"/>
        <w:rPr>
          <w:b/>
        </w:rPr>
      </w:pPr>
    </w:p>
    <w:p w14:paraId="6A7082CC" w14:textId="77777777" w:rsidR="00F2162D" w:rsidRDefault="00F2162D" w:rsidP="00F2162D">
      <w:pPr>
        <w:ind w:left="720"/>
        <w:outlineLvl w:val="0"/>
        <w:rPr>
          <w:i/>
        </w:rPr>
      </w:pPr>
      <w:bookmarkStart w:id="84" w:name="_Toc1506893"/>
      <w:r>
        <w:rPr>
          <w:i/>
        </w:rPr>
        <w:t xml:space="preserve">Bash </w:t>
      </w:r>
      <w:r w:rsidRPr="008607F5">
        <w:rPr>
          <w:i/>
        </w:rPr>
        <w:t>Command</w:t>
      </w:r>
      <w:bookmarkEnd w:id="84"/>
    </w:p>
    <w:p w14:paraId="7956C411" w14:textId="77777777" w:rsidR="00F2162D" w:rsidRPr="00402B03" w:rsidRDefault="00F2162D" w:rsidP="00F2162D">
      <w:pPr>
        <w:ind w:left="720"/>
        <w:rPr>
          <w:b/>
        </w:rPr>
      </w:pPr>
    </w:p>
    <w:p w14:paraId="10ACB8F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at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Pr>
          <w:rStyle w:val="Code"/>
          <w:szCs w:val="20"/>
        </w:rPr>
        <w:t xml:space="preserve"> &gt; </w:t>
      </w:r>
      <w:proofErr w:type="spellStart"/>
      <w:r>
        <w:rPr>
          <w:rStyle w:val="Code"/>
          <w:szCs w:val="20"/>
        </w:rPr>
        <w:t>plasmid_blast_results</w:t>
      </w:r>
      <w:proofErr w:type="spellEnd"/>
      <w:r>
        <w:rPr>
          <w:rStyle w:val="Code"/>
          <w:szCs w:val="20"/>
        </w:rPr>
        <w:t>/</w:t>
      </w:r>
      <w:proofErr w:type="spellStart"/>
      <w:r>
        <w:rPr>
          <w:rStyle w:val="Code"/>
          <w:szCs w:val="20"/>
        </w:rPr>
        <w:t>plasmids.fasta</w:t>
      </w:r>
      <w:proofErr w:type="spellEnd"/>
    </w:p>
    <w:p w14:paraId="4D4087B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A342DC"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blast_results</w:t>
      </w:r>
      <w:proofErr w:type="spellEnd"/>
    </w:p>
    <w:p w14:paraId="7548C16B"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3311B5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0DF36B12"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4E5F526E"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in </w:t>
      </w:r>
      <w:proofErr w:type="spellStart"/>
      <w:proofErr w:type="gramStart"/>
      <w:r>
        <w:rPr>
          <w:rStyle w:val="Code"/>
          <w:szCs w:val="20"/>
        </w:rPr>
        <w:t>plasmids</w:t>
      </w:r>
      <w:r w:rsidRPr="006721EA">
        <w:rPr>
          <w:rStyle w:val="Code"/>
          <w:szCs w:val="20"/>
        </w:rPr>
        <w:t>.fasta</w:t>
      </w:r>
      <w:proofErr w:type="spellEnd"/>
      <w:proofErr w:type="gramEnd"/>
      <w:r w:rsidRPr="006721EA">
        <w:rPr>
          <w:rStyle w:val="Code"/>
          <w:szCs w:val="20"/>
        </w:rPr>
        <w:t xml:space="preserve"> \</w:t>
      </w:r>
    </w:p>
    <w:p w14:paraId="39EA1BFB"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input_type</w:t>
      </w:r>
      <w:proofErr w:type="spellEnd"/>
      <w:r w:rsidRPr="006721EA">
        <w:rPr>
          <w:rStyle w:val="Code"/>
          <w:szCs w:val="20"/>
        </w:rPr>
        <w:t xml:space="preserve"> </w:t>
      </w:r>
      <w:proofErr w:type="spellStart"/>
      <w:r w:rsidRPr="006721EA">
        <w:rPr>
          <w:rStyle w:val="Code"/>
          <w:szCs w:val="20"/>
        </w:rPr>
        <w:t>fasta</w:t>
      </w:r>
      <w:proofErr w:type="spellEnd"/>
      <w:r w:rsidRPr="006721EA">
        <w:rPr>
          <w:rStyle w:val="Code"/>
          <w:szCs w:val="20"/>
        </w:rPr>
        <w:t xml:space="preserve"> \</w:t>
      </w:r>
    </w:p>
    <w:p w14:paraId="654033B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title </w:t>
      </w:r>
      <w:r>
        <w:rPr>
          <w:rStyle w:val="Code"/>
          <w:szCs w:val="20"/>
        </w:rPr>
        <w:t>plasmids</w:t>
      </w:r>
      <w:r w:rsidRPr="006721EA">
        <w:rPr>
          <w:rStyle w:val="Code"/>
          <w:szCs w:val="20"/>
        </w:rPr>
        <w:t xml:space="preserve"> \</w:t>
      </w:r>
    </w:p>
    <w:p w14:paraId="6B0DC568"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0A5B0844"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6158D851"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out </w:t>
      </w:r>
      <w:r>
        <w:rPr>
          <w:rStyle w:val="Code"/>
          <w:szCs w:val="20"/>
        </w:rPr>
        <w:t>plasmids</w:t>
      </w:r>
      <w:r w:rsidRPr="006721EA">
        <w:rPr>
          <w:rStyle w:val="Code"/>
          <w:szCs w:val="20"/>
        </w:rPr>
        <w:t xml:space="preserve"> \</w:t>
      </w:r>
    </w:p>
    <w:p w14:paraId="286F7D6F"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582BD547" w14:textId="77777777" w:rsidR="00F2162D" w:rsidRPr="00402B03" w:rsidRDefault="007412D0" w:rsidP="005C5D2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24A1E959" w14:textId="77777777" w:rsidR="00F2162D" w:rsidRPr="00402B03" w:rsidRDefault="00F2162D" w:rsidP="00F2162D">
      <w:pPr>
        <w:ind w:left="720"/>
      </w:pPr>
    </w:p>
    <w:p w14:paraId="7281CC07" w14:textId="77777777" w:rsidR="00F2162D" w:rsidRDefault="00F2162D" w:rsidP="00F2162D"/>
    <w:p w14:paraId="787D1A6E" w14:textId="77777777" w:rsidR="00FD3931" w:rsidRPr="00423256" w:rsidRDefault="00FD3931" w:rsidP="00FD3931">
      <w:pPr>
        <w:ind w:left="720"/>
        <w:outlineLvl w:val="0"/>
        <w:rPr>
          <w:i/>
        </w:rPr>
      </w:pPr>
      <w:bookmarkStart w:id="85" w:name="_Toc1506894"/>
      <w:r>
        <w:rPr>
          <w:i/>
        </w:rPr>
        <w:t>BLAST Software</w:t>
      </w:r>
      <w:bookmarkEnd w:id="85"/>
    </w:p>
    <w:p w14:paraId="726BF1C2" w14:textId="77777777" w:rsidR="00FD3931" w:rsidRDefault="00FD3931" w:rsidP="00FD3931">
      <w:pPr>
        <w:ind w:left="720"/>
      </w:pPr>
    </w:p>
    <w:p w14:paraId="32268CCC" w14:textId="57FCBEAB" w:rsidR="00FD3931" w:rsidRDefault="00FD3931" w:rsidP="00FD3931">
      <w:pPr>
        <w:ind w:left="720"/>
        <w:outlineLvl w:val="0"/>
      </w:pPr>
      <w:bookmarkStart w:id="86" w:name="_Toc1506895"/>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 </w:instrText>
      </w:r>
      <w:r w:rsidR="00757D0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DATA </w:instrText>
      </w:r>
      <w:r w:rsidR="00757D05">
        <w:fldChar w:fldCharType="end"/>
      </w:r>
      <w:r>
        <w:fldChar w:fldCharType="separate"/>
      </w:r>
      <w:r w:rsidR="00757D05">
        <w:rPr>
          <w:noProof/>
        </w:rPr>
        <w:t>(</w:t>
      </w:r>
      <w:hyperlink w:anchor="_ENREF_1" w:tooltip="Altschul, 1990 #595" w:history="1">
        <w:r w:rsidR="00757D05">
          <w:rPr>
            <w:noProof/>
          </w:rPr>
          <w:t>Altschul et al. 1990</w:t>
        </w:r>
      </w:hyperlink>
      <w:r w:rsidR="00757D05">
        <w:rPr>
          <w:noProof/>
        </w:rPr>
        <w:t xml:space="preserve">; </w:t>
      </w:r>
      <w:hyperlink w:anchor="_ENREF_2" w:tooltip="Camacho, 2009 #594" w:history="1">
        <w:r w:rsidR="00757D05">
          <w:rPr>
            <w:noProof/>
          </w:rPr>
          <w:t>Camacho et al. 2009</w:t>
        </w:r>
      </w:hyperlink>
      <w:r w:rsidR="00757D05">
        <w:rPr>
          <w:noProof/>
        </w:rPr>
        <w:t>)</w:t>
      </w:r>
      <w:r>
        <w:fldChar w:fldCharType="end"/>
      </w:r>
      <w:r>
        <w:t>.</w:t>
      </w:r>
      <w:bookmarkEnd w:id="86"/>
    </w:p>
    <w:p w14:paraId="0BF4488D"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359005EA" w14:textId="570FDC5B" w:rsidR="00F2162D" w:rsidRPr="00BE0660" w:rsidRDefault="00F2162D" w:rsidP="00F2162D">
      <w:pPr>
        <w:outlineLvl w:val="0"/>
        <w:rPr>
          <w:b/>
          <w:sz w:val="28"/>
          <w:szCs w:val="28"/>
        </w:rPr>
      </w:pPr>
      <w:bookmarkStart w:id="87" w:name="_Toc1506896"/>
      <w:r>
        <w:rPr>
          <w:b/>
          <w:sz w:val="28"/>
          <w:szCs w:val="28"/>
        </w:rPr>
        <w:lastRenderedPageBreak/>
        <w:t>Step 1</w:t>
      </w:r>
      <w:r w:rsidR="00103EEC">
        <w:rPr>
          <w:b/>
          <w:sz w:val="28"/>
          <w:szCs w:val="28"/>
        </w:rPr>
        <w:t>8</w:t>
      </w:r>
      <w:r w:rsidRPr="00BE0660">
        <w:rPr>
          <w:b/>
          <w:sz w:val="28"/>
          <w:szCs w:val="28"/>
        </w:rPr>
        <w:t>.</w:t>
      </w:r>
      <w:r>
        <w:rPr>
          <w:b/>
          <w:sz w:val="28"/>
          <w:szCs w:val="28"/>
        </w:rPr>
        <w:t xml:space="preserve"> </w:t>
      </w:r>
      <w:r w:rsidR="007F7419">
        <w:rPr>
          <w:b/>
          <w:sz w:val="28"/>
          <w:szCs w:val="28"/>
        </w:rPr>
        <w:t>BLAST Plasmid</w:t>
      </w:r>
      <w:bookmarkEnd w:id="87"/>
    </w:p>
    <w:p w14:paraId="713FC0CA" w14:textId="77777777" w:rsidR="00F2162D" w:rsidRDefault="00F2162D" w:rsidP="00F2162D"/>
    <w:p w14:paraId="35D3FCF8" w14:textId="77777777" w:rsidR="00454966" w:rsidRDefault="00454966" w:rsidP="00454966">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they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209C8C0A" w14:textId="77777777" w:rsidR="00454966" w:rsidRDefault="00454966" w:rsidP="00454966">
      <w:pPr>
        <w:ind w:left="360"/>
      </w:pPr>
    </w:p>
    <w:p w14:paraId="30B51C39" w14:textId="77777777" w:rsidR="00454966" w:rsidRDefault="00454966" w:rsidP="00454966">
      <w:pPr>
        <w:ind w:left="360"/>
        <w:outlineLvl w:val="0"/>
      </w:pPr>
      <w:bookmarkStart w:id="88" w:name="_Toc1506897"/>
      <w:r w:rsidRPr="00187B35">
        <w:rPr>
          <w:b/>
        </w:rPr>
        <w:t>Input:</w:t>
      </w:r>
      <w:r>
        <w:t xml:space="preserve"> The plasmids BLAST database created in step #12. It is named </w:t>
      </w:r>
      <w:r>
        <w:rPr>
          <w:rStyle w:val="Code"/>
        </w:rPr>
        <w:t>plasmids</w:t>
      </w:r>
      <w:r>
        <w:t>.</w:t>
      </w:r>
      <w:bookmarkEnd w:id="88"/>
    </w:p>
    <w:p w14:paraId="2F088037" w14:textId="77777777" w:rsidR="00454966" w:rsidRDefault="00454966" w:rsidP="00454966">
      <w:pPr>
        <w:ind w:left="360"/>
      </w:pPr>
    </w:p>
    <w:p w14:paraId="742B78B9" w14:textId="77777777" w:rsidR="00454966" w:rsidRDefault="00454966" w:rsidP="00454966">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plasmid_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98%.</w:t>
      </w:r>
    </w:p>
    <w:p w14:paraId="42C33AA2" w14:textId="77777777" w:rsidR="00454966" w:rsidRDefault="00454966" w:rsidP="00F2162D">
      <w:pPr>
        <w:ind w:left="360"/>
      </w:pPr>
    </w:p>
    <w:p w14:paraId="56AD2235" w14:textId="77777777" w:rsidR="00F2162D" w:rsidRDefault="00F2162D" w:rsidP="00F2162D">
      <w:pPr>
        <w:ind w:left="360"/>
      </w:pPr>
    </w:p>
    <w:p w14:paraId="4B061E6D" w14:textId="77777777" w:rsidR="00F2162D" w:rsidRDefault="00F2162D" w:rsidP="00F2162D">
      <w:pPr>
        <w:ind w:left="360"/>
        <w:outlineLvl w:val="0"/>
        <w:rPr>
          <w:b/>
        </w:rPr>
      </w:pPr>
      <w:bookmarkStart w:id="89" w:name="_Toc1506898"/>
      <w:r>
        <w:rPr>
          <w:b/>
        </w:rPr>
        <w:t>Code</w:t>
      </w:r>
      <w:r w:rsidRPr="00BE0660">
        <w:rPr>
          <w:b/>
        </w:rPr>
        <w:t>:</w:t>
      </w:r>
      <w:bookmarkEnd w:id="89"/>
    </w:p>
    <w:p w14:paraId="44CA06E7" w14:textId="77777777" w:rsidR="00F2162D" w:rsidRDefault="00F2162D" w:rsidP="00F2162D">
      <w:pPr>
        <w:ind w:left="360"/>
        <w:rPr>
          <w:b/>
        </w:rPr>
      </w:pPr>
    </w:p>
    <w:p w14:paraId="15779474" w14:textId="77777777" w:rsidR="00F2162D" w:rsidRDefault="00F2162D" w:rsidP="00F2162D">
      <w:pPr>
        <w:ind w:left="720"/>
        <w:outlineLvl w:val="0"/>
        <w:rPr>
          <w:i/>
        </w:rPr>
      </w:pPr>
      <w:bookmarkStart w:id="90" w:name="_Toc1506899"/>
      <w:r>
        <w:rPr>
          <w:i/>
        </w:rPr>
        <w:t xml:space="preserve">Bash </w:t>
      </w:r>
      <w:r w:rsidRPr="008607F5">
        <w:rPr>
          <w:i/>
        </w:rPr>
        <w:t>Command</w:t>
      </w:r>
      <w:bookmarkEnd w:id="90"/>
    </w:p>
    <w:p w14:paraId="2786D306" w14:textId="77777777" w:rsidR="00F2162D" w:rsidRPr="00402B03" w:rsidRDefault="00F2162D" w:rsidP="00F2162D">
      <w:pPr>
        <w:ind w:left="720"/>
        <w:rPr>
          <w:b/>
        </w:rPr>
      </w:pPr>
    </w:p>
    <w:p w14:paraId="7A5A5F73"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91" w:name="_Toc1506900"/>
      <w:r>
        <w:rPr>
          <w:rStyle w:val="Code"/>
          <w:szCs w:val="20"/>
        </w:rPr>
        <w:t>THREADS=8</w:t>
      </w:r>
      <w:bookmarkEnd w:id="91"/>
    </w:p>
    <w:p w14:paraId="780CA98C"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8D159EC"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273622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F89BE47"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3255552D"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B17FB5" w14:textId="77777777" w:rsidR="00915136" w:rsidRPr="0083100B"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4A7D0CDC"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3A63200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07D15B2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05A3BFFE"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r>
        <w:rPr>
          <w:rStyle w:val="Code"/>
          <w:szCs w:val="20"/>
        </w:rPr>
        <w:t>plasmids</w:t>
      </w:r>
      <w:r w:rsidRPr="00E43DEC">
        <w:rPr>
          <w:rStyle w:val="Code"/>
          <w:szCs w:val="20"/>
        </w:rPr>
        <w:t xml:space="preserve"> \</w:t>
      </w:r>
    </w:p>
    <w:p w14:paraId="7609234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plasmid_blast_results</w:t>
      </w:r>
      <w:proofErr w:type="spellEnd"/>
      <w:r w:rsidRPr="00E43DEC">
        <w:rPr>
          <w:rStyle w:val="Code"/>
          <w:szCs w:val="20"/>
        </w:rPr>
        <w:t>/${ACCESSION}_fmt6c.tsv \</w:t>
      </w:r>
    </w:p>
    <w:p w14:paraId="579C2B5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1D38B2A8"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232A9406"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w:t>
      </w:r>
      <w:r>
        <w:rPr>
          <w:rStyle w:val="Code"/>
          <w:szCs w:val="20"/>
        </w:rPr>
        <w:t>98</w:t>
      </w:r>
    </w:p>
    <w:p w14:paraId="337D7E7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069CF0E"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63949E4" w14:textId="77777777" w:rsidR="00915136" w:rsidRPr="00402B03" w:rsidRDefault="00915136" w:rsidP="00915136">
      <w:pPr>
        <w:ind w:left="720"/>
      </w:pPr>
    </w:p>
    <w:p w14:paraId="7ED488C4" w14:textId="77777777" w:rsidR="00915136" w:rsidRPr="00423256" w:rsidRDefault="00915136" w:rsidP="00915136">
      <w:pPr>
        <w:ind w:left="720"/>
        <w:outlineLvl w:val="0"/>
        <w:rPr>
          <w:i/>
        </w:rPr>
      </w:pPr>
      <w:bookmarkStart w:id="92" w:name="_Toc1506901"/>
      <w:r>
        <w:rPr>
          <w:i/>
        </w:rPr>
        <w:t>BLAST Software</w:t>
      </w:r>
      <w:bookmarkEnd w:id="92"/>
    </w:p>
    <w:p w14:paraId="3A8FB858" w14:textId="77777777" w:rsidR="00915136" w:rsidRDefault="00915136" w:rsidP="00915136">
      <w:pPr>
        <w:ind w:left="720"/>
      </w:pPr>
    </w:p>
    <w:p w14:paraId="369FEC99" w14:textId="2D52EBED" w:rsidR="00915136" w:rsidRDefault="00915136" w:rsidP="00915136">
      <w:pPr>
        <w:ind w:left="720"/>
        <w:outlineLvl w:val="0"/>
      </w:pPr>
      <w:bookmarkStart w:id="93" w:name="_Toc1506902"/>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 </w:instrText>
      </w:r>
      <w:r w:rsidR="00757D0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757D05">
        <w:instrText xml:space="preserve"> ADDIN EN.CITE.DATA </w:instrText>
      </w:r>
      <w:r w:rsidR="00757D05">
        <w:fldChar w:fldCharType="end"/>
      </w:r>
      <w:r>
        <w:fldChar w:fldCharType="separate"/>
      </w:r>
      <w:r w:rsidR="00757D05">
        <w:rPr>
          <w:noProof/>
        </w:rPr>
        <w:t>(</w:t>
      </w:r>
      <w:hyperlink w:anchor="_ENREF_1" w:tooltip="Altschul, 1990 #595" w:history="1">
        <w:r w:rsidR="00757D05">
          <w:rPr>
            <w:noProof/>
          </w:rPr>
          <w:t>Altschul et al. 1990</w:t>
        </w:r>
      </w:hyperlink>
      <w:r w:rsidR="00757D05">
        <w:rPr>
          <w:noProof/>
        </w:rPr>
        <w:t xml:space="preserve">; </w:t>
      </w:r>
      <w:hyperlink w:anchor="_ENREF_2" w:tooltip="Camacho, 2009 #594" w:history="1">
        <w:r w:rsidR="00757D05">
          <w:rPr>
            <w:noProof/>
          </w:rPr>
          <w:t>Camacho et al. 2009</w:t>
        </w:r>
      </w:hyperlink>
      <w:r w:rsidR="00757D05">
        <w:rPr>
          <w:noProof/>
        </w:rPr>
        <w:t>)</w:t>
      </w:r>
      <w:r>
        <w:fldChar w:fldCharType="end"/>
      </w:r>
      <w:r>
        <w:t>.</w:t>
      </w:r>
      <w:bookmarkEnd w:id="93"/>
    </w:p>
    <w:p w14:paraId="30448140" w14:textId="77777777" w:rsidR="00F2162D" w:rsidRDefault="00F2162D" w:rsidP="00F2162D"/>
    <w:p w14:paraId="4F1F3BA8" w14:textId="77777777" w:rsidR="00F2162D" w:rsidRDefault="00F2162D" w:rsidP="00F2162D"/>
    <w:p w14:paraId="7C4079D7" w14:textId="77777777" w:rsidR="00F2162D" w:rsidRDefault="00F2162D" w:rsidP="00F2162D"/>
    <w:p w14:paraId="508F16D4" w14:textId="77777777" w:rsidR="00F2162D" w:rsidRDefault="00F2162D" w:rsidP="00F2162D"/>
    <w:p w14:paraId="1C6BA83F" w14:textId="77777777" w:rsidR="004E1128" w:rsidRDefault="004E1128" w:rsidP="00F2162D">
      <w:pPr>
        <w:sectPr w:rsidR="004E1128" w:rsidSect="00402B03">
          <w:pgSz w:w="12240" w:h="15840"/>
          <w:pgMar w:top="720" w:right="720" w:bottom="720" w:left="720" w:header="720" w:footer="720" w:gutter="0"/>
          <w:cols w:space="720"/>
          <w:docGrid w:linePitch="360"/>
        </w:sectPr>
      </w:pPr>
    </w:p>
    <w:p w14:paraId="69223B92" w14:textId="15F3BE4B" w:rsidR="004E1128" w:rsidRPr="00BE0660" w:rsidRDefault="004E1128" w:rsidP="004E1128">
      <w:pPr>
        <w:outlineLvl w:val="0"/>
        <w:rPr>
          <w:b/>
          <w:sz w:val="28"/>
          <w:szCs w:val="28"/>
        </w:rPr>
      </w:pPr>
      <w:bookmarkStart w:id="94" w:name="_Toc1506903"/>
      <w:r>
        <w:rPr>
          <w:b/>
          <w:sz w:val="28"/>
          <w:szCs w:val="28"/>
        </w:rPr>
        <w:lastRenderedPageBreak/>
        <w:t>Step 1</w:t>
      </w:r>
      <w:r w:rsidR="00103EEC">
        <w:rPr>
          <w:b/>
          <w:sz w:val="28"/>
          <w:szCs w:val="28"/>
        </w:rPr>
        <w:t>9</w:t>
      </w:r>
      <w:r w:rsidRPr="00BE0660">
        <w:rPr>
          <w:b/>
          <w:sz w:val="28"/>
          <w:szCs w:val="28"/>
        </w:rPr>
        <w:t>.</w:t>
      </w:r>
      <w:r>
        <w:rPr>
          <w:b/>
          <w:sz w:val="28"/>
          <w:szCs w:val="28"/>
        </w:rPr>
        <w:t xml:space="preserve"> </w:t>
      </w:r>
      <w:bookmarkEnd w:id="94"/>
      <w:r w:rsidR="000D2697" w:rsidRPr="000D2697">
        <w:rPr>
          <w:b/>
          <w:sz w:val="28"/>
          <w:szCs w:val="28"/>
        </w:rPr>
        <w:t>Extract Identical Plasmids with BLAST Result Coverage Cutoff of 98%</w:t>
      </w:r>
    </w:p>
    <w:p w14:paraId="61544334" w14:textId="77777777" w:rsidR="004E1128" w:rsidRDefault="004E1128" w:rsidP="004E1128"/>
    <w:p w14:paraId="78A302B2" w14:textId="75A11335" w:rsidR="00DF320D" w:rsidRDefault="00DF320D" w:rsidP="00DF320D">
      <w:pPr>
        <w:ind w:left="360"/>
      </w:pPr>
      <w:r w:rsidRPr="00BE0660">
        <w:rPr>
          <w:b/>
        </w:rPr>
        <w:t>Input:</w:t>
      </w:r>
      <w:r>
        <w:t xml:space="preserve"> Tab-separated value files. Each contains the results from blasting the sequence of a single accession against the plasmids BLAST database. Assume they are in the directory </w:t>
      </w:r>
      <w:proofErr w:type="spellStart"/>
      <w:r>
        <w:rPr>
          <w:rStyle w:val="Code"/>
        </w:rPr>
        <w:t>plasmids_blast_results</w:t>
      </w:r>
      <w:proofErr w:type="spellEnd"/>
      <w:r>
        <w:t xml:space="preserve"> and they are named after the pattern </w:t>
      </w:r>
      <w:r w:rsidRPr="00852180">
        <w:rPr>
          <w:rStyle w:val="Code"/>
        </w:rPr>
        <w:t>${</w:t>
      </w:r>
      <w:r>
        <w:rPr>
          <w:rStyle w:val="Code"/>
        </w:rPr>
        <w:t>ACCESSION</w:t>
      </w:r>
      <w:r w:rsidRPr="00852180">
        <w:rPr>
          <w:rStyle w:val="Code"/>
        </w:rPr>
        <w:t>}</w:t>
      </w:r>
      <w:r>
        <w:rPr>
          <w:rStyle w:val="Code"/>
        </w:rPr>
        <w:t>_fmt6c.tsv</w:t>
      </w:r>
      <w:r>
        <w:t>.</w:t>
      </w:r>
      <w:r w:rsidR="00EC6082">
        <w:t xml:space="preserve"> Note that these BLAST results all have &gt;=98% sequence identity.</w:t>
      </w:r>
    </w:p>
    <w:p w14:paraId="20AB5A95" w14:textId="77777777" w:rsidR="00DF320D" w:rsidRDefault="00DF320D" w:rsidP="00DF320D"/>
    <w:p w14:paraId="77E340FA" w14:textId="5D47830F" w:rsidR="00DF320D" w:rsidRDefault="00DF320D" w:rsidP="004E1128">
      <w:pPr>
        <w:ind w:left="360"/>
        <w:rPr>
          <w:b/>
        </w:rPr>
      </w:pPr>
      <w:r w:rsidRPr="00BE0660">
        <w:rPr>
          <w:b/>
        </w:rPr>
        <w:t>Output:</w:t>
      </w:r>
      <w:r>
        <w:t xml:space="preserve"> </w:t>
      </w:r>
      <w:r w:rsidR="00EC6082">
        <w:t xml:space="preserve">One file for each input file. Each file is a line-delimited list of accessions associated with "identical" plasmids. The files will be in a directory called </w:t>
      </w:r>
      <w:proofErr w:type="spellStart"/>
      <w:r w:rsidR="00EC6082">
        <w:rPr>
          <w:rStyle w:val="Code"/>
        </w:rPr>
        <w:t>plasmid_blast_results</w:t>
      </w:r>
      <w:proofErr w:type="spellEnd"/>
      <w:r w:rsidR="00EC6082">
        <w:t xml:space="preserve"> and named after the pattern </w:t>
      </w:r>
      <w:r w:rsidR="00EC6082" w:rsidRPr="00B80AA7">
        <w:rPr>
          <w:rStyle w:val="Code"/>
        </w:rPr>
        <w:t>${</w:t>
      </w:r>
      <w:r w:rsidR="00EC6082">
        <w:rPr>
          <w:rStyle w:val="Code"/>
        </w:rPr>
        <w:t>ACCESSION</w:t>
      </w:r>
      <w:r w:rsidR="00EC6082" w:rsidRPr="00B80AA7">
        <w:rPr>
          <w:rStyle w:val="Code"/>
        </w:rPr>
        <w:t>}</w:t>
      </w:r>
      <w:r w:rsidR="00EC6082">
        <w:rPr>
          <w:rStyle w:val="Code"/>
        </w:rPr>
        <w:t>_</w:t>
      </w:r>
      <w:proofErr w:type="spellStart"/>
      <w:r w:rsidR="00EC6082">
        <w:rPr>
          <w:rStyle w:val="Code"/>
        </w:rPr>
        <w:t>identicalPlasmids</w:t>
      </w:r>
      <w:r w:rsidR="00EC6082" w:rsidRPr="00B80AA7">
        <w:rPr>
          <w:rStyle w:val="Code"/>
        </w:rPr>
        <w:t>.</w:t>
      </w:r>
      <w:r w:rsidR="00EC6082">
        <w:rPr>
          <w:rStyle w:val="Code"/>
        </w:rPr>
        <w:t>list</w:t>
      </w:r>
      <w:proofErr w:type="spellEnd"/>
      <w:r w:rsidR="00EC6082">
        <w:t xml:space="preserve">. </w:t>
      </w:r>
      <w:r w:rsidR="00EA54B9">
        <w:t>The BLAST</w:t>
      </w:r>
      <w:r>
        <w:t xml:space="preserve"> results </w:t>
      </w:r>
      <w:r w:rsidR="00EA54B9">
        <w:t xml:space="preserve">are further filtered based on the </w:t>
      </w:r>
      <w:r w:rsidR="00102ABF">
        <w:t xml:space="preserve">query </w:t>
      </w:r>
      <w:r w:rsidR="00AF27F0">
        <w:t>and</w:t>
      </w:r>
      <w:r w:rsidR="00102ABF">
        <w:t xml:space="preserve"> subject </w:t>
      </w:r>
      <w:r>
        <w:t>coverage</w:t>
      </w:r>
      <w:r w:rsidR="00AF27F0">
        <w:t>; each must be</w:t>
      </w:r>
      <w:r>
        <w:t xml:space="preserve"> </w:t>
      </w:r>
      <w:r w:rsidR="00AF27F0">
        <w:t>&gt;=</w:t>
      </w:r>
      <w:r>
        <w:t xml:space="preserve"> </w:t>
      </w:r>
      <w:r w:rsidR="00102ABF">
        <w:t>98</w:t>
      </w:r>
      <w:r>
        <w:t xml:space="preserve">%. </w:t>
      </w:r>
      <w:r w:rsidR="00AF27F0">
        <w:t xml:space="preserve">Coverage is determined based on number of bases covered by the other sequence. This coverage can come from one or more BLAST hits, as long as the total number of covered bases is &gt;=98% of the number of possible bases. </w:t>
      </w:r>
    </w:p>
    <w:p w14:paraId="6440B692" w14:textId="77777777" w:rsidR="00DF320D" w:rsidRDefault="00DF320D" w:rsidP="004E1128">
      <w:pPr>
        <w:ind w:left="360"/>
        <w:rPr>
          <w:b/>
        </w:rPr>
      </w:pPr>
    </w:p>
    <w:p w14:paraId="21A8F3B4" w14:textId="77777777" w:rsidR="004E1128" w:rsidRDefault="004E1128" w:rsidP="004E1128">
      <w:pPr>
        <w:ind w:left="360"/>
        <w:outlineLvl w:val="0"/>
        <w:rPr>
          <w:b/>
        </w:rPr>
      </w:pPr>
      <w:bookmarkStart w:id="95" w:name="_Toc1506904"/>
      <w:r>
        <w:rPr>
          <w:b/>
        </w:rPr>
        <w:t>Code</w:t>
      </w:r>
      <w:r w:rsidRPr="00BE0660">
        <w:rPr>
          <w:b/>
        </w:rPr>
        <w:t>:</w:t>
      </w:r>
      <w:bookmarkEnd w:id="95"/>
    </w:p>
    <w:p w14:paraId="699A131C" w14:textId="77777777" w:rsidR="004E1128" w:rsidRDefault="004E1128" w:rsidP="004E1128">
      <w:pPr>
        <w:ind w:left="360"/>
        <w:rPr>
          <w:b/>
        </w:rPr>
      </w:pPr>
    </w:p>
    <w:p w14:paraId="56DC0764" w14:textId="77777777" w:rsidR="004E1128" w:rsidRDefault="004E1128" w:rsidP="004E1128">
      <w:pPr>
        <w:ind w:left="720"/>
        <w:outlineLvl w:val="0"/>
        <w:rPr>
          <w:i/>
        </w:rPr>
      </w:pPr>
      <w:bookmarkStart w:id="96" w:name="_Toc1506905"/>
      <w:r>
        <w:rPr>
          <w:i/>
        </w:rPr>
        <w:t xml:space="preserve">Bash </w:t>
      </w:r>
      <w:r w:rsidRPr="008607F5">
        <w:rPr>
          <w:i/>
        </w:rPr>
        <w:t>Command</w:t>
      </w:r>
      <w:bookmarkEnd w:id="96"/>
    </w:p>
    <w:p w14:paraId="52146896" w14:textId="77777777" w:rsidR="004E1128" w:rsidRPr="00402B03" w:rsidRDefault="004E1128" w:rsidP="004E1128">
      <w:pPr>
        <w:ind w:left="720"/>
        <w:rPr>
          <w:b/>
        </w:rPr>
      </w:pPr>
    </w:p>
    <w:p w14:paraId="73FD137D"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EE189D0"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D70BD84"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tsv</w:t>
      </w:r>
      <w:r w:rsidRPr="00E43DEC">
        <w:rPr>
          <w:rStyle w:val="Code"/>
          <w:szCs w:val="20"/>
        </w:rPr>
        <w:t>"`</w:t>
      </w:r>
      <w:r w:rsidRPr="00402B03">
        <w:rPr>
          <w:rStyle w:val="Code"/>
          <w:szCs w:val="20"/>
        </w:rPr>
        <w:tab/>
      </w:r>
      <w:r>
        <w:rPr>
          <w:rStyle w:val="Code"/>
          <w:szCs w:val="20"/>
        </w:rPr>
        <w:tab/>
      </w:r>
    </w:p>
    <w:p w14:paraId="29233956"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5B5D8D" w14:textId="0BC2EDF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BC1E1B">
        <w:rPr>
          <w:rStyle w:val="Code"/>
          <w:szCs w:val="20"/>
        </w:rPr>
        <w:t>python3</w:t>
      </w:r>
      <w:r>
        <w:rPr>
          <w:rStyle w:val="Code"/>
          <w:szCs w:val="20"/>
        </w:rPr>
        <w:t xml:space="preserve"> </w:t>
      </w:r>
      <w:r w:rsidRPr="00C52B05">
        <w:rPr>
          <w:rStyle w:val="Code"/>
          <w:szCs w:val="20"/>
        </w:rPr>
        <w:t>queryAndSubCovCutoff98</w:t>
      </w:r>
      <w:r w:rsidR="00BC1E1B">
        <w:rPr>
          <w:rStyle w:val="Code"/>
          <w:szCs w:val="20"/>
        </w:rPr>
        <w:t>-multiHit</w:t>
      </w:r>
      <w:r w:rsidRPr="00C52B05">
        <w:rPr>
          <w:rStyle w:val="Code"/>
          <w:szCs w:val="20"/>
        </w:rPr>
        <w:t>.</w:t>
      </w:r>
      <w:r w:rsidR="00BC1E1B">
        <w:rPr>
          <w:rStyle w:val="Code"/>
          <w:szCs w:val="20"/>
        </w:rPr>
        <w:t>py</w:t>
      </w:r>
      <w:r>
        <w:rPr>
          <w:rStyle w:val="Code"/>
          <w:szCs w:val="20"/>
        </w:rPr>
        <w:t xml:space="preserve"> \</w:t>
      </w:r>
    </w:p>
    <w:p w14:paraId="1720C4BD"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5F284A52" w14:textId="3241A6D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plasmid_blast_results</w:t>
      </w:r>
      <w:proofErr w:type="spellEnd"/>
      <w:r>
        <w:rPr>
          <w:rStyle w:val="Code"/>
          <w:szCs w:val="20"/>
        </w:rPr>
        <w:t>/${ACCESSON}_</w:t>
      </w:r>
      <w:proofErr w:type="spellStart"/>
      <w:r w:rsidR="00BC1E1B">
        <w:rPr>
          <w:rStyle w:val="Code"/>
          <w:szCs w:val="20"/>
        </w:rPr>
        <w:t>identicalPlasmids.list</w:t>
      </w:r>
      <w:proofErr w:type="spellEnd"/>
      <w:r>
        <w:rPr>
          <w:rStyle w:val="Code"/>
          <w:szCs w:val="20"/>
        </w:rPr>
        <w:t>"</w:t>
      </w:r>
    </w:p>
    <w:p w14:paraId="27B80674"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9DC61BC"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tsv</w:t>
      </w:r>
      <w:r w:rsidRPr="00402B03">
        <w:rPr>
          <w:rStyle w:val="Code"/>
          <w:szCs w:val="20"/>
        </w:rPr>
        <w:t>)</w:t>
      </w:r>
    </w:p>
    <w:p w14:paraId="769E6214" w14:textId="77777777" w:rsidR="004E1128" w:rsidRPr="00402B03" w:rsidRDefault="004E1128" w:rsidP="004E1128">
      <w:pPr>
        <w:ind w:left="720"/>
      </w:pPr>
    </w:p>
    <w:p w14:paraId="3E59C53F" w14:textId="77777777" w:rsidR="00DB50D4" w:rsidRDefault="00DB50D4" w:rsidP="00DB50D4">
      <w:pPr>
        <w:ind w:left="720"/>
        <w:outlineLvl w:val="0"/>
        <w:rPr>
          <w:i/>
        </w:rPr>
      </w:pPr>
      <w:bookmarkStart w:id="97" w:name="_Toc1506906"/>
      <w:r>
        <w:rPr>
          <w:i/>
        </w:rPr>
        <w:t>Python Version</w:t>
      </w:r>
    </w:p>
    <w:p w14:paraId="14F0CC25" w14:textId="77777777" w:rsidR="00DB50D4" w:rsidRPr="00655AEC" w:rsidRDefault="00DB50D4" w:rsidP="00DB50D4">
      <w:pPr>
        <w:ind w:left="720"/>
      </w:pPr>
    </w:p>
    <w:p w14:paraId="6EB2043F" w14:textId="11B95AA8" w:rsidR="00DB50D4" w:rsidRDefault="00DB50D4" w:rsidP="00DB50D4">
      <w:pPr>
        <w:ind w:left="720"/>
        <w:outlineLvl w:val="0"/>
      </w:pPr>
      <w:r>
        <w:t>Python 3.6.4 (https://www.python.org).</w:t>
      </w:r>
    </w:p>
    <w:p w14:paraId="0ED7AC23" w14:textId="77777777" w:rsidR="00DB50D4" w:rsidRDefault="00DB50D4" w:rsidP="00DB50D4">
      <w:pPr>
        <w:ind w:left="720"/>
        <w:outlineLvl w:val="0"/>
        <w:rPr>
          <w:i/>
        </w:rPr>
      </w:pPr>
    </w:p>
    <w:p w14:paraId="352591FA" w14:textId="0C31D481" w:rsidR="004E1128" w:rsidRPr="00423256" w:rsidRDefault="00DB50D4" w:rsidP="004E1128">
      <w:pPr>
        <w:ind w:left="720"/>
        <w:outlineLvl w:val="0"/>
        <w:rPr>
          <w:i/>
        </w:rPr>
      </w:pPr>
      <w:r>
        <w:rPr>
          <w:i/>
        </w:rPr>
        <w:t>Python</w:t>
      </w:r>
      <w:r w:rsidR="004E1128">
        <w:rPr>
          <w:i/>
        </w:rPr>
        <w:t xml:space="preserve"> Script (</w:t>
      </w:r>
      <w:r w:rsidR="00C52B05" w:rsidRPr="00C52B05">
        <w:rPr>
          <w:i/>
        </w:rPr>
        <w:t>queryAndSubCovCutoff98</w:t>
      </w:r>
      <w:r>
        <w:rPr>
          <w:i/>
        </w:rPr>
        <w:t>-multiHit</w:t>
      </w:r>
      <w:r w:rsidR="00C52B05" w:rsidRPr="00C52B05">
        <w:rPr>
          <w:i/>
        </w:rPr>
        <w:t>.</w:t>
      </w:r>
      <w:r>
        <w:rPr>
          <w:i/>
        </w:rPr>
        <w:t>py</w:t>
      </w:r>
      <w:r w:rsidR="004E1128">
        <w:rPr>
          <w:i/>
        </w:rPr>
        <w:t>)</w:t>
      </w:r>
      <w:bookmarkEnd w:id="97"/>
    </w:p>
    <w:p w14:paraId="7D5DEF45" w14:textId="0D4E8602" w:rsidR="004E1128" w:rsidRDefault="004E1128" w:rsidP="004E1128">
      <w:pPr>
        <w:ind w:left="720"/>
      </w:pPr>
    </w:p>
    <w:p w14:paraId="458D6E18" w14:textId="77777777" w:rsidR="00A1409B" w:rsidRDefault="00A1409B" w:rsidP="00A1409B">
      <w:pPr>
        <w:ind w:left="720"/>
      </w:pPr>
      <w:r>
        <w:t>This script is too long to reasonably represent in this document. Please view it in the freely-accessible online repository.</w:t>
      </w:r>
    </w:p>
    <w:p w14:paraId="1877C356" w14:textId="77777777" w:rsidR="00A1409B" w:rsidRDefault="00A1409B" w:rsidP="004E1128">
      <w:pPr>
        <w:ind w:left="720"/>
      </w:pPr>
    </w:p>
    <w:p w14:paraId="649E7ECE" w14:textId="77777777" w:rsidR="00F2162D" w:rsidRDefault="00F2162D" w:rsidP="00F2162D"/>
    <w:p w14:paraId="2F739754" w14:textId="77777777" w:rsidR="00F2162D" w:rsidRDefault="00F2162D" w:rsidP="00F2162D"/>
    <w:p w14:paraId="7CF1235C" w14:textId="22CFD46C" w:rsidR="00F2162D" w:rsidRDefault="004E1128" w:rsidP="00F2162D">
      <w:pPr>
        <w:sectPr w:rsidR="00F2162D" w:rsidSect="00402B03">
          <w:pgSz w:w="12240" w:h="15840"/>
          <w:pgMar w:top="720" w:right="720" w:bottom="720" w:left="720" w:header="720" w:footer="720" w:gutter="0"/>
          <w:cols w:space="720"/>
          <w:docGrid w:linePitch="360"/>
        </w:sectPr>
      </w:pPr>
      <w:r>
        <w:br w:type="page"/>
      </w:r>
    </w:p>
    <w:p w14:paraId="5F24A1A2" w14:textId="1E758285" w:rsidR="00B93127" w:rsidRDefault="00B93127" w:rsidP="00B759D6">
      <w:pPr>
        <w:outlineLvl w:val="0"/>
        <w:rPr>
          <w:b/>
          <w:sz w:val="28"/>
          <w:szCs w:val="28"/>
        </w:rPr>
      </w:pPr>
      <w:bookmarkStart w:id="98" w:name="_Toc1506922"/>
      <w:r>
        <w:rPr>
          <w:b/>
          <w:sz w:val="28"/>
          <w:szCs w:val="28"/>
        </w:rPr>
        <w:lastRenderedPageBreak/>
        <w:t xml:space="preserve">Step 20. </w:t>
      </w:r>
      <w:r w:rsidR="00C44F54" w:rsidRPr="00C44F54">
        <w:rPr>
          <w:b/>
          <w:sz w:val="28"/>
          <w:szCs w:val="28"/>
        </w:rPr>
        <w:t>Fix Identical Plasmid Non-concordance</w:t>
      </w:r>
    </w:p>
    <w:p w14:paraId="1D1CF3EC" w14:textId="77777777" w:rsidR="00C44F54" w:rsidRDefault="00C44F54" w:rsidP="00B759D6">
      <w:pPr>
        <w:outlineLvl w:val="0"/>
        <w:rPr>
          <w:b/>
          <w:sz w:val="28"/>
          <w:szCs w:val="28"/>
        </w:rPr>
      </w:pPr>
    </w:p>
    <w:p w14:paraId="6BA7928B" w14:textId="6CC953A4" w:rsidR="00C44F54" w:rsidRDefault="00C44F54" w:rsidP="00C44F54">
      <w:pPr>
        <w:ind w:left="360"/>
      </w:pPr>
      <w:r w:rsidRPr="00BE0660">
        <w:rPr>
          <w:b/>
        </w:rPr>
        <w:t>Input:</w:t>
      </w:r>
      <w:r>
        <w:t xml:space="preserve"> This Python program requires </w:t>
      </w:r>
      <w:r w:rsidR="00295ECD">
        <w:t>6</w:t>
      </w:r>
      <w:r>
        <w:t xml:space="preserve"> inputs. 1- </w:t>
      </w:r>
      <w:r w:rsidR="0053729E">
        <w:t>the path of the coverage information files. 2- the path of the identical plasmid files. Inputs 3-6 are suffixes to file names; the assumed base of the name is the accession number. 3- the suffix of the input coverage info file. 4- the suffix of the output coverage info file. 5- the suffix of the input identical plasmids file. 6- the suffix of the output identical plasmids file.</w:t>
      </w:r>
    </w:p>
    <w:p w14:paraId="16ADDFD3" w14:textId="77777777" w:rsidR="00C44F54" w:rsidRDefault="00C44F54" w:rsidP="00C44F54"/>
    <w:p w14:paraId="5C7EC6DF" w14:textId="789DAA65" w:rsidR="00B93127" w:rsidRDefault="00C44F54" w:rsidP="00C44F54">
      <w:pPr>
        <w:ind w:left="360"/>
        <w:outlineLvl w:val="0"/>
      </w:pPr>
      <w:r w:rsidRPr="00BE0660">
        <w:rPr>
          <w:b/>
        </w:rPr>
        <w:t>Output:</w:t>
      </w:r>
      <w:r>
        <w:t xml:space="preserve"> </w:t>
      </w:r>
      <w:r w:rsidR="0053729E">
        <w:t xml:space="preserve">Two text files. The first will be the output coverage info file. It will be the concordant version of its respective input file. The second will be the output identical plasmids file. It will be the concordant version of its respective input file. We assume they are both in the </w:t>
      </w:r>
      <w:proofErr w:type="spellStart"/>
      <w:r w:rsidR="0053729E" w:rsidRPr="0053729E">
        <w:rPr>
          <w:rStyle w:val="Code"/>
        </w:rPr>
        <w:t>plasmid_blast</w:t>
      </w:r>
      <w:r w:rsidR="0053729E">
        <w:rPr>
          <w:rStyle w:val="Code"/>
        </w:rPr>
        <w:t>_</w:t>
      </w:r>
      <w:r w:rsidR="0053729E" w:rsidRPr="0053729E">
        <w:rPr>
          <w:rStyle w:val="Code"/>
        </w:rPr>
        <w:t>results</w:t>
      </w:r>
      <w:proofErr w:type="spellEnd"/>
      <w:r w:rsidR="0053729E">
        <w:t xml:space="preserve"> directory and have the suffixes </w:t>
      </w:r>
      <w:r w:rsidR="0053729E" w:rsidRPr="0053729E">
        <w:rPr>
          <w:rStyle w:val="Code"/>
        </w:rPr>
        <w:t>_</w:t>
      </w:r>
      <w:proofErr w:type="spellStart"/>
      <w:r w:rsidR="0053729E" w:rsidRPr="0053729E">
        <w:rPr>
          <w:rStyle w:val="Code"/>
        </w:rPr>
        <w:t>covInfo_concordant.tsv</w:t>
      </w:r>
      <w:proofErr w:type="spellEnd"/>
      <w:r w:rsidR="0053729E">
        <w:t xml:space="preserve"> and </w:t>
      </w:r>
      <w:r w:rsidR="0053729E" w:rsidRPr="0053729E">
        <w:rPr>
          <w:rStyle w:val="Code"/>
        </w:rPr>
        <w:t>_</w:t>
      </w:r>
      <w:proofErr w:type="spellStart"/>
      <w:r w:rsidR="0053729E" w:rsidRPr="0053729E">
        <w:rPr>
          <w:rStyle w:val="Code"/>
        </w:rPr>
        <w:t>identicalPlasmids_</w:t>
      </w:r>
      <w:proofErr w:type="gramStart"/>
      <w:r w:rsidR="0053729E" w:rsidRPr="0053729E">
        <w:rPr>
          <w:rStyle w:val="Code"/>
        </w:rPr>
        <w:t>concordant.list</w:t>
      </w:r>
      <w:proofErr w:type="spellEnd"/>
      <w:proofErr w:type="gramEnd"/>
      <w:r w:rsidR="0053729E">
        <w:t xml:space="preserve">, respectively. Another term for concordance might be reciprocal. This step accounts for inconsistencies in BLAST outputs. One might get hits from sequence A to B with &gt;=98% identity and &gt;=98% query and subject coverage, yet get no hits from B to A. This non-concordance is “fixed” in this step to force reciprocity of the BLAST hits. </w:t>
      </w:r>
      <w:proofErr w:type="gramStart"/>
      <w:r w:rsidR="0053729E">
        <w:t>This hits</w:t>
      </w:r>
      <w:proofErr w:type="gramEnd"/>
      <w:r w:rsidR="0053729E">
        <w:t xml:space="preserve"> are not updated in the BLAST output file, though the outcome is affected in the two output files from this step.</w:t>
      </w:r>
    </w:p>
    <w:p w14:paraId="27C82F0E" w14:textId="45C1FFEE" w:rsidR="00C44F54" w:rsidRDefault="00C44F54" w:rsidP="00C44F54">
      <w:pPr>
        <w:ind w:left="360"/>
        <w:outlineLvl w:val="0"/>
        <w:rPr>
          <w:b/>
          <w:sz w:val="28"/>
          <w:szCs w:val="28"/>
        </w:rPr>
      </w:pPr>
    </w:p>
    <w:p w14:paraId="6E546A16" w14:textId="77777777" w:rsidR="00430A55" w:rsidRDefault="00430A55" w:rsidP="00430A55">
      <w:pPr>
        <w:ind w:left="360"/>
        <w:outlineLvl w:val="0"/>
        <w:rPr>
          <w:b/>
        </w:rPr>
      </w:pPr>
      <w:r>
        <w:rPr>
          <w:b/>
        </w:rPr>
        <w:t>Code</w:t>
      </w:r>
      <w:r w:rsidRPr="00BE0660">
        <w:rPr>
          <w:b/>
        </w:rPr>
        <w:t>:</w:t>
      </w:r>
    </w:p>
    <w:p w14:paraId="3776B40C" w14:textId="77777777" w:rsidR="00430A55" w:rsidRDefault="00430A55" w:rsidP="00430A55">
      <w:pPr>
        <w:ind w:left="360"/>
        <w:rPr>
          <w:b/>
        </w:rPr>
      </w:pPr>
    </w:p>
    <w:p w14:paraId="5FE5F31E" w14:textId="77777777" w:rsidR="00430A55" w:rsidRDefault="00430A55" w:rsidP="00430A55">
      <w:pPr>
        <w:ind w:left="720"/>
        <w:outlineLvl w:val="0"/>
        <w:rPr>
          <w:i/>
        </w:rPr>
      </w:pPr>
      <w:r>
        <w:rPr>
          <w:i/>
        </w:rPr>
        <w:t xml:space="preserve">Bash </w:t>
      </w:r>
      <w:r w:rsidRPr="008607F5">
        <w:rPr>
          <w:i/>
        </w:rPr>
        <w:t>Command</w:t>
      </w:r>
    </w:p>
    <w:p w14:paraId="13ACC009" w14:textId="77777777" w:rsidR="00430A55" w:rsidRPr="00402B03" w:rsidRDefault="00430A55" w:rsidP="00430A55">
      <w:pPr>
        <w:ind w:left="720"/>
        <w:rPr>
          <w:b/>
        </w:rPr>
      </w:pPr>
    </w:p>
    <w:p w14:paraId="672CCCDC" w14:textId="44C7C88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python3 </w:t>
      </w:r>
      <w:r w:rsidRPr="00430A55">
        <w:rPr>
          <w:rStyle w:val="Code"/>
          <w:szCs w:val="20"/>
        </w:rPr>
        <w:t>fixIdenticalPlasmidsNonConcordance</w:t>
      </w:r>
      <w:r>
        <w:rPr>
          <w:rStyle w:val="Code"/>
          <w:szCs w:val="20"/>
        </w:rPr>
        <w:t>.py \</w:t>
      </w:r>
    </w:p>
    <w:p w14:paraId="3F656E63" w14:textId="204903B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C2012C4" w14:textId="23C70D9F"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662433D" w14:textId="76563F5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tsv</w:t>
      </w:r>
      <w:proofErr w:type="spellEnd"/>
      <w:r>
        <w:rPr>
          <w:rStyle w:val="Code"/>
          <w:szCs w:val="20"/>
        </w:rPr>
        <w:t>" \</w:t>
      </w:r>
    </w:p>
    <w:p w14:paraId="65C9B0D1" w14:textId="684DE56A"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w:t>
      </w:r>
      <w:r>
        <w:rPr>
          <w:rStyle w:val="Code"/>
          <w:szCs w:val="20"/>
        </w:rPr>
        <w:t>_concordant</w:t>
      </w:r>
      <w:r w:rsidRPr="00430A55">
        <w:rPr>
          <w:rStyle w:val="Code"/>
          <w:szCs w:val="20"/>
        </w:rPr>
        <w:t>.tsv</w:t>
      </w:r>
      <w:proofErr w:type="spellEnd"/>
      <w:r>
        <w:rPr>
          <w:rStyle w:val="Code"/>
          <w:szCs w:val="20"/>
        </w:rPr>
        <w:t>" \</w:t>
      </w:r>
    </w:p>
    <w:p w14:paraId="50D28FF8" w14:textId="4B70B44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list</w:t>
      </w:r>
      <w:proofErr w:type="spellEnd"/>
      <w:r>
        <w:rPr>
          <w:rStyle w:val="Code"/>
          <w:szCs w:val="20"/>
        </w:rPr>
        <w:t>" \</w:t>
      </w:r>
    </w:p>
    <w:p w14:paraId="5CD72F6D" w14:textId="36354C95"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w:t>
      </w:r>
      <w:r>
        <w:rPr>
          <w:rStyle w:val="Code"/>
          <w:szCs w:val="20"/>
        </w:rPr>
        <w:t>_</w:t>
      </w:r>
      <w:proofErr w:type="gramStart"/>
      <w:r>
        <w:rPr>
          <w:rStyle w:val="Code"/>
          <w:szCs w:val="20"/>
        </w:rPr>
        <w:t>concordant</w:t>
      </w:r>
      <w:r w:rsidRPr="00430A55">
        <w:rPr>
          <w:rStyle w:val="Code"/>
          <w:szCs w:val="20"/>
        </w:rPr>
        <w:t>.list</w:t>
      </w:r>
      <w:proofErr w:type="spellEnd"/>
      <w:proofErr w:type="gramEnd"/>
      <w:r>
        <w:rPr>
          <w:rStyle w:val="Code"/>
          <w:szCs w:val="20"/>
        </w:rPr>
        <w:t>"</w:t>
      </w:r>
    </w:p>
    <w:p w14:paraId="3CBC1001" w14:textId="77777777" w:rsidR="00430A55" w:rsidRPr="00402B03" w:rsidRDefault="00430A55" w:rsidP="00430A55">
      <w:pPr>
        <w:ind w:left="720"/>
      </w:pPr>
    </w:p>
    <w:p w14:paraId="15BEC86A" w14:textId="77777777" w:rsidR="00430A55" w:rsidRDefault="00430A55" w:rsidP="00430A55">
      <w:pPr>
        <w:ind w:left="720"/>
        <w:outlineLvl w:val="0"/>
        <w:rPr>
          <w:i/>
        </w:rPr>
      </w:pPr>
      <w:r>
        <w:rPr>
          <w:i/>
        </w:rPr>
        <w:t>Python Version</w:t>
      </w:r>
    </w:p>
    <w:p w14:paraId="531B3A03" w14:textId="77777777" w:rsidR="00430A55" w:rsidRPr="00655AEC" w:rsidRDefault="00430A55" w:rsidP="00430A55">
      <w:pPr>
        <w:ind w:left="720"/>
      </w:pPr>
    </w:p>
    <w:p w14:paraId="568D6512" w14:textId="77777777" w:rsidR="00430A55" w:rsidRDefault="00430A55" w:rsidP="00430A55">
      <w:pPr>
        <w:ind w:left="720"/>
        <w:outlineLvl w:val="0"/>
      </w:pPr>
      <w:r>
        <w:t>Python 3.6.4 (https://www.python.org).</w:t>
      </w:r>
    </w:p>
    <w:p w14:paraId="096B5788" w14:textId="77777777" w:rsidR="00430A55" w:rsidRDefault="00430A55" w:rsidP="00430A55">
      <w:pPr>
        <w:ind w:left="720"/>
        <w:outlineLvl w:val="0"/>
        <w:rPr>
          <w:i/>
        </w:rPr>
      </w:pPr>
    </w:p>
    <w:p w14:paraId="7609B6C6" w14:textId="44632C3A" w:rsidR="00430A55" w:rsidRPr="00423256" w:rsidRDefault="00430A55" w:rsidP="00430A55">
      <w:pPr>
        <w:ind w:left="720"/>
        <w:outlineLvl w:val="0"/>
        <w:rPr>
          <w:i/>
        </w:rPr>
      </w:pPr>
      <w:r>
        <w:rPr>
          <w:i/>
        </w:rPr>
        <w:t>Python Script (</w:t>
      </w:r>
      <w:r w:rsidRPr="00430A55">
        <w:rPr>
          <w:i/>
        </w:rPr>
        <w:t>fixIdenticalPlasmidsNonConcordance.py</w:t>
      </w:r>
      <w:r>
        <w:rPr>
          <w:i/>
        </w:rPr>
        <w:t>)</w:t>
      </w:r>
    </w:p>
    <w:p w14:paraId="6DB5B6DF" w14:textId="77777777" w:rsidR="00430A55" w:rsidRDefault="00430A55" w:rsidP="00430A55">
      <w:pPr>
        <w:ind w:left="720"/>
      </w:pPr>
    </w:p>
    <w:p w14:paraId="6F358D68" w14:textId="77777777" w:rsidR="00430A55" w:rsidRDefault="00430A55" w:rsidP="00430A55">
      <w:pPr>
        <w:ind w:left="720"/>
      </w:pPr>
      <w:r>
        <w:t>This script is too long to reasonably represent in this document. Please view it in the freely-accessible online repository.</w:t>
      </w:r>
    </w:p>
    <w:p w14:paraId="3E84311E" w14:textId="77777777" w:rsidR="00C44F54" w:rsidRDefault="00C44F54" w:rsidP="00C44F54">
      <w:pPr>
        <w:ind w:left="360"/>
        <w:outlineLvl w:val="0"/>
        <w:rPr>
          <w:b/>
          <w:sz w:val="28"/>
          <w:szCs w:val="28"/>
        </w:rPr>
      </w:pPr>
    </w:p>
    <w:p w14:paraId="4AE585B4" w14:textId="77777777" w:rsidR="00B93127" w:rsidRDefault="00B93127" w:rsidP="00B759D6">
      <w:pPr>
        <w:outlineLvl w:val="0"/>
        <w:rPr>
          <w:b/>
          <w:sz w:val="28"/>
          <w:szCs w:val="28"/>
        </w:rPr>
      </w:pPr>
    </w:p>
    <w:p w14:paraId="5F2FFF06" w14:textId="77777777" w:rsidR="00295ECD" w:rsidRDefault="00295ECD" w:rsidP="00B759D6">
      <w:pPr>
        <w:outlineLvl w:val="0"/>
        <w:rPr>
          <w:b/>
          <w:sz w:val="28"/>
          <w:szCs w:val="28"/>
        </w:rPr>
        <w:sectPr w:rsidR="00295ECD" w:rsidSect="00402B03">
          <w:pgSz w:w="12240" w:h="15840"/>
          <w:pgMar w:top="720" w:right="720" w:bottom="720" w:left="720" w:header="720" w:footer="720" w:gutter="0"/>
          <w:cols w:space="720"/>
          <w:docGrid w:linePitch="360"/>
        </w:sectPr>
      </w:pPr>
    </w:p>
    <w:p w14:paraId="1F43D388" w14:textId="39C1E9B8" w:rsidR="007F2B6E" w:rsidRPr="00BE0660" w:rsidRDefault="007F2B6E" w:rsidP="00B759D6">
      <w:pPr>
        <w:outlineLvl w:val="0"/>
        <w:rPr>
          <w:b/>
          <w:sz w:val="28"/>
          <w:szCs w:val="28"/>
        </w:rPr>
      </w:pPr>
      <w:r>
        <w:rPr>
          <w:b/>
          <w:sz w:val="28"/>
          <w:szCs w:val="28"/>
        </w:rPr>
        <w:lastRenderedPageBreak/>
        <w:t xml:space="preserve">Step </w:t>
      </w:r>
      <w:r w:rsidR="00103EEC">
        <w:rPr>
          <w:b/>
          <w:sz w:val="28"/>
          <w:szCs w:val="28"/>
        </w:rPr>
        <w:t>21</w:t>
      </w:r>
      <w:r w:rsidRPr="00BE0660">
        <w:rPr>
          <w:b/>
          <w:sz w:val="28"/>
          <w:szCs w:val="28"/>
        </w:rPr>
        <w:t>.</w:t>
      </w:r>
      <w:r>
        <w:rPr>
          <w:b/>
          <w:sz w:val="28"/>
          <w:szCs w:val="28"/>
        </w:rPr>
        <w:t xml:space="preserve"> Generate Plasmid CSVs</w:t>
      </w:r>
      <w:bookmarkEnd w:id="98"/>
    </w:p>
    <w:p w14:paraId="0816CD1F" w14:textId="77777777" w:rsidR="007F2B6E" w:rsidRDefault="007F2B6E" w:rsidP="007F2B6E"/>
    <w:p w14:paraId="6DC7C107" w14:textId="2580C32B" w:rsidR="007F2B6E" w:rsidRDefault="007F2B6E" w:rsidP="007F2B6E">
      <w:pPr>
        <w:ind w:left="360"/>
      </w:pPr>
      <w:r w:rsidRPr="00BE0660">
        <w:rPr>
          <w:b/>
        </w:rPr>
        <w:t>Input:</w:t>
      </w:r>
      <w:r>
        <w:t xml:space="preserve"> This Python program requires </w:t>
      </w:r>
      <w:r w:rsidR="00037D4F">
        <w:t>8</w:t>
      </w:r>
      <w:r>
        <w:t xml:space="preserve"> inputs. 1- The accession number of the plasmid it will generate a CSV file for. 2- The directory where the output CSV file is to be placed. 3- The directory where the plasmid </w:t>
      </w:r>
      <w:proofErr w:type="spellStart"/>
      <w:r>
        <w:t>fasta</w:t>
      </w:r>
      <w:proofErr w:type="spellEnd"/>
      <w:r>
        <w:t xml:space="preserve"> file is located. We assume it is named after the pattern </w:t>
      </w:r>
      <w:r w:rsidRPr="007F2B6E">
        <w:rPr>
          <w:rStyle w:val="Code"/>
        </w:rPr>
        <w:t>${ACCESSION</w:t>
      </w:r>
      <w:proofErr w:type="gramStart"/>
      <w:r w:rsidRPr="007F2B6E">
        <w:rPr>
          <w:rStyle w:val="Code"/>
        </w:rPr>
        <w:t>}.</w:t>
      </w:r>
      <w:proofErr w:type="spellStart"/>
      <w:r w:rsidRPr="007F2B6E">
        <w:rPr>
          <w:rStyle w:val="Code"/>
        </w:rPr>
        <w:t>fasta</w:t>
      </w:r>
      <w:proofErr w:type="spellEnd"/>
      <w:proofErr w:type="gramEnd"/>
      <w:r>
        <w:t xml:space="preserve">. 4- The directory where the input plasmid matches file is located. We assume it is named after the pattern </w:t>
      </w:r>
      <w:r w:rsidRPr="007F2B6E">
        <w:rPr>
          <w:rStyle w:val="Code"/>
        </w:rPr>
        <w:t>${ACCESSION}_matches</w:t>
      </w:r>
      <w:r w:rsidR="00922386">
        <w:rPr>
          <w:rStyle w:val="Code"/>
        </w:rPr>
        <w:t>-</w:t>
      </w:r>
      <w:proofErr w:type="spellStart"/>
      <w:r w:rsidR="00922386">
        <w:rPr>
          <w:rStyle w:val="Code"/>
        </w:rPr>
        <w:t>summary</w:t>
      </w:r>
      <w:r w:rsidRPr="007F2B6E">
        <w:rPr>
          <w:rStyle w:val="Code"/>
        </w:rPr>
        <w:t>.tsv</w:t>
      </w:r>
      <w:proofErr w:type="spellEnd"/>
      <w:r>
        <w:t>. 5- The directory where the input incompatibility group</w:t>
      </w:r>
      <w:r w:rsidR="00760149">
        <w:t>s</w:t>
      </w:r>
      <w:r>
        <w:t xml:space="preserve"> (derived from the BLAST results) are located. We assume it is named after the pattern </w:t>
      </w:r>
      <w:r w:rsidRPr="007F2B6E">
        <w:rPr>
          <w:rStyle w:val="Code"/>
        </w:rPr>
        <w:t>${ACCESSION}_</w:t>
      </w:r>
      <w:proofErr w:type="spellStart"/>
      <w:proofErr w:type="gramStart"/>
      <w:r>
        <w:rPr>
          <w:rStyle w:val="Code"/>
        </w:rPr>
        <w:t>families.list</w:t>
      </w:r>
      <w:proofErr w:type="spellEnd"/>
      <w:proofErr w:type="gramEnd"/>
      <w:r>
        <w:t>.</w:t>
      </w:r>
      <w:r w:rsidR="00FB6D30">
        <w:t xml:space="preserve"> 6- The filename of the source info. We assume it is named </w:t>
      </w:r>
      <w:proofErr w:type="spellStart"/>
      <w:r w:rsidR="00FB6D30" w:rsidRPr="00FB6D30">
        <w:rPr>
          <w:rStyle w:val="Code"/>
        </w:rPr>
        <w:t>sourceInfo.tsv</w:t>
      </w:r>
      <w:proofErr w:type="spellEnd"/>
      <w:r w:rsidR="00FB6D30">
        <w:t xml:space="preserve"> in the </w:t>
      </w:r>
      <w:proofErr w:type="spellStart"/>
      <w:r w:rsidR="00FB6D30" w:rsidRPr="00FB6D30">
        <w:rPr>
          <w:rStyle w:val="Code"/>
        </w:rPr>
        <w:t>plasmid_sourceInfo</w:t>
      </w:r>
      <w:proofErr w:type="spellEnd"/>
      <w:r w:rsidR="00FB6D30">
        <w:t xml:space="preserve"> directory. 7- The directory of the plasmid BLAST results. We assume it is called </w:t>
      </w:r>
      <w:proofErr w:type="spellStart"/>
      <w:r w:rsidR="00FB6D30" w:rsidRPr="00FB6D30">
        <w:rPr>
          <w:rStyle w:val="Code"/>
        </w:rPr>
        <w:t>plasmid_blast_results</w:t>
      </w:r>
      <w:proofErr w:type="spellEnd"/>
      <w:r w:rsidR="00FB6D30">
        <w:t xml:space="preserve">. 8- The filename of the sequence technologies information. We assume it is at </w:t>
      </w:r>
      <w:proofErr w:type="spellStart"/>
      <w:r w:rsidR="00FB6D30" w:rsidRPr="00FB6D30">
        <w:rPr>
          <w:rStyle w:val="Code"/>
        </w:rPr>
        <w:t>plasmid_seqTech</w:t>
      </w:r>
      <w:proofErr w:type="spellEnd"/>
      <w:r w:rsidR="00FB6D30" w:rsidRPr="00FB6D30">
        <w:rPr>
          <w:rStyle w:val="Code"/>
        </w:rPr>
        <w:t>/</w:t>
      </w:r>
      <w:proofErr w:type="spellStart"/>
      <w:r w:rsidR="00FB6D30" w:rsidRPr="00FB6D30">
        <w:rPr>
          <w:rStyle w:val="Code"/>
        </w:rPr>
        <w:t>seqTech.tsv</w:t>
      </w:r>
      <w:proofErr w:type="spellEnd"/>
      <w:r w:rsidR="00FB6D30">
        <w:t>.</w:t>
      </w:r>
    </w:p>
    <w:p w14:paraId="23450E2C" w14:textId="77777777" w:rsidR="007F2B6E" w:rsidRDefault="007F2B6E" w:rsidP="007F2B6E"/>
    <w:p w14:paraId="2B3D85BA" w14:textId="77777777" w:rsidR="007F2B6E" w:rsidRDefault="007F2B6E" w:rsidP="007F2B6E">
      <w:pPr>
        <w:ind w:left="360"/>
      </w:pPr>
      <w:r w:rsidRPr="00BE0660">
        <w:rPr>
          <w:b/>
        </w:rPr>
        <w:t>Output:</w:t>
      </w:r>
      <w:r>
        <w:t xml:space="preserve"> One </w:t>
      </w:r>
      <w:r w:rsidR="00806F36">
        <w:t>comma</w:t>
      </w:r>
      <w:r>
        <w:t>-separated value</w:t>
      </w:r>
      <w:r w:rsidR="004E159C">
        <w:t xml:space="preserve"> file</w:t>
      </w:r>
      <w:r>
        <w:t xml:space="preserve">. </w:t>
      </w:r>
      <w:r w:rsidR="00806F36">
        <w:t xml:space="preserve">It will be placed in the directory specified in the input position 2. </w:t>
      </w:r>
      <w:r>
        <w:t xml:space="preserve">We assume the output file will be named after the following pattern: </w:t>
      </w:r>
      <w:r w:rsidRPr="00B80AA7">
        <w:rPr>
          <w:rStyle w:val="Code"/>
        </w:rPr>
        <w:t>${</w:t>
      </w:r>
      <w:r>
        <w:rPr>
          <w:rStyle w:val="Code"/>
        </w:rPr>
        <w:t>ACCESSION</w:t>
      </w:r>
      <w:r w:rsidRPr="00B80AA7">
        <w:rPr>
          <w:rStyle w:val="Code"/>
        </w:rPr>
        <w:t>}</w:t>
      </w:r>
      <w:r w:rsidR="00806F36">
        <w:rPr>
          <w:rStyle w:val="Code"/>
        </w:rPr>
        <w:t>.c</w:t>
      </w:r>
      <w:r>
        <w:rPr>
          <w:rStyle w:val="Code"/>
        </w:rPr>
        <w:t>sv</w:t>
      </w:r>
      <w:r>
        <w:t>. The columns of the file are as follows:</w:t>
      </w:r>
    </w:p>
    <w:p w14:paraId="723FFEF1" w14:textId="77777777" w:rsidR="007F2B6E" w:rsidRDefault="007F2B6E" w:rsidP="007F2B6E">
      <w:pPr>
        <w:ind w:left="360"/>
      </w:pPr>
    </w:p>
    <w:p w14:paraId="1C24639B" w14:textId="77777777" w:rsidR="00A751B1" w:rsidRDefault="00256EA0" w:rsidP="00256EA0">
      <w:pPr>
        <w:ind w:left="720"/>
      </w:pPr>
      <w:r w:rsidRPr="00256EA0">
        <w:t xml:space="preserve">"Accession #","Identical </w:t>
      </w:r>
      <w:proofErr w:type="spellStart"/>
      <w:r w:rsidRPr="00256EA0">
        <w:t>Plasmids","Source</w:t>
      </w:r>
      <w:proofErr w:type="spellEnd"/>
      <w:r w:rsidRPr="00256EA0">
        <w:t xml:space="preserve">: </w:t>
      </w:r>
      <w:proofErr w:type="spellStart"/>
      <w:r w:rsidRPr="00256EA0">
        <w:t>Organism","Source</w:t>
      </w:r>
      <w:proofErr w:type="spellEnd"/>
      <w:r w:rsidRPr="00256EA0">
        <w:t xml:space="preserve">: Isolation </w:t>
      </w:r>
      <w:proofErr w:type="spellStart"/>
      <w:r w:rsidRPr="00256EA0">
        <w:t>Source","Source</w:t>
      </w:r>
      <w:proofErr w:type="spellEnd"/>
      <w:r w:rsidRPr="00256EA0">
        <w:t xml:space="preserve">: </w:t>
      </w:r>
      <w:proofErr w:type="spellStart"/>
      <w:r w:rsidRPr="00256EA0">
        <w:t>Country","Source</w:t>
      </w:r>
      <w:proofErr w:type="spellEnd"/>
      <w:r w:rsidRPr="00256EA0">
        <w:t xml:space="preserve">: Collection </w:t>
      </w:r>
      <w:proofErr w:type="spellStart"/>
      <w:r w:rsidRPr="00256EA0">
        <w:t>Date","Sequencing</w:t>
      </w:r>
      <w:proofErr w:type="spellEnd"/>
      <w:r w:rsidRPr="00256EA0">
        <w:t xml:space="preserve"> </w:t>
      </w:r>
      <w:proofErr w:type="spellStart"/>
      <w:r w:rsidRPr="00256EA0">
        <w:t>Technologies","Sequencing</w:t>
      </w:r>
      <w:proofErr w:type="spellEnd"/>
      <w:r w:rsidRPr="00256EA0">
        <w:t xml:space="preserve"> Technologies </w:t>
      </w:r>
      <w:proofErr w:type="spellStart"/>
      <w:r w:rsidRPr="00256EA0">
        <w:t>Count","Short</w:t>
      </w:r>
      <w:proofErr w:type="spellEnd"/>
      <w:r w:rsidRPr="00256EA0">
        <w:t xml:space="preserve"> Read </w:t>
      </w:r>
      <w:proofErr w:type="spellStart"/>
      <w:r w:rsidRPr="00256EA0">
        <w:t>Count","Long</w:t>
      </w:r>
      <w:proofErr w:type="spellEnd"/>
      <w:r w:rsidRPr="00256EA0">
        <w:t xml:space="preserve"> Read </w:t>
      </w:r>
      <w:proofErr w:type="spellStart"/>
      <w:r w:rsidRPr="00256EA0">
        <w:t>Count","Illumina</w:t>
      </w:r>
      <w:proofErr w:type="spellEnd"/>
      <w:r w:rsidRPr="00256EA0">
        <w:t xml:space="preserve"> </w:t>
      </w:r>
      <w:proofErr w:type="spellStart"/>
      <w:r w:rsidRPr="00256EA0">
        <w:t>Count","Roche</w:t>
      </w:r>
      <w:proofErr w:type="spellEnd"/>
      <w:r w:rsidRPr="00256EA0">
        <w:t xml:space="preserve"> 454 </w:t>
      </w:r>
      <w:proofErr w:type="spellStart"/>
      <w:r w:rsidRPr="00256EA0">
        <w:t>Count","ABI</w:t>
      </w:r>
      <w:proofErr w:type="spellEnd"/>
      <w:r w:rsidRPr="00256EA0">
        <w:t xml:space="preserve"> Solid </w:t>
      </w:r>
      <w:proofErr w:type="spellStart"/>
      <w:r w:rsidRPr="00256EA0">
        <w:t>Count","Sanger</w:t>
      </w:r>
      <w:proofErr w:type="spellEnd"/>
      <w:r w:rsidRPr="00256EA0">
        <w:t xml:space="preserve"> </w:t>
      </w:r>
      <w:proofErr w:type="spellStart"/>
      <w:r w:rsidRPr="00256EA0">
        <w:t>Count","Ion</w:t>
      </w:r>
      <w:proofErr w:type="spellEnd"/>
      <w:r w:rsidRPr="00256EA0">
        <w:t xml:space="preserve"> Torrent </w:t>
      </w:r>
      <w:proofErr w:type="spellStart"/>
      <w:r w:rsidRPr="00256EA0">
        <w:t>Count","PacBio</w:t>
      </w:r>
      <w:proofErr w:type="spellEnd"/>
      <w:r w:rsidRPr="00256EA0">
        <w:t xml:space="preserve"> </w:t>
      </w:r>
      <w:proofErr w:type="spellStart"/>
      <w:r w:rsidRPr="00256EA0">
        <w:t>Count","ONT</w:t>
      </w:r>
      <w:proofErr w:type="spellEnd"/>
      <w:r w:rsidRPr="00256EA0">
        <w:t xml:space="preserve"> </w:t>
      </w:r>
      <w:proofErr w:type="spellStart"/>
      <w:r w:rsidRPr="00256EA0">
        <w:t>Count","Plasmid</w:t>
      </w:r>
      <w:proofErr w:type="spellEnd"/>
      <w:r w:rsidRPr="00256EA0">
        <w:t xml:space="preserve"> </w:t>
      </w:r>
      <w:proofErr w:type="spellStart"/>
      <w:r w:rsidRPr="00256EA0">
        <w:t>Length","Antimicrobial</w:t>
      </w:r>
      <w:proofErr w:type="spellEnd"/>
      <w:r w:rsidRPr="00256EA0">
        <w:t xml:space="preserve"> Resistance </w:t>
      </w:r>
      <w:proofErr w:type="spellStart"/>
      <w:r w:rsidRPr="00256EA0">
        <w:t>CDS","Antimicrobial</w:t>
      </w:r>
      <w:proofErr w:type="spellEnd"/>
      <w:r w:rsidRPr="00256EA0">
        <w:t xml:space="preserve"> Resistance CDS %","Beta-lactamase </w:t>
      </w:r>
      <w:proofErr w:type="spellStart"/>
      <w:r w:rsidRPr="00256EA0">
        <w:t>CDS","Beta</w:t>
      </w:r>
      <w:proofErr w:type="spellEnd"/>
      <w:r w:rsidRPr="00256EA0">
        <w:t>-lactamase CDS %","Beta-lactamase Special (Carbapenem*,IMP,KPC,NDM,VIM) Copy #","Beta-lactamase Special (Carbapenem*,IMP,KPC,NDM,VIM) Copy # % of Beta-</w:t>
      </w:r>
      <w:proofErr w:type="spellStart"/>
      <w:r w:rsidRPr="00256EA0">
        <w:t>lactamase","Beta</w:t>
      </w:r>
      <w:proofErr w:type="spellEnd"/>
      <w:r w:rsidRPr="00256EA0">
        <w:t xml:space="preserve">-lactamase Special (Carbapenem*,IMP,KPC,NDM,VIM) Copy # % of </w:t>
      </w:r>
      <w:proofErr w:type="spellStart"/>
      <w:r w:rsidRPr="00256EA0">
        <w:t>Total","Beta</w:t>
      </w:r>
      <w:proofErr w:type="spellEnd"/>
      <w:r w:rsidRPr="00256EA0">
        <w:t xml:space="preserve">-lactamase Special (Carbapenem*,IMP,KPC,NDM,VIM) Absent (Yes/No)","Plasmid Transfer </w:t>
      </w:r>
      <w:proofErr w:type="spellStart"/>
      <w:r w:rsidRPr="00256EA0">
        <w:t>CDS","Plasmid</w:t>
      </w:r>
      <w:proofErr w:type="spellEnd"/>
      <w:r w:rsidRPr="00256EA0">
        <w:t xml:space="preserve"> Transfer CDS %","Toxin/Antitoxin System </w:t>
      </w:r>
      <w:proofErr w:type="spellStart"/>
      <w:r w:rsidRPr="00256EA0">
        <w:t>CDS","Toxin</w:t>
      </w:r>
      <w:proofErr w:type="spellEnd"/>
      <w:r w:rsidRPr="00256EA0">
        <w:t>/Antitoxin System CDS %","Toxin/Antitoxin System Present (Yes/No)","DNA Maintenance/Modification CDS","DNA Maintenance/Modification CDS %","DNA Maintenance/Modification Special (</w:t>
      </w:r>
      <w:proofErr w:type="spellStart"/>
      <w:r w:rsidRPr="00256EA0">
        <w:t>mucA,mucB,polymerase,umuC,umuD</w:t>
      </w:r>
      <w:proofErr w:type="spellEnd"/>
      <w:r w:rsidRPr="00256EA0">
        <w:t>) Copy #","DNA Maintenance/Modification Special (</w:t>
      </w:r>
      <w:proofErr w:type="spellStart"/>
      <w:r w:rsidRPr="00256EA0">
        <w:t>mucA,mucB,polymerase,umuC,umuD</w:t>
      </w:r>
      <w:proofErr w:type="spellEnd"/>
      <w:r w:rsidRPr="00256EA0">
        <w:t>) Copy # % of DNA Maintenance/</w:t>
      </w:r>
      <w:proofErr w:type="spellStart"/>
      <w:r w:rsidRPr="00256EA0">
        <w:t>Modification","DNA</w:t>
      </w:r>
      <w:proofErr w:type="spellEnd"/>
      <w:r w:rsidRPr="00256EA0">
        <w:t xml:space="preserve"> Maintenance/Modification Special (</w:t>
      </w:r>
      <w:proofErr w:type="spellStart"/>
      <w:r w:rsidRPr="00256EA0">
        <w:t>mucA,mucB,polymerase,umuC,umuD</w:t>
      </w:r>
      <w:proofErr w:type="spellEnd"/>
      <w:r w:rsidRPr="00256EA0">
        <w:t xml:space="preserve">) Copy # % of </w:t>
      </w:r>
      <w:proofErr w:type="spellStart"/>
      <w:r w:rsidRPr="00256EA0">
        <w:t>Total","DNA</w:t>
      </w:r>
      <w:proofErr w:type="spellEnd"/>
      <w:r w:rsidRPr="00256EA0">
        <w:t xml:space="preserve"> Maintenance/Modification Special (</w:t>
      </w:r>
      <w:proofErr w:type="spellStart"/>
      <w:r w:rsidRPr="00256EA0">
        <w:t>mucA,mucB,polymerase,umuC,umuD</w:t>
      </w:r>
      <w:proofErr w:type="spellEnd"/>
      <w:r w:rsidRPr="00256EA0">
        <w:t xml:space="preserve">) Present (Yes/No)","Mobile Genetic Elements </w:t>
      </w:r>
      <w:proofErr w:type="spellStart"/>
      <w:r w:rsidRPr="00256EA0">
        <w:t>CDS","Mobile</w:t>
      </w:r>
      <w:proofErr w:type="spellEnd"/>
      <w:r w:rsidRPr="00256EA0">
        <w:t xml:space="preserve"> Genetic Elements CDS %","Hypothetical Genes </w:t>
      </w:r>
      <w:proofErr w:type="spellStart"/>
      <w:r w:rsidRPr="00256EA0">
        <w:t>CDS","Hypothetical</w:t>
      </w:r>
      <w:proofErr w:type="spellEnd"/>
      <w:r w:rsidRPr="00256EA0">
        <w:t xml:space="preserve"> Genes CDS %","Other </w:t>
      </w:r>
      <w:proofErr w:type="spellStart"/>
      <w:r w:rsidRPr="00256EA0">
        <w:t>CDS","Other</w:t>
      </w:r>
      <w:proofErr w:type="spellEnd"/>
      <w:r w:rsidRPr="00256EA0">
        <w:t xml:space="preserve"> CDS %","Total </w:t>
      </w:r>
      <w:proofErr w:type="spellStart"/>
      <w:r w:rsidRPr="00256EA0">
        <w:t>CDS","Incompatibility</w:t>
      </w:r>
      <w:proofErr w:type="spellEnd"/>
      <w:r w:rsidRPr="00256EA0">
        <w:t xml:space="preserve"> Groups"</w:t>
      </w:r>
    </w:p>
    <w:p w14:paraId="3B0DF51F" w14:textId="77777777" w:rsidR="00256EA0" w:rsidRDefault="00256EA0" w:rsidP="00A751B1">
      <w:pPr>
        <w:ind w:left="360"/>
      </w:pPr>
    </w:p>
    <w:p w14:paraId="21816880" w14:textId="77777777" w:rsidR="007F2B6E" w:rsidRDefault="007F2B6E" w:rsidP="00B759D6">
      <w:pPr>
        <w:ind w:left="360"/>
        <w:outlineLvl w:val="0"/>
        <w:rPr>
          <w:b/>
        </w:rPr>
      </w:pPr>
      <w:bookmarkStart w:id="99" w:name="_Toc1506923"/>
      <w:r>
        <w:rPr>
          <w:b/>
        </w:rPr>
        <w:t>Code</w:t>
      </w:r>
      <w:r w:rsidRPr="00BE0660">
        <w:rPr>
          <w:b/>
        </w:rPr>
        <w:t>:</w:t>
      </w:r>
      <w:bookmarkEnd w:id="99"/>
    </w:p>
    <w:p w14:paraId="7C92BFDA" w14:textId="77777777" w:rsidR="007F2B6E" w:rsidRDefault="007F2B6E" w:rsidP="007F2B6E">
      <w:pPr>
        <w:ind w:left="360"/>
        <w:rPr>
          <w:b/>
        </w:rPr>
      </w:pPr>
    </w:p>
    <w:p w14:paraId="24D707BB" w14:textId="77777777" w:rsidR="007F2B6E" w:rsidRDefault="007F2B6E" w:rsidP="00B759D6">
      <w:pPr>
        <w:ind w:left="720"/>
        <w:outlineLvl w:val="0"/>
        <w:rPr>
          <w:i/>
        </w:rPr>
      </w:pPr>
      <w:bookmarkStart w:id="100" w:name="_Toc1506924"/>
      <w:r>
        <w:rPr>
          <w:i/>
        </w:rPr>
        <w:t xml:space="preserve">Bash </w:t>
      </w:r>
      <w:r w:rsidRPr="008607F5">
        <w:rPr>
          <w:i/>
        </w:rPr>
        <w:t>Command</w:t>
      </w:r>
      <w:bookmarkEnd w:id="100"/>
    </w:p>
    <w:p w14:paraId="68505C62" w14:textId="77777777" w:rsidR="007F2B6E" w:rsidRPr="00402B03" w:rsidRDefault="007F2B6E" w:rsidP="007F2B6E">
      <w:pPr>
        <w:ind w:left="720"/>
        <w:rPr>
          <w:b/>
        </w:rPr>
      </w:pPr>
    </w:p>
    <w:p w14:paraId="6DF5186E"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EB72553"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31FDA9D"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sidR="0068277A">
        <w:rPr>
          <w:rStyle w:val="Code"/>
          <w:szCs w:val="20"/>
        </w:rPr>
        <w:t>.</w:t>
      </w:r>
      <w:proofErr w:type="spellStart"/>
      <w:r w:rsidR="0068277A">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78127D71"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8635209"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FF1AC2" w:rsidRPr="00FF1AC2">
        <w:rPr>
          <w:rStyle w:val="Code"/>
          <w:szCs w:val="20"/>
        </w:rPr>
        <w:t>generatePlasmidCSV</w:t>
      </w:r>
      <w:r w:rsidRPr="00AD79C4">
        <w:rPr>
          <w:rStyle w:val="Code"/>
          <w:szCs w:val="20"/>
        </w:rPr>
        <w:t>.py</w:t>
      </w:r>
      <w:r>
        <w:rPr>
          <w:rStyle w:val="Code"/>
          <w:szCs w:val="20"/>
        </w:rPr>
        <w:t xml:space="preserve"> \</w:t>
      </w:r>
    </w:p>
    <w:p w14:paraId="154F091A"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141CD83B"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csv</w:t>
      </w:r>
      <w:proofErr w:type="spellEnd"/>
      <w:r>
        <w:rPr>
          <w:rStyle w:val="Code"/>
          <w:szCs w:val="20"/>
        </w:rPr>
        <w:t xml:space="preserve"> \</w:t>
      </w:r>
    </w:p>
    <w:p w14:paraId="31A0023C"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fasta</w:t>
      </w:r>
      <w:proofErr w:type="spellEnd"/>
      <w:r>
        <w:rPr>
          <w:rStyle w:val="Code"/>
          <w:szCs w:val="20"/>
        </w:rPr>
        <w:t xml:space="preserve"> \</w:t>
      </w:r>
    </w:p>
    <w:p w14:paraId="6282977B" w14:textId="77777777" w:rsidR="007F2B6E"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7F2B6E">
        <w:rPr>
          <w:rStyle w:val="Code"/>
          <w:szCs w:val="20"/>
        </w:rPr>
        <w:tab/>
      </w:r>
      <w:r w:rsidR="007F2B6E">
        <w:rPr>
          <w:rStyle w:val="Code"/>
          <w:szCs w:val="20"/>
        </w:rPr>
        <w:tab/>
      </w:r>
      <w:proofErr w:type="spellStart"/>
      <w:r w:rsidR="007F2B6E">
        <w:rPr>
          <w:rStyle w:val="Code"/>
          <w:szCs w:val="20"/>
        </w:rPr>
        <w:t>plasmid_matches</w:t>
      </w:r>
      <w:proofErr w:type="spellEnd"/>
      <w:r>
        <w:rPr>
          <w:rStyle w:val="Code"/>
          <w:szCs w:val="20"/>
        </w:rPr>
        <w:t xml:space="preserve"> \</w:t>
      </w:r>
    </w:p>
    <w:p w14:paraId="46FA21CD"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blast_results</w:t>
      </w:r>
      <w:proofErr w:type="spellEnd"/>
      <w:r w:rsidR="00662D5F">
        <w:rPr>
          <w:rStyle w:val="Code"/>
          <w:szCs w:val="20"/>
        </w:rPr>
        <w:t xml:space="preserve"> \</w:t>
      </w:r>
    </w:p>
    <w:p w14:paraId="04EF8054"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ourceInfo</w:t>
      </w:r>
      <w:proofErr w:type="spellEnd"/>
      <w:r>
        <w:rPr>
          <w:rStyle w:val="Code"/>
          <w:szCs w:val="20"/>
        </w:rPr>
        <w:t>/</w:t>
      </w:r>
      <w:proofErr w:type="spellStart"/>
      <w:r>
        <w:rPr>
          <w:rStyle w:val="Code"/>
          <w:szCs w:val="20"/>
        </w:rPr>
        <w:t>sourceInfo.tsv</w:t>
      </w:r>
      <w:proofErr w:type="spellEnd"/>
      <w:r>
        <w:rPr>
          <w:rStyle w:val="Code"/>
          <w:szCs w:val="20"/>
        </w:rPr>
        <w:t xml:space="preserve"> \</w:t>
      </w:r>
    </w:p>
    <w:p w14:paraId="731ADB99"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blast_results</w:t>
      </w:r>
      <w:proofErr w:type="spellEnd"/>
      <w:r>
        <w:rPr>
          <w:rStyle w:val="Code"/>
          <w:szCs w:val="20"/>
        </w:rPr>
        <w:t xml:space="preserve"> \</w:t>
      </w:r>
    </w:p>
    <w:p w14:paraId="6867688D"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qTech</w:t>
      </w:r>
      <w:proofErr w:type="spellEnd"/>
      <w:r>
        <w:rPr>
          <w:rStyle w:val="Code"/>
          <w:szCs w:val="20"/>
        </w:rPr>
        <w:t>/</w:t>
      </w:r>
      <w:proofErr w:type="spellStart"/>
      <w:r>
        <w:rPr>
          <w:rStyle w:val="Code"/>
          <w:szCs w:val="20"/>
        </w:rPr>
        <w:t>seqTech.tsv</w:t>
      </w:r>
      <w:proofErr w:type="spellEnd"/>
    </w:p>
    <w:p w14:paraId="6222DFAF"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EEC1D14"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8277A">
        <w:rPr>
          <w:rStyle w:val="Code"/>
          <w:szCs w:val="20"/>
        </w:rPr>
        <w:t>plasmid_fasta</w:t>
      </w:r>
      <w:proofErr w:type="spellEnd"/>
      <w:r w:rsidR="0068277A">
        <w:rPr>
          <w:rStyle w:val="Code"/>
          <w:szCs w:val="20"/>
        </w:rPr>
        <w:t>/*.</w:t>
      </w:r>
      <w:proofErr w:type="spellStart"/>
      <w:r w:rsidR="0068277A">
        <w:rPr>
          <w:rStyle w:val="Code"/>
          <w:szCs w:val="20"/>
        </w:rPr>
        <w:t>fasta</w:t>
      </w:r>
      <w:proofErr w:type="spellEnd"/>
      <w:r w:rsidRPr="00402B03">
        <w:rPr>
          <w:rStyle w:val="Code"/>
          <w:szCs w:val="20"/>
        </w:rPr>
        <w:t>)</w:t>
      </w:r>
    </w:p>
    <w:p w14:paraId="732486AB" w14:textId="77777777" w:rsidR="007F2B6E" w:rsidRPr="00402B03" w:rsidRDefault="007F2B6E" w:rsidP="007F2B6E">
      <w:pPr>
        <w:ind w:left="720"/>
      </w:pPr>
    </w:p>
    <w:p w14:paraId="5B4F3871" w14:textId="77777777" w:rsidR="007F2B6E" w:rsidRDefault="007F2B6E" w:rsidP="00B759D6">
      <w:pPr>
        <w:ind w:left="720"/>
        <w:outlineLvl w:val="0"/>
        <w:rPr>
          <w:i/>
        </w:rPr>
      </w:pPr>
      <w:bookmarkStart w:id="101" w:name="_Toc1506925"/>
      <w:r>
        <w:rPr>
          <w:i/>
        </w:rPr>
        <w:t>Python Version</w:t>
      </w:r>
      <w:bookmarkEnd w:id="101"/>
    </w:p>
    <w:p w14:paraId="09353DAA" w14:textId="77777777" w:rsidR="007F2B6E" w:rsidRDefault="007F2B6E" w:rsidP="007F2B6E"/>
    <w:p w14:paraId="5A8B6AD6" w14:textId="77777777" w:rsidR="00420E12" w:rsidRDefault="007F2B6E" w:rsidP="00B759D6">
      <w:pPr>
        <w:ind w:left="720"/>
        <w:outlineLvl w:val="0"/>
      </w:pPr>
      <w:bookmarkStart w:id="102" w:name="_Toc1506926"/>
      <w:r>
        <w:t>Python 3.6.4 (https://www.python.org).</w:t>
      </w:r>
      <w:bookmarkEnd w:id="102"/>
    </w:p>
    <w:p w14:paraId="318E89E8" w14:textId="77777777" w:rsidR="00420E12" w:rsidRDefault="00420E12" w:rsidP="00420E12"/>
    <w:p w14:paraId="444D4DEA" w14:textId="77777777" w:rsidR="00420E12" w:rsidRDefault="00420E12" w:rsidP="00420E12">
      <w:pPr>
        <w:ind w:left="720"/>
      </w:pPr>
      <w:r>
        <w:rPr>
          <w:i/>
        </w:rPr>
        <w:t>Python Script (</w:t>
      </w:r>
      <w:r w:rsidRPr="00FF1AC2">
        <w:rPr>
          <w:i/>
        </w:rPr>
        <w:t>generatePlasmidCSV</w:t>
      </w:r>
      <w:r>
        <w:rPr>
          <w:i/>
        </w:rPr>
        <w:t>.py)</w:t>
      </w:r>
    </w:p>
    <w:p w14:paraId="64B2F288" w14:textId="01EE997C" w:rsidR="00662D5F" w:rsidRDefault="00662D5F" w:rsidP="00662D5F">
      <w:pPr>
        <w:outlineLvl w:val="0"/>
        <w:rPr>
          <w:rStyle w:val="Code"/>
          <w:szCs w:val="20"/>
        </w:rPr>
      </w:pPr>
    </w:p>
    <w:p w14:paraId="44FAD75B" w14:textId="66248CA8" w:rsidR="00B530BE" w:rsidRDefault="00B530BE" w:rsidP="00B530BE">
      <w:pPr>
        <w:ind w:left="720"/>
      </w:pPr>
      <w:r>
        <w:t>This script is too long to reasonably represent in this document. Please view it in the freely-accessible online repository.</w:t>
      </w:r>
    </w:p>
    <w:p w14:paraId="3982DF66" w14:textId="6CC10C1E" w:rsidR="00B530BE" w:rsidRPr="00662D5F" w:rsidRDefault="00B530BE" w:rsidP="00B530BE">
      <w:pPr>
        <w:rPr>
          <w:rStyle w:val="Code"/>
          <w:szCs w:val="20"/>
        </w:rPr>
      </w:pPr>
    </w:p>
    <w:p w14:paraId="6199B39D" w14:textId="77777777" w:rsidR="00992A36" w:rsidRDefault="00992A36" w:rsidP="00B759D6">
      <w:pPr>
        <w:outlineLvl w:val="0"/>
        <w:rPr>
          <w:b/>
          <w:sz w:val="28"/>
          <w:szCs w:val="28"/>
        </w:rPr>
        <w:sectPr w:rsidR="00992A36" w:rsidSect="00402B03">
          <w:pgSz w:w="12240" w:h="15840"/>
          <w:pgMar w:top="720" w:right="720" w:bottom="720" w:left="720" w:header="720" w:footer="720" w:gutter="0"/>
          <w:cols w:space="720"/>
          <w:docGrid w:linePitch="360"/>
        </w:sectPr>
      </w:pPr>
    </w:p>
    <w:p w14:paraId="608C68EC" w14:textId="42BD95AF" w:rsidR="00982689" w:rsidRPr="00BE0660" w:rsidRDefault="00982689" w:rsidP="00B759D6">
      <w:pPr>
        <w:outlineLvl w:val="0"/>
        <w:rPr>
          <w:b/>
          <w:sz w:val="28"/>
          <w:szCs w:val="28"/>
        </w:rPr>
      </w:pPr>
      <w:bookmarkStart w:id="103" w:name="_Toc1506927"/>
      <w:r>
        <w:rPr>
          <w:b/>
          <w:sz w:val="28"/>
          <w:szCs w:val="28"/>
        </w:rPr>
        <w:lastRenderedPageBreak/>
        <w:t xml:space="preserve">Step </w:t>
      </w:r>
      <w:r w:rsidR="00103EEC">
        <w:rPr>
          <w:b/>
          <w:sz w:val="28"/>
          <w:szCs w:val="28"/>
        </w:rPr>
        <w:t>22</w:t>
      </w:r>
      <w:r w:rsidRPr="00BE0660">
        <w:rPr>
          <w:b/>
          <w:sz w:val="28"/>
          <w:szCs w:val="28"/>
        </w:rPr>
        <w:t>.</w:t>
      </w:r>
      <w:r>
        <w:rPr>
          <w:b/>
          <w:sz w:val="28"/>
          <w:szCs w:val="28"/>
        </w:rPr>
        <w:t xml:space="preserve"> Create </w:t>
      </w:r>
      <w:r w:rsidR="009E5779">
        <w:rPr>
          <w:b/>
          <w:sz w:val="28"/>
          <w:szCs w:val="28"/>
        </w:rPr>
        <w:t xml:space="preserve">Group </w:t>
      </w:r>
      <w:r>
        <w:rPr>
          <w:b/>
          <w:sz w:val="28"/>
          <w:szCs w:val="28"/>
        </w:rPr>
        <w:t>CSVs from Plasmid CSVs</w:t>
      </w:r>
      <w:bookmarkEnd w:id="103"/>
    </w:p>
    <w:p w14:paraId="05A20C3D" w14:textId="77777777" w:rsidR="00982689" w:rsidRDefault="00982689" w:rsidP="00982689"/>
    <w:p w14:paraId="34BC4638" w14:textId="77777777" w:rsidR="00982689" w:rsidRDefault="00982689" w:rsidP="00982689">
      <w:pPr>
        <w:ind w:left="360"/>
      </w:pPr>
      <w:r w:rsidRPr="00BE0660">
        <w:rPr>
          <w:b/>
        </w:rPr>
        <w:t>Input:</w:t>
      </w:r>
      <w:r>
        <w:t xml:space="preserve"> </w:t>
      </w:r>
      <w:r w:rsidR="00A72580">
        <w:t xml:space="preserve">The inputs required are the group list files that contain the plasmids in each group (see step #4) and the individual plasmid CSVs (see step #12). The group list files are assumed to be in the directory </w:t>
      </w:r>
      <w:r w:rsidR="00A72580" w:rsidRPr="00A72580">
        <w:rPr>
          <w:rStyle w:val="Code"/>
        </w:rPr>
        <w:t>groups</w:t>
      </w:r>
      <w:r w:rsidR="00A72580">
        <w:t xml:space="preserve"> and named after the pattern </w:t>
      </w:r>
      <w:r w:rsidR="00A72580" w:rsidRPr="00A72580">
        <w:rPr>
          <w:rStyle w:val="Code"/>
        </w:rPr>
        <w:t>${GROUP</w:t>
      </w:r>
      <w:proofErr w:type="gramStart"/>
      <w:r w:rsidR="00A72580" w:rsidRPr="00A72580">
        <w:rPr>
          <w:rStyle w:val="Code"/>
        </w:rPr>
        <w:t>}.list</w:t>
      </w:r>
      <w:proofErr w:type="gramEnd"/>
      <w:r w:rsidR="00A72580">
        <w:t xml:space="preserve">. The plasmid CSVs are assumed to be in the </w:t>
      </w:r>
      <w:proofErr w:type="spellStart"/>
      <w:r w:rsidR="00A72580" w:rsidRPr="00A72580">
        <w:rPr>
          <w:rStyle w:val="Code"/>
        </w:rPr>
        <w:t>plasmid_csv</w:t>
      </w:r>
      <w:proofErr w:type="spellEnd"/>
      <w:r w:rsidR="00A72580">
        <w:t xml:space="preserve"> directory and named after the pattern </w:t>
      </w:r>
      <w:r w:rsidR="00A72580" w:rsidRPr="00A72580">
        <w:rPr>
          <w:rStyle w:val="Code"/>
        </w:rPr>
        <w:t>${ACCESSION}.csv</w:t>
      </w:r>
      <w:r w:rsidR="00A72580">
        <w:t>.</w:t>
      </w:r>
    </w:p>
    <w:p w14:paraId="35DEA5D1" w14:textId="77777777" w:rsidR="00982689" w:rsidRDefault="00982689" w:rsidP="00982689"/>
    <w:p w14:paraId="398C03BD" w14:textId="77777777" w:rsidR="00982689" w:rsidRDefault="00982689" w:rsidP="00982689">
      <w:pPr>
        <w:ind w:left="360"/>
      </w:pPr>
      <w:r w:rsidRPr="00BE0660">
        <w:rPr>
          <w:b/>
        </w:rPr>
        <w:t>Output:</w:t>
      </w:r>
      <w:r>
        <w:t xml:space="preserve"> One comma-separated value file containing </w:t>
      </w:r>
      <w:r w:rsidR="00D27025">
        <w:t>the same header line as all the plasmid CSVs and a concatenation of the non-header lines from the plasmid CSVs</w:t>
      </w:r>
      <w:r>
        <w:t xml:space="preserve">. We assume the output file will </w:t>
      </w:r>
      <w:r w:rsidR="00D27025">
        <w:t xml:space="preserve">be in the directory </w:t>
      </w:r>
      <w:proofErr w:type="spellStart"/>
      <w:r w:rsidR="00D27025" w:rsidRPr="00D27025">
        <w:rPr>
          <w:rStyle w:val="Code"/>
        </w:rPr>
        <w:t>group_csv</w:t>
      </w:r>
      <w:proofErr w:type="spellEnd"/>
      <w:r w:rsidR="00D27025">
        <w:t xml:space="preserve"> and will </w:t>
      </w:r>
      <w:r>
        <w:t xml:space="preserve">be named after the following pattern: </w:t>
      </w:r>
      <w:r w:rsidRPr="00B80AA7">
        <w:rPr>
          <w:rStyle w:val="Code"/>
        </w:rPr>
        <w:t>${</w:t>
      </w:r>
      <w:r w:rsidR="00D27025">
        <w:rPr>
          <w:rStyle w:val="Code"/>
        </w:rPr>
        <w:t>GROUP</w:t>
      </w:r>
      <w:r w:rsidRPr="00B80AA7">
        <w:rPr>
          <w:rStyle w:val="Code"/>
        </w:rPr>
        <w:t>}</w:t>
      </w:r>
      <w:r>
        <w:rPr>
          <w:rStyle w:val="Code"/>
        </w:rPr>
        <w:t>.csv</w:t>
      </w:r>
      <w:r w:rsidR="00D27025">
        <w:t>.</w:t>
      </w:r>
    </w:p>
    <w:p w14:paraId="4B784812" w14:textId="77777777" w:rsidR="00982689" w:rsidRDefault="00982689" w:rsidP="00982689"/>
    <w:p w14:paraId="6071AF48" w14:textId="77777777" w:rsidR="00982689" w:rsidRDefault="00982689" w:rsidP="00B759D6">
      <w:pPr>
        <w:ind w:left="360"/>
        <w:outlineLvl w:val="0"/>
        <w:rPr>
          <w:b/>
        </w:rPr>
      </w:pPr>
      <w:bookmarkStart w:id="104" w:name="_Toc1506928"/>
      <w:r>
        <w:rPr>
          <w:b/>
        </w:rPr>
        <w:t>Code</w:t>
      </w:r>
      <w:r w:rsidRPr="00BE0660">
        <w:rPr>
          <w:b/>
        </w:rPr>
        <w:t>:</w:t>
      </w:r>
      <w:bookmarkEnd w:id="104"/>
    </w:p>
    <w:p w14:paraId="045E47B5" w14:textId="77777777" w:rsidR="00982689" w:rsidRDefault="00982689" w:rsidP="00982689">
      <w:pPr>
        <w:ind w:left="360"/>
        <w:rPr>
          <w:b/>
        </w:rPr>
      </w:pPr>
    </w:p>
    <w:p w14:paraId="2FF1A978" w14:textId="77777777" w:rsidR="00982689" w:rsidRDefault="00982689" w:rsidP="00B759D6">
      <w:pPr>
        <w:ind w:left="720"/>
        <w:outlineLvl w:val="0"/>
        <w:rPr>
          <w:i/>
        </w:rPr>
      </w:pPr>
      <w:bookmarkStart w:id="105" w:name="_Toc1506929"/>
      <w:r>
        <w:rPr>
          <w:i/>
        </w:rPr>
        <w:t xml:space="preserve">Bash </w:t>
      </w:r>
      <w:r w:rsidRPr="008607F5">
        <w:rPr>
          <w:i/>
        </w:rPr>
        <w:t>Command</w:t>
      </w:r>
      <w:bookmarkEnd w:id="105"/>
    </w:p>
    <w:p w14:paraId="64FF3BB4" w14:textId="77777777" w:rsidR="00982689" w:rsidRPr="00402B03" w:rsidRDefault="00982689" w:rsidP="00982689">
      <w:pPr>
        <w:ind w:left="720"/>
        <w:rPr>
          <w:b/>
        </w:rPr>
      </w:pPr>
    </w:p>
    <w:p w14:paraId="2EA263CD"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6DB692B"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5E6B37" w14:textId="77777777" w:rsidR="00A72580"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2343F998" w14:textId="77777777" w:rsidR="00982689" w:rsidRDefault="00A72580"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Pr>
          <w:rStyle w:val="Code"/>
          <w:szCs w:val="20"/>
        </w:rPr>
        <w:t>group_csv</w:t>
      </w:r>
      <w:proofErr w:type="spellEnd"/>
      <w:r w:rsidRPr="00A72580">
        <w:rPr>
          <w:rStyle w:val="Code"/>
          <w:szCs w:val="20"/>
        </w:rPr>
        <w:t>/${GROUP}.csv"</w:t>
      </w:r>
    </w:p>
    <w:p w14:paraId="01CB032E"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45AFB6"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 get and write </w:t>
      </w:r>
      <w:r w:rsidR="00743A52">
        <w:rPr>
          <w:rStyle w:val="Code"/>
          <w:szCs w:val="20"/>
        </w:rPr>
        <w:t>a</w:t>
      </w:r>
      <w:r>
        <w:rPr>
          <w:rStyle w:val="Code"/>
          <w:szCs w:val="20"/>
        </w:rPr>
        <w:t xml:space="preserve"> header</w:t>
      </w:r>
    </w:p>
    <w:p w14:paraId="6072B534" w14:textId="77777777" w:rsidR="00E535BC" w:rsidRP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E535BC">
        <w:rPr>
          <w:rStyle w:val="Code"/>
          <w:szCs w:val="20"/>
        </w:rPr>
        <w:t>hfn</w:t>
      </w:r>
      <w:proofErr w:type="spellEnd"/>
      <w:r w:rsidRPr="00E535BC">
        <w:rPr>
          <w:rStyle w:val="Code"/>
          <w:szCs w:val="20"/>
        </w:rPr>
        <w:t>=</w:t>
      </w:r>
      <w:proofErr w:type="spellStart"/>
      <w:r>
        <w:rPr>
          <w:rStyle w:val="Code"/>
          <w:szCs w:val="20"/>
        </w:rPr>
        <w:t>plasmid_csv</w:t>
      </w:r>
      <w:proofErr w:type="spellEnd"/>
      <w:r>
        <w:rPr>
          <w:rStyle w:val="Code"/>
          <w:szCs w:val="20"/>
        </w:rPr>
        <w:t>/</w:t>
      </w:r>
      <w:r w:rsidRPr="00E535BC">
        <w:rPr>
          <w:rStyle w:val="Code"/>
          <w:szCs w:val="20"/>
        </w:rPr>
        <w:t>`head -q -n 1 "${</w:t>
      </w:r>
      <w:proofErr w:type="spellStart"/>
      <w:r w:rsidRPr="00E535BC">
        <w:rPr>
          <w:rStyle w:val="Code"/>
          <w:szCs w:val="20"/>
        </w:rPr>
        <w:t>ifn</w:t>
      </w:r>
      <w:proofErr w:type="spellEnd"/>
      <w:r w:rsidRPr="00E535BC">
        <w:rPr>
          <w:rStyle w:val="Code"/>
          <w:szCs w:val="20"/>
        </w:rPr>
        <w:t>}"`".csv"</w:t>
      </w:r>
    </w:p>
    <w:p w14:paraId="2B9E85CD"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Pr="00E535BC">
        <w:rPr>
          <w:rStyle w:val="Code"/>
          <w:szCs w:val="20"/>
        </w:rPr>
        <w:t>head -q -n 1 "${</w:t>
      </w:r>
      <w:proofErr w:type="spellStart"/>
      <w:r w:rsidRPr="00E535BC">
        <w:rPr>
          <w:rStyle w:val="Code"/>
          <w:szCs w:val="20"/>
        </w:rPr>
        <w:t>hfn</w:t>
      </w:r>
      <w:proofErr w:type="spellEnd"/>
      <w:r w:rsidRPr="00E535BC">
        <w:rPr>
          <w:rStyle w:val="Code"/>
          <w:szCs w:val="20"/>
        </w:rPr>
        <w:t>}" &gt; "${</w:t>
      </w:r>
      <w:proofErr w:type="spellStart"/>
      <w:r w:rsidRPr="00E535BC">
        <w:rPr>
          <w:rStyle w:val="Code"/>
          <w:szCs w:val="20"/>
        </w:rPr>
        <w:t>ofn</w:t>
      </w:r>
      <w:proofErr w:type="spellEnd"/>
      <w:r w:rsidRPr="00E535BC">
        <w:rPr>
          <w:rStyle w:val="Code"/>
          <w:szCs w:val="20"/>
        </w:rPr>
        <w:t>}"</w:t>
      </w:r>
    </w:p>
    <w:p w14:paraId="7B7FD140"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18B84E6"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get and write the non-headers lines</w:t>
      </w:r>
    </w:p>
    <w:p w14:paraId="1076671D" w14:textId="77777777" w:rsidR="00743A52" w:rsidRDefault="00743A52"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743A52">
        <w:rPr>
          <w:rStyle w:val="Code"/>
          <w:szCs w:val="20"/>
        </w:rPr>
        <w:t>nhfns</w:t>
      </w:r>
      <w:proofErr w:type="spellEnd"/>
      <w:r w:rsidRPr="00743A52">
        <w:rPr>
          <w:rStyle w:val="Code"/>
          <w:szCs w:val="20"/>
        </w:rPr>
        <w:t>=`cat "${</w:t>
      </w:r>
      <w:proofErr w:type="spellStart"/>
      <w:r w:rsidRPr="00743A52">
        <w:rPr>
          <w:rStyle w:val="Code"/>
          <w:szCs w:val="20"/>
        </w:rPr>
        <w:t>ifn</w:t>
      </w:r>
      <w:proofErr w:type="spellEnd"/>
      <w:r w:rsidRPr="00743A52">
        <w:rPr>
          <w:rStyle w:val="Code"/>
          <w:szCs w:val="20"/>
        </w:rPr>
        <w:t xml:space="preserve">}" | </w:t>
      </w:r>
      <w:proofErr w:type="spellStart"/>
      <w:r w:rsidRPr="00743A52">
        <w:rPr>
          <w:rStyle w:val="Code"/>
          <w:szCs w:val="20"/>
        </w:rPr>
        <w:t>sed</w:t>
      </w:r>
      <w:proofErr w:type="spellEnd"/>
      <w:r w:rsidRPr="00743A52">
        <w:rPr>
          <w:rStyle w:val="Code"/>
          <w:szCs w:val="20"/>
        </w:rPr>
        <w:t xml:space="preserve"> -r '</w:t>
      </w:r>
      <w:proofErr w:type="gramStart"/>
      <w:r w:rsidRPr="00743A52">
        <w:rPr>
          <w:rStyle w:val="Code"/>
          <w:szCs w:val="20"/>
        </w:rPr>
        <w:t>s,^</w:t>
      </w:r>
      <w:proofErr w:type="gramEnd"/>
      <w:r w:rsidRPr="00743A52">
        <w:rPr>
          <w:rStyle w:val="Code"/>
          <w:szCs w:val="20"/>
        </w:rPr>
        <w:t>(.+</w:t>
      </w:r>
      <w:r>
        <w:rPr>
          <w:rStyle w:val="Code"/>
          <w:szCs w:val="20"/>
        </w:rPr>
        <w:t>)$,</w:t>
      </w:r>
      <w:proofErr w:type="spellStart"/>
      <w:r>
        <w:rPr>
          <w:rStyle w:val="Code"/>
          <w:szCs w:val="20"/>
        </w:rPr>
        <w:t>plasmid_csv</w:t>
      </w:r>
      <w:proofErr w:type="spellEnd"/>
      <w:r w:rsidRPr="00743A52">
        <w:rPr>
          <w:rStyle w:val="Code"/>
          <w:szCs w:val="20"/>
        </w:rPr>
        <w:t xml:space="preserve">/\1.csv,' | </w:t>
      </w:r>
      <w:proofErr w:type="spellStart"/>
      <w:r w:rsidRPr="00743A52">
        <w:rPr>
          <w:rStyle w:val="Code"/>
          <w:szCs w:val="20"/>
        </w:rPr>
        <w:t>tr</w:t>
      </w:r>
      <w:proofErr w:type="spellEnd"/>
      <w:r w:rsidRPr="00743A52">
        <w:rPr>
          <w:rStyle w:val="Code"/>
          <w:szCs w:val="20"/>
        </w:rPr>
        <w:t xml:space="preserve"> '\n' ' '`</w:t>
      </w:r>
    </w:p>
    <w:p w14:paraId="295E8B3E" w14:textId="77777777" w:rsidR="00982689" w:rsidRDefault="00743A52"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743A52">
        <w:rPr>
          <w:rStyle w:val="Code"/>
          <w:szCs w:val="20"/>
        </w:rPr>
        <w:t>tail -q -n +2 ${</w:t>
      </w:r>
      <w:proofErr w:type="spellStart"/>
      <w:r w:rsidRPr="00743A52">
        <w:rPr>
          <w:rStyle w:val="Code"/>
          <w:szCs w:val="20"/>
        </w:rPr>
        <w:t>nhfns</w:t>
      </w:r>
      <w:proofErr w:type="spellEnd"/>
      <w:r w:rsidRPr="00743A52">
        <w:rPr>
          <w:rStyle w:val="Code"/>
          <w:szCs w:val="20"/>
        </w:rPr>
        <w:t>} &gt;&gt; "${</w:t>
      </w:r>
      <w:proofErr w:type="spellStart"/>
      <w:r w:rsidRPr="00743A52">
        <w:rPr>
          <w:rStyle w:val="Code"/>
          <w:szCs w:val="20"/>
        </w:rPr>
        <w:t>ofn</w:t>
      </w:r>
      <w:proofErr w:type="spellEnd"/>
      <w:r w:rsidRPr="00743A52">
        <w:rPr>
          <w:rStyle w:val="Code"/>
          <w:szCs w:val="20"/>
        </w:rPr>
        <w:t>}"</w:t>
      </w:r>
    </w:p>
    <w:p w14:paraId="2B109CD8"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75DE3B6"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27F57D68" w14:textId="77777777" w:rsidR="00982689" w:rsidRPr="00402B03" w:rsidRDefault="00982689" w:rsidP="00982689">
      <w:pPr>
        <w:ind w:left="720"/>
      </w:pPr>
    </w:p>
    <w:p w14:paraId="0FD8D2C7" w14:textId="77777777" w:rsidR="00420E12" w:rsidRPr="005A5E19" w:rsidRDefault="00743A52" w:rsidP="007F2B6E">
      <w:pPr>
        <w:ind w:left="720"/>
        <w:rPr>
          <w:i/>
        </w:rPr>
      </w:pPr>
      <w:proofErr w:type="spellStart"/>
      <w:r w:rsidRPr="005A5E19">
        <w:rPr>
          <w:i/>
        </w:rPr>
        <w:t>sed</w:t>
      </w:r>
      <w:proofErr w:type="spellEnd"/>
      <w:r w:rsidRPr="005A5E19">
        <w:rPr>
          <w:i/>
        </w:rPr>
        <w:t xml:space="preserve"> Note</w:t>
      </w:r>
    </w:p>
    <w:p w14:paraId="0C1AE786" w14:textId="77777777" w:rsidR="00743A52" w:rsidRDefault="00743A52" w:rsidP="007F2B6E">
      <w:pPr>
        <w:ind w:left="720"/>
      </w:pPr>
    </w:p>
    <w:p w14:paraId="7F30C13D" w14:textId="77777777" w:rsidR="00743A52" w:rsidRDefault="00743A52" w:rsidP="007F2B6E">
      <w:pPr>
        <w:ind w:left="720"/>
      </w:pPr>
      <w:proofErr w:type="spellStart"/>
      <w:r>
        <w:t>sed</w:t>
      </w:r>
      <w:proofErr w:type="spellEnd"/>
      <w:r>
        <w:t xml:space="preserve"> must be GNU (https://www.gnu.org) sed. </w:t>
      </w:r>
      <w:r w:rsidRPr="00743A52">
        <w:rPr>
          <w:rStyle w:val="Code"/>
        </w:rPr>
        <w:t>-r</w:t>
      </w:r>
      <w:r>
        <w:t xml:space="preserve"> does not enable extended regular expression syntax with BSD (http://www.bsd.org) sed.</w:t>
      </w:r>
    </w:p>
    <w:p w14:paraId="0C723EE5" w14:textId="77777777" w:rsidR="007F2B6E" w:rsidRDefault="007F2B6E" w:rsidP="007F2B6E">
      <w:pPr>
        <w:ind w:left="720"/>
      </w:pPr>
    </w:p>
    <w:p w14:paraId="15E382E1" w14:textId="77777777" w:rsidR="003E01E4" w:rsidRDefault="003E01E4" w:rsidP="003E01E4">
      <w:pPr>
        <w:sectPr w:rsidR="003E01E4" w:rsidSect="00402B03">
          <w:pgSz w:w="12240" w:h="15840"/>
          <w:pgMar w:top="720" w:right="720" w:bottom="720" w:left="720" w:header="720" w:footer="720" w:gutter="0"/>
          <w:cols w:space="720"/>
          <w:docGrid w:linePitch="360"/>
        </w:sectPr>
      </w:pPr>
    </w:p>
    <w:p w14:paraId="5420A13E" w14:textId="661ABBCF" w:rsidR="003E01E4" w:rsidRPr="00BE0660" w:rsidRDefault="003E01E4" w:rsidP="00B759D6">
      <w:pPr>
        <w:outlineLvl w:val="0"/>
        <w:rPr>
          <w:b/>
          <w:sz w:val="28"/>
          <w:szCs w:val="28"/>
        </w:rPr>
      </w:pPr>
      <w:bookmarkStart w:id="106" w:name="_Toc1506930"/>
      <w:r>
        <w:rPr>
          <w:b/>
          <w:sz w:val="28"/>
          <w:szCs w:val="28"/>
        </w:rPr>
        <w:lastRenderedPageBreak/>
        <w:t xml:space="preserve">Step </w:t>
      </w:r>
      <w:r w:rsidR="00103EEC">
        <w:rPr>
          <w:b/>
          <w:sz w:val="28"/>
          <w:szCs w:val="28"/>
        </w:rPr>
        <w:t>23</w:t>
      </w:r>
      <w:r w:rsidRPr="00BE0660">
        <w:rPr>
          <w:b/>
          <w:sz w:val="28"/>
          <w:szCs w:val="28"/>
        </w:rPr>
        <w:t>.</w:t>
      </w:r>
      <w:r>
        <w:rPr>
          <w:b/>
          <w:sz w:val="28"/>
          <w:szCs w:val="28"/>
        </w:rPr>
        <w:t xml:space="preserve"> Create Group Matches from Plasmid Matches</w:t>
      </w:r>
      <w:bookmarkEnd w:id="106"/>
    </w:p>
    <w:p w14:paraId="02D6A783" w14:textId="77777777" w:rsidR="003E01E4" w:rsidRDefault="003E01E4" w:rsidP="003E01E4"/>
    <w:p w14:paraId="7FE4F3D9" w14:textId="77777777" w:rsidR="003E01E4" w:rsidRPr="003E01E4" w:rsidRDefault="003E01E4" w:rsidP="003E01E4">
      <w:pPr>
        <w:ind w:left="360"/>
      </w:pPr>
      <w:r w:rsidRPr="003E01E4">
        <w:t>Note</w:t>
      </w:r>
      <w:r>
        <w:t xml:space="preserve"> that this step is not technically necessary to generate the desired output (the group CSV files (step #13) and the group statistics files (step #15)). This is really for convenience in inspecting results.</w:t>
      </w:r>
    </w:p>
    <w:p w14:paraId="0D6BD2EF" w14:textId="77777777" w:rsidR="003E01E4" w:rsidRDefault="003E01E4" w:rsidP="003E01E4">
      <w:pPr>
        <w:ind w:left="360"/>
        <w:rPr>
          <w:b/>
        </w:rPr>
      </w:pPr>
    </w:p>
    <w:p w14:paraId="7C87D20B" w14:textId="77777777" w:rsidR="003E01E4" w:rsidRDefault="003E01E4" w:rsidP="003E01E4">
      <w:pPr>
        <w:ind w:left="360"/>
      </w:pPr>
      <w:r w:rsidRPr="00BE0660">
        <w:rPr>
          <w:b/>
        </w:rPr>
        <w:t>Input:</w:t>
      </w:r>
      <w:r>
        <w:t xml:space="preserve"> The inputs required are the group list files that contain the plasmids in each group (see step #4) and the individual plasmid </w:t>
      </w:r>
      <w:r w:rsidR="00854871">
        <w:t>matches (see step #11</w:t>
      </w:r>
      <w:r>
        <w:t xml:space="preserve">). The group list files are assumed to be in the directory </w:t>
      </w:r>
      <w:r w:rsidRPr="00A72580">
        <w:rPr>
          <w:rStyle w:val="Code"/>
        </w:rPr>
        <w:t>groups</w:t>
      </w:r>
      <w:r>
        <w:t xml:space="preserve"> and named after the pattern </w:t>
      </w:r>
      <w:r w:rsidRPr="00A72580">
        <w:rPr>
          <w:rStyle w:val="Code"/>
        </w:rPr>
        <w:t>${GROUP</w:t>
      </w:r>
      <w:proofErr w:type="gramStart"/>
      <w:r w:rsidRPr="00A72580">
        <w:rPr>
          <w:rStyle w:val="Code"/>
        </w:rPr>
        <w:t>}.list</w:t>
      </w:r>
      <w:proofErr w:type="gramEnd"/>
      <w:r>
        <w:t xml:space="preserve">. The plasmid </w:t>
      </w:r>
      <w:r w:rsidR="00854871">
        <w:t>matches</w:t>
      </w:r>
      <w:r>
        <w:t xml:space="preserve"> are assumed to be in the </w:t>
      </w:r>
      <w:proofErr w:type="spellStart"/>
      <w:r w:rsidRPr="00A72580">
        <w:rPr>
          <w:rStyle w:val="Code"/>
        </w:rPr>
        <w:t>plasmid_</w:t>
      </w:r>
      <w:r w:rsidR="00854871">
        <w:rPr>
          <w:rStyle w:val="Code"/>
        </w:rPr>
        <w:t>matches</w:t>
      </w:r>
      <w:proofErr w:type="spellEnd"/>
      <w:r>
        <w:t xml:space="preserve"> directory and named after the pattern </w:t>
      </w:r>
      <w:r w:rsidRPr="00A72580">
        <w:rPr>
          <w:rStyle w:val="Code"/>
        </w:rPr>
        <w:t>${ACCESSION</w:t>
      </w:r>
      <w:r w:rsidR="00854871">
        <w:rPr>
          <w:rStyle w:val="Code"/>
        </w:rPr>
        <w:t>}_</w:t>
      </w:r>
      <w:proofErr w:type="spellStart"/>
      <w:r w:rsidR="00854871">
        <w:rPr>
          <w:rStyle w:val="Code"/>
        </w:rPr>
        <w:t>matches.t</w:t>
      </w:r>
      <w:r w:rsidR="00A951F0">
        <w:rPr>
          <w:rStyle w:val="Code"/>
        </w:rPr>
        <w:t>sv</w:t>
      </w:r>
      <w:proofErr w:type="spellEnd"/>
      <w:r>
        <w:t>.</w:t>
      </w:r>
    </w:p>
    <w:p w14:paraId="0191EB2F" w14:textId="77777777" w:rsidR="003E01E4" w:rsidRDefault="003E01E4" w:rsidP="003E01E4"/>
    <w:p w14:paraId="55F80EDD" w14:textId="77777777" w:rsidR="003E01E4" w:rsidRDefault="003E01E4" w:rsidP="003E01E4">
      <w:pPr>
        <w:ind w:left="360"/>
      </w:pPr>
      <w:r w:rsidRPr="00BE0660">
        <w:rPr>
          <w:b/>
        </w:rPr>
        <w:t>Output:</w:t>
      </w:r>
      <w:r>
        <w:t xml:space="preserve"> One </w:t>
      </w:r>
      <w:r w:rsidR="00182E24">
        <w:t>text file containing the matches for the group</w:t>
      </w:r>
      <w:r>
        <w:t xml:space="preserve">. We assume the output file will be in the directory </w:t>
      </w:r>
      <w:proofErr w:type="spellStart"/>
      <w:r w:rsidRPr="00D27025">
        <w:rPr>
          <w:rStyle w:val="Code"/>
        </w:rPr>
        <w:t>group_</w:t>
      </w:r>
      <w:r w:rsidR="00182E24">
        <w:rPr>
          <w:rStyle w:val="Code"/>
        </w:rPr>
        <w:t>matches</w:t>
      </w:r>
      <w:proofErr w:type="spellEnd"/>
      <w:r>
        <w:t xml:space="preserve"> and will be named after the following pattern: </w:t>
      </w:r>
      <w:r w:rsidRPr="00B80AA7">
        <w:rPr>
          <w:rStyle w:val="Code"/>
        </w:rPr>
        <w:t>${</w:t>
      </w:r>
      <w:r>
        <w:rPr>
          <w:rStyle w:val="Code"/>
        </w:rPr>
        <w:t>GROUP</w:t>
      </w:r>
      <w:r w:rsidRPr="00B80AA7">
        <w:rPr>
          <w:rStyle w:val="Code"/>
        </w:rPr>
        <w:t>}</w:t>
      </w:r>
      <w:r w:rsidR="00182E24">
        <w:rPr>
          <w:rStyle w:val="Code"/>
        </w:rPr>
        <w:t>_</w:t>
      </w:r>
      <w:proofErr w:type="spellStart"/>
      <w:r w:rsidR="00182E24">
        <w:rPr>
          <w:rStyle w:val="Code"/>
        </w:rPr>
        <w:t>matches.tsv</w:t>
      </w:r>
      <w:proofErr w:type="spellEnd"/>
      <w:r>
        <w:t>.</w:t>
      </w:r>
    </w:p>
    <w:p w14:paraId="285F153F" w14:textId="77777777" w:rsidR="003E01E4" w:rsidRDefault="003E01E4" w:rsidP="003E01E4"/>
    <w:p w14:paraId="62BED279" w14:textId="77777777" w:rsidR="003E01E4" w:rsidRDefault="003E01E4" w:rsidP="00B759D6">
      <w:pPr>
        <w:ind w:left="360"/>
        <w:outlineLvl w:val="0"/>
        <w:rPr>
          <w:b/>
        </w:rPr>
      </w:pPr>
      <w:bookmarkStart w:id="107" w:name="_Toc1506931"/>
      <w:r>
        <w:rPr>
          <w:b/>
        </w:rPr>
        <w:t>Code</w:t>
      </w:r>
      <w:r w:rsidRPr="00BE0660">
        <w:rPr>
          <w:b/>
        </w:rPr>
        <w:t>:</w:t>
      </w:r>
      <w:bookmarkEnd w:id="107"/>
    </w:p>
    <w:p w14:paraId="4D9D5BD3" w14:textId="77777777" w:rsidR="003E01E4" w:rsidRDefault="003E01E4" w:rsidP="003E01E4">
      <w:pPr>
        <w:ind w:left="360"/>
        <w:rPr>
          <w:b/>
        </w:rPr>
      </w:pPr>
    </w:p>
    <w:p w14:paraId="28D88EC3" w14:textId="77777777" w:rsidR="003E01E4" w:rsidRDefault="003E01E4" w:rsidP="00B759D6">
      <w:pPr>
        <w:ind w:left="720"/>
        <w:outlineLvl w:val="0"/>
        <w:rPr>
          <w:i/>
        </w:rPr>
      </w:pPr>
      <w:bookmarkStart w:id="108" w:name="_Toc1506932"/>
      <w:r>
        <w:rPr>
          <w:i/>
        </w:rPr>
        <w:t xml:space="preserve">Bash </w:t>
      </w:r>
      <w:r w:rsidRPr="008607F5">
        <w:rPr>
          <w:i/>
        </w:rPr>
        <w:t>Command</w:t>
      </w:r>
      <w:bookmarkEnd w:id="108"/>
    </w:p>
    <w:p w14:paraId="16E991E7" w14:textId="77777777" w:rsidR="003E01E4" w:rsidRPr="00402B03" w:rsidRDefault="003E01E4" w:rsidP="003E01E4">
      <w:pPr>
        <w:ind w:left="720"/>
        <w:rPr>
          <w:b/>
        </w:rPr>
      </w:pPr>
    </w:p>
    <w:p w14:paraId="198F1433"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106B4BB"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50395C"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35B54694"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sidR="001A7A89">
        <w:rPr>
          <w:rStyle w:val="Code"/>
          <w:szCs w:val="20"/>
        </w:rPr>
        <w:t>group_matches</w:t>
      </w:r>
      <w:proofErr w:type="spellEnd"/>
      <w:r w:rsidR="001A7A89">
        <w:rPr>
          <w:rStyle w:val="Code"/>
          <w:szCs w:val="20"/>
        </w:rPr>
        <w:t>/${GROUP}_</w:t>
      </w:r>
      <w:proofErr w:type="spellStart"/>
      <w:r w:rsidR="001A7A89">
        <w:rPr>
          <w:rStyle w:val="Code"/>
          <w:szCs w:val="20"/>
        </w:rPr>
        <w:t>matches.t</w:t>
      </w:r>
      <w:r w:rsidRPr="00A72580">
        <w:rPr>
          <w:rStyle w:val="Code"/>
          <w:szCs w:val="20"/>
        </w:rPr>
        <w:t>sv</w:t>
      </w:r>
      <w:proofErr w:type="spellEnd"/>
      <w:r w:rsidRPr="00A72580">
        <w:rPr>
          <w:rStyle w:val="Code"/>
          <w:szCs w:val="20"/>
        </w:rPr>
        <w:t>"</w:t>
      </w:r>
    </w:p>
    <w:p w14:paraId="06617289"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73B248" w14:textId="77777777" w:rsidR="003E01E4" w:rsidRPr="00E535BC"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1A7A89" w:rsidRPr="001A7A89">
        <w:rPr>
          <w:rStyle w:val="Code"/>
          <w:szCs w:val="20"/>
        </w:rPr>
        <w:t>fns</w:t>
      </w:r>
      <w:proofErr w:type="spellEnd"/>
      <w:r w:rsidR="001A7A89" w:rsidRPr="001A7A89">
        <w:rPr>
          <w:rStyle w:val="Code"/>
          <w:szCs w:val="20"/>
        </w:rPr>
        <w:t>=`cat "${</w:t>
      </w:r>
      <w:proofErr w:type="spellStart"/>
      <w:r w:rsidR="001A7A89" w:rsidRPr="001A7A89">
        <w:rPr>
          <w:rStyle w:val="Code"/>
          <w:szCs w:val="20"/>
        </w:rPr>
        <w:t>ifn</w:t>
      </w:r>
      <w:proofErr w:type="spellEnd"/>
      <w:r w:rsidR="001A7A89" w:rsidRPr="001A7A89">
        <w:rPr>
          <w:rStyle w:val="Code"/>
          <w:szCs w:val="20"/>
        </w:rPr>
        <w:t xml:space="preserve">}" | </w:t>
      </w:r>
      <w:proofErr w:type="spellStart"/>
      <w:r w:rsidR="001A7A89" w:rsidRPr="001A7A89">
        <w:rPr>
          <w:rStyle w:val="Code"/>
          <w:szCs w:val="20"/>
        </w:rPr>
        <w:t>sed</w:t>
      </w:r>
      <w:proofErr w:type="spellEnd"/>
      <w:r w:rsidR="001A7A89" w:rsidRPr="001A7A89">
        <w:rPr>
          <w:rStyle w:val="Code"/>
          <w:szCs w:val="20"/>
        </w:rPr>
        <w:t xml:space="preserve"> -r '</w:t>
      </w:r>
      <w:proofErr w:type="gramStart"/>
      <w:r w:rsidR="001A7A89" w:rsidRPr="001A7A89">
        <w:rPr>
          <w:rStyle w:val="Code"/>
          <w:szCs w:val="20"/>
        </w:rPr>
        <w:t>s,^</w:t>
      </w:r>
      <w:proofErr w:type="gramEnd"/>
      <w:r w:rsidR="001A7A89" w:rsidRPr="001A7A89">
        <w:rPr>
          <w:rStyle w:val="Code"/>
          <w:szCs w:val="20"/>
        </w:rPr>
        <w:t>(.+)$,</w:t>
      </w:r>
      <w:proofErr w:type="spellStart"/>
      <w:r w:rsidR="001A7A89">
        <w:rPr>
          <w:rStyle w:val="Code"/>
          <w:szCs w:val="20"/>
        </w:rPr>
        <w:t>plasmid_matches</w:t>
      </w:r>
      <w:proofErr w:type="spellEnd"/>
      <w:r w:rsidR="001A7A89" w:rsidRPr="001A7A89">
        <w:rPr>
          <w:rStyle w:val="Code"/>
          <w:szCs w:val="20"/>
        </w:rPr>
        <w:t xml:space="preserve">/\1_matches.tsv,' | </w:t>
      </w:r>
      <w:proofErr w:type="spellStart"/>
      <w:r w:rsidR="001A7A89" w:rsidRPr="001A7A89">
        <w:rPr>
          <w:rStyle w:val="Code"/>
          <w:szCs w:val="20"/>
        </w:rPr>
        <w:t>tr</w:t>
      </w:r>
      <w:proofErr w:type="spellEnd"/>
      <w:r w:rsidR="001A7A89" w:rsidRPr="001A7A89">
        <w:rPr>
          <w:rStyle w:val="Code"/>
          <w:szCs w:val="20"/>
        </w:rPr>
        <w:t xml:space="preserve"> '\n' ' '`</w:t>
      </w:r>
    </w:p>
    <w:p w14:paraId="688B5D0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001A7A89" w:rsidRPr="001A7A89">
        <w:rPr>
          <w:rStyle w:val="Code"/>
          <w:szCs w:val="20"/>
        </w:rPr>
        <w:t>head -q -n 1 ${</w:t>
      </w:r>
      <w:proofErr w:type="spellStart"/>
      <w:r w:rsidR="001A7A89" w:rsidRPr="001A7A89">
        <w:rPr>
          <w:rStyle w:val="Code"/>
          <w:szCs w:val="20"/>
        </w:rPr>
        <w:t>fns</w:t>
      </w:r>
      <w:proofErr w:type="spellEnd"/>
      <w:r w:rsidR="001A7A89" w:rsidRPr="001A7A89">
        <w:rPr>
          <w:rStyle w:val="Code"/>
          <w:szCs w:val="20"/>
        </w:rPr>
        <w:t>} | head -n 1 &gt; "${</w:t>
      </w:r>
      <w:proofErr w:type="spellStart"/>
      <w:r w:rsidR="001A7A89" w:rsidRPr="001A7A89">
        <w:rPr>
          <w:rStyle w:val="Code"/>
          <w:szCs w:val="20"/>
        </w:rPr>
        <w:t>ofn</w:t>
      </w:r>
      <w:proofErr w:type="spellEnd"/>
      <w:r w:rsidR="001A7A89" w:rsidRPr="001A7A89">
        <w:rPr>
          <w:rStyle w:val="Code"/>
          <w:szCs w:val="20"/>
        </w:rPr>
        <w:t>}"</w:t>
      </w:r>
    </w:p>
    <w:p w14:paraId="457DC750" w14:textId="77777777" w:rsidR="001A7A89" w:rsidRDefault="001A7A89"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1A7A89">
        <w:rPr>
          <w:rStyle w:val="Code"/>
          <w:szCs w:val="20"/>
        </w:rPr>
        <w:t>tail -q -n +2 ${</w:t>
      </w:r>
      <w:proofErr w:type="spellStart"/>
      <w:r w:rsidRPr="001A7A89">
        <w:rPr>
          <w:rStyle w:val="Code"/>
          <w:szCs w:val="20"/>
        </w:rPr>
        <w:t>fns</w:t>
      </w:r>
      <w:proofErr w:type="spellEnd"/>
      <w:r w:rsidRPr="001A7A89">
        <w:rPr>
          <w:rStyle w:val="Code"/>
          <w:szCs w:val="20"/>
        </w:rPr>
        <w:t>} &gt;&gt; "${</w:t>
      </w:r>
      <w:proofErr w:type="spellStart"/>
      <w:r w:rsidRPr="001A7A89">
        <w:rPr>
          <w:rStyle w:val="Code"/>
          <w:szCs w:val="20"/>
        </w:rPr>
        <w:t>ofn</w:t>
      </w:r>
      <w:proofErr w:type="spellEnd"/>
      <w:r w:rsidRPr="001A7A89">
        <w:rPr>
          <w:rStyle w:val="Code"/>
          <w:szCs w:val="20"/>
        </w:rPr>
        <w:t>}"</w:t>
      </w:r>
    </w:p>
    <w:p w14:paraId="0554311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9ECF257"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6219AE0C" w14:textId="77777777" w:rsidR="003E01E4" w:rsidRPr="00402B03" w:rsidRDefault="003E01E4" w:rsidP="003E01E4">
      <w:pPr>
        <w:ind w:left="720"/>
      </w:pPr>
    </w:p>
    <w:p w14:paraId="0E36F647" w14:textId="77777777" w:rsidR="003E01E4" w:rsidRPr="005A5E19" w:rsidRDefault="003E01E4" w:rsidP="003E01E4">
      <w:pPr>
        <w:ind w:left="720"/>
        <w:rPr>
          <w:i/>
        </w:rPr>
      </w:pPr>
      <w:proofErr w:type="spellStart"/>
      <w:r w:rsidRPr="005A5E19">
        <w:rPr>
          <w:i/>
        </w:rPr>
        <w:t>sed</w:t>
      </w:r>
      <w:proofErr w:type="spellEnd"/>
      <w:r w:rsidRPr="005A5E19">
        <w:rPr>
          <w:i/>
        </w:rPr>
        <w:t xml:space="preserve"> Note</w:t>
      </w:r>
    </w:p>
    <w:p w14:paraId="6D92B531" w14:textId="77777777" w:rsidR="003E01E4" w:rsidRDefault="003E01E4" w:rsidP="003E01E4">
      <w:pPr>
        <w:ind w:left="720"/>
      </w:pPr>
    </w:p>
    <w:p w14:paraId="303E09DE" w14:textId="77777777" w:rsidR="003E01E4" w:rsidRDefault="003E01E4" w:rsidP="003E01E4">
      <w:pPr>
        <w:ind w:left="720"/>
      </w:pPr>
      <w:proofErr w:type="spellStart"/>
      <w:r>
        <w:t>sed</w:t>
      </w:r>
      <w:proofErr w:type="spellEnd"/>
      <w:r>
        <w:t xml:space="preserve"> must be GNU (https://www.gnu.org) sed. </w:t>
      </w:r>
      <w:r w:rsidRPr="00743A52">
        <w:rPr>
          <w:rStyle w:val="Code"/>
        </w:rPr>
        <w:t>-r</w:t>
      </w:r>
      <w:r>
        <w:t xml:space="preserve"> does not enable extended regular expression syntax with BSD (http://www.bsd.org) sed.</w:t>
      </w:r>
    </w:p>
    <w:p w14:paraId="570D673C" w14:textId="77777777" w:rsidR="0093210D" w:rsidRDefault="0093210D" w:rsidP="003E01E4">
      <w:pPr>
        <w:ind w:left="720"/>
      </w:pPr>
    </w:p>
    <w:p w14:paraId="383E3D9E" w14:textId="77777777" w:rsidR="0093210D" w:rsidRDefault="0093210D" w:rsidP="003E01E4">
      <w:pPr>
        <w:ind w:left="720"/>
        <w:sectPr w:rsidR="0093210D" w:rsidSect="00402B03">
          <w:pgSz w:w="12240" w:h="15840"/>
          <w:pgMar w:top="720" w:right="720" w:bottom="720" w:left="720" w:header="720" w:footer="720" w:gutter="0"/>
          <w:cols w:space="720"/>
          <w:docGrid w:linePitch="360"/>
        </w:sectPr>
      </w:pPr>
    </w:p>
    <w:p w14:paraId="46CEA18D" w14:textId="69636475" w:rsidR="000F2642" w:rsidRPr="00BE0660" w:rsidRDefault="000F2642" w:rsidP="00B759D6">
      <w:pPr>
        <w:outlineLvl w:val="0"/>
        <w:rPr>
          <w:b/>
          <w:sz w:val="28"/>
          <w:szCs w:val="28"/>
        </w:rPr>
      </w:pPr>
      <w:bookmarkStart w:id="109" w:name="_Toc1506933"/>
      <w:r>
        <w:rPr>
          <w:b/>
          <w:sz w:val="28"/>
          <w:szCs w:val="28"/>
        </w:rPr>
        <w:lastRenderedPageBreak/>
        <w:t xml:space="preserve">Step </w:t>
      </w:r>
      <w:r w:rsidR="000D2697">
        <w:rPr>
          <w:b/>
          <w:sz w:val="28"/>
          <w:szCs w:val="28"/>
        </w:rPr>
        <w:t>2</w:t>
      </w:r>
      <w:r w:rsidR="00103EEC">
        <w:rPr>
          <w:b/>
          <w:sz w:val="28"/>
          <w:szCs w:val="28"/>
        </w:rPr>
        <w:t>4</w:t>
      </w:r>
      <w:r w:rsidRPr="00BE0660">
        <w:rPr>
          <w:b/>
          <w:sz w:val="28"/>
          <w:szCs w:val="28"/>
        </w:rPr>
        <w:t>.</w:t>
      </w:r>
      <w:r>
        <w:rPr>
          <w:b/>
          <w:sz w:val="28"/>
          <w:szCs w:val="28"/>
        </w:rPr>
        <w:t xml:space="preserve"> Calculate Group Statistics from Group CSV</w:t>
      </w:r>
      <w:bookmarkEnd w:id="109"/>
    </w:p>
    <w:p w14:paraId="00187F2F" w14:textId="77777777" w:rsidR="000F2642" w:rsidRDefault="000F2642" w:rsidP="000F2642"/>
    <w:p w14:paraId="46D3E333" w14:textId="77777777" w:rsidR="000F2642" w:rsidRDefault="000F2642" w:rsidP="000F2642">
      <w:pPr>
        <w:ind w:left="360"/>
      </w:pPr>
      <w:r w:rsidRPr="00BE0660">
        <w:rPr>
          <w:b/>
        </w:rPr>
        <w:t>Input:</w:t>
      </w:r>
      <w:r>
        <w:t xml:space="preserve"> This Python program requires 2 inputs. 1- The CSV file for a group. Here, we show the CSV files in the directory </w:t>
      </w:r>
      <w:proofErr w:type="spellStart"/>
      <w:r w:rsidRPr="000F2642">
        <w:rPr>
          <w:rStyle w:val="Code"/>
        </w:rPr>
        <w:t>group_csv</w:t>
      </w:r>
      <w:proofErr w:type="spellEnd"/>
      <w:r>
        <w:t xml:space="preserve">, named after the pattern </w:t>
      </w:r>
      <w:r w:rsidRPr="000F2642">
        <w:rPr>
          <w:rStyle w:val="Code"/>
        </w:rPr>
        <w:t>${GROUP}.csv</w:t>
      </w:r>
      <w:r>
        <w:t xml:space="preserve">. 2- The output statistics file for the group. Here, we show the statistics files in the directory </w:t>
      </w:r>
      <w:proofErr w:type="spellStart"/>
      <w:r w:rsidRPr="000F2642">
        <w:rPr>
          <w:rStyle w:val="Code"/>
        </w:rPr>
        <w:t>group_stats</w:t>
      </w:r>
      <w:proofErr w:type="spellEnd"/>
      <w:r>
        <w:t xml:space="preserve">, named after the pattern </w:t>
      </w:r>
      <w:r w:rsidRPr="000F2642">
        <w:rPr>
          <w:rStyle w:val="Code"/>
        </w:rPr>
        <w:t>${GROUP</w:t>
      </w:r>
      <w:proofErr w:type="gramStart"/>
      <w:r w:rsidRPr="000F2642">
        <w:rPr>
          <w:rStyle w:val="Code"/>
        </w:rPr>
        <w:t>}.stats</w:t>
      </w:r>
      <w:proofErr w:type="gramEnd"/>
      <w:r>
        <w:t>.</w:t>
      </w:r>
    </w:p>
    <w:p w14:paraId="49BFED0D" w14:textId="77777777" w:rsidR="000F2642" w:rsidRDefault="000F2642" w:rsidP="000F2642"/>
    <w:p w14:paraId="64DE7365" w14:textId="72C3EC63" w:rsidR="00B3487A" w:rsidRDefault="000F2642" w:rsidP="00B3487A">
      <w:pPr>
        <w:ind w:left="360"/>
      </w:pPr>
      <w:r w:rsidRPr="00BE0660">
        <w:rPr>
          <w:b/>
        </w:rPr>
        <w:t>Output:</w:t>
      </w:r>
      <w:r>
        <w:t xml:space="preserve"> </w:t>
      </w:r>
      <w:r w:rsidR="00A768FF">
        <w:t xml:space="preserve">One text file named as described in position 2 of the input to the Python program. </w:t>
      </w:r>
      <w:r w:rsidR="00751448">
        <w:t>That file is formatted as follows:</w:t>
      </w:r>
      <w:bookmarkStart w:id="110" w:name="_Toc1506934"/>
    </w:p>
    <w:p w14:paraId="6150795D" w14:textId="484C58C8" w:rsidR="00B3487A" w:rsidRDefault="00B3487A" w:rsidP="00B3487A">
      <w:pPr>
        <w:ind w:left="360"/>
        <w:rPr>
          <w:rStyle w:val="Code"/>
          <w:rFonts w:asciiTheme="minorHAnsi" w:hAnsiTheme="minorHAnsi" w:cstheme="minorBidi"/>
          <w:sz w:val="24"/>
          <w:shd w:val="clear" w:color="auto" w:fill="auto"/>
        </w:rPr>
      </w:pPr>
    </w:p>
    <w:p w14:paraId="5B10F807" w14:textId="2EA4019B"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Pr>
          <w:rStyle w:val="Code"/>
          <w:szCs w:val="20"/>
        </w:rPr>
        <w:t>GROUP_NAME</w:t>
      </w:r>
      <w:bookmarkEnd w:id="110"/>
    </w:p>
    <w:p w14:paraId="35081563" w14:textId="20EAFA1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w:t>
      </w:r>
      <w:r w:rsidR="007C138C">
        <w:rPr>
          <w:rStyle w:val="Code"/>
          <w:szCs w:val="20"/>
        </w:rPr>
        <w:t>=======</w:t>
      </w:r>
    </w:p>
    <w:p w14:paraId="12293F9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11" w:name="_Toc1506935"/>
      <w:r w:rsidRPr="002542E2">
        <w:rPr>
          <w:rStyle w:val="Code"/>
          <w:szCs w:val="20"/>
        </w:rPr>
        <w:t xml:space="preserve">Total # of Plasmids: </w:t>
      </w:r>
      <w:r w:rsidR="00227593">
        <w:rPr>
          <w:rStyle w:val="Code"/>
          <w:szCs w:val="20"/>
        </w:rPr>
        <w:t>##</w:t>
      </w:r>
      <w:bookmarkEnd w:id="111"/>
    </w:p>
    <w:p w14:paraId="53789E40"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55BF1C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Incompatibility Groups Structure:</w:t>
      </w:r>
    </w:p>
    <w:p w14:paraId="4356B0FD"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Inc.         Plasmid  </w:t>
      </w:r>
      <w:r w:rsidR="00227593">
        <w:rPr>
          <w:rStyle w:val="Code"/>
          <w:szCs w:val="20"/>
        </w:rPr>
        <w:t xml:space="preserve"> Size    </w:t>
      </w:r>
      <w:r w:rsidR="00F86D30">
        <w:rPr>
          <w:rStyle w:val="Code"/>
          <w:szCs w:val="20"/>
        </w:rPr>
        <w:t xml:space="preserve">     </w:t>
      </w:r>
      <w:proofErr w:type="spellStart"/>
      <w:r w:rsidRPr="002542E2">
        <w:rPr>
          <w:rStyle w:val="Code"/>
          <w:szCs w:val="20"/>
        </w:rPr>
        <w:t>Size</w:t>
      </w:r>
      <w:proofErr w:type="spellEnd"/>
    </w:p>
    <w:p w14:paraId="6FD0AA0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Group        Count     Mean    </w:t>
      </w:r>
      <w:r w:rsidR="00F86D30">
        <w:rPr>
          <w:rStyle w:val="Code"/>
          <w:szCs w:val="20"/>
        </w:rPr>
        <w:t xml:space="preserve">     </w:t>
      </w:r>
      <w:r w:rsidRPr="002542E2">
        <w:rPr>
          <w:rStyle w:val="Code"/>
          <w:szCs w:val="20"/>
        </w:rPr>
        <w:t>St. Dev.</w:t>
      </w:r>
    </w:p>
    <w:p w14:paraId="3316EF3C" w14:textId="77777777" w:rsidR="00F86D30" w:rsidRPr="00F86D30"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 xml:space="preserve">IncGrp1      </w:t>
      </w:r>
      <w:r w:rsidRPr="00F86D30">
        <w:rPr>
          <w:rStyle w:val="Code"/>
          <w:szCs w:val="20"/>
        </w:rPr>
        <w:t xml:space="preserve">#         </w:t>
      </w:r>
      <w:proofErr w:type="gramStart"/>
      <w:r w:rsidRPr="00F86D30">
        <w:rPr>
          <w:rStyle w:val="Code"/>
          <w:szCs w:val="20"/>
        </w:rPr>
        <w:t>#.#</w:t>
      </w:r>
      <w:proofErr w:type="gramEnd"/>
      <w:r w:rsidRPr="00F86D30">
        <w:rPr>
          <w:rStyle w:val="Code"/>
          <w:szCs w:val="20"/>
        </w:rPr>
        <w:t>##        #.###</w:t>
      </w:r>
    </w:p>
    <w:p w14:paraId="11E4A8D7" w14:textId="77777777" w:rsidR="00227593"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IncGrp2</w:t>
      </w:r>
      <w:r w:rsidRPr="00F86D30">
        <w:rPr>
          <w:rStyle w:val="Code"/>
          <w:szCs w:val="20"/>
        </w:rPr>
        <w:t xml:space="preserve">      #         #####</w:t>
      </w:r>
      <w:proofErr w:type="gramStart"/>
      <w:r w:rsidRPr="00F86D30">
        <w:rPr>
          <w:rStyle w:val="Code"/>
          <w:szCs w:val="20"/>
        </w:rPr>
        <w:t>#.#</w:t>
      </w:r>
      <w:proofErr w:type="gramEnd"/>
      <w:r w:rsidRPr="00F86D30">
        <w:rPr>
          <w:rStyle w:val="Code"/>
          <w:szCs w:val="20"/>
        </w:rPr>
        <w:t>##   #####.###</w:t>
      </w:r>
    </w:p>
    <w:p w14:paraId="0C2E03FE"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5C5BF07A"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4E2563EB" w14:textId="77777777" w:rsidR="00BC0BA0" w:rsidRPr="002542E2" w:rsidRDefault="00BC0B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0B7701EB" w14:textId="77777777" w:rsidR="00E41DA0" w:rsidRPr="002542E2"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proofErr w:type="spellStart"/>
      <w:r>
        <w:rPr>
          <w:rStyle w:val="Code"/>
          <w:szCs w:val="20"/>
        </w:rPr>
        <w:t>IncGrpN</w:t>
      </w:r>
      <w:proofErr w:type="spellEnd"/>
      <w:r w:rsidR="00E41DA0" w:rsidRPr="002542E2">
        <w:rPr>
          <w:rStyle w:val="Code"/>
          <w:szCs w:val="20"/>
        </w:rPr>
        <w:t xml:space="preserve">      </w:t>
      </w:r>
      <w:r w:rsidR="00F86D30" w:rsidRPr="00F86D30">
        <w:rPr>
          <w:rStyle w:val="Code"/>
          <w:szCs w:val="20"/>
        </w:rPr>
        <w:t>#         ####</w:t>
      </w:r>
      <w:proofErr w:type="gramStart"/>
      <w:r w:rsidR="00F86D30" w:rsidRPr="00F86D30">
        <w:rPr>
          <w:rStyle w:val="Code"/>
          <w:szCs w:val="20"/>
        </w:rPr>
        <w:t>#.#</w:t>
      </w:r>
      <w:proofErr w:type="gramEnd"/>
      <w:r w:rsidR="00F86D30" w:rsidRPr="00F86D30">
        <w:rPr>
          <w:rStyle w:val="Code"/>
          <w:szCs w:val="20"/>
        </w:rPr>
        <w:t>##    ####.###</w:t>
      </w:r>
    </w:p>
    <w:p w14:paraId="6F915C26"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r>
    </w:p>
    <w:p w14:paraId="36891E75" w14:textId="486BE053"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w:t>
      </w:r>
      <w:r w:rsidR="00593FFE">
        <w:rPr>
          <w:rStyle w:val="Code"/>
          <w:szCs w:val="20"/>
        </w:rPr>
        <w:t xml:space="preserve"> Lengths</w:t>
      </w:r>
      <w:r w:rsidRPr="002542E2">
        <w:rPr>
          <w:rStyle w:val="Code"/>
          <w:szCs w:val="20"/>
        </w:rPr>
        <w:t xml:space="preserve"> Summary:</w:t>
      </w:r>
    </w:p>
    <w:p w14:paraId="456243B3"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in: ####</w:t>
      </w:r>
    </w:p>
    <w:p w14:paraId="65CBF1A8"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ax: ######</w:t>
      </w:r>
    </w:p>
    <w:p w14:paraId="5C02AC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dian: #####</w:t>
      </w:r>
    </w:p>
    <w:p w14:paraId="6DA9F8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an: #####</w:t>
      </w:r>
      <w:proofErr w:type="gramStart"/>
      <w:r w:rsidRPr="008F4426">
        <w:rPr>
          <w:rStyle w:val="Code"/>
          <w:szCs w:val="20"/>
        </w:rPr>
        <w:t>#.#</w:t>
      </w:r>
      <w:proofErr w:type="gramEnd"/>
      <w:r w:rsidRPr="008F4426">
        <w:rPr>
          <w:rStyle w:val="Code"/>
          <w:szCs w:val="20"/>
        </w:rPr>
        <w:t>##</w:t>
      </w:r>
    </w:p>
    <w:p w14:paraId="2CB89DAA" w14:textId="77777777" w:rsidR="00E41DA0"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St. Dev.: #####</w:t>
      </w:r>
      <w:proofErr w:type="gramStart"/>
      <w:r w:rsidRPr="008F4426">
        <w:rPr>
          <w:rStyle w:val="Code"/>
          <w:szCs w:val="20"/>
        </w:rPr>
        <w:t>#.#</w:t>
      </w:r>
      <w:proofErr w:type="gramEnd"/>
      <w:r w:rsidRPr="008F4426">
        <w:rPr>
          <w:rStyle w:val="Code"/>
          <w:szCs w:val="20"/>
        </w:rPr>
        <w:t>##</w:t>
      </w:r>
    </w:p>
    <w:p w14:paraId="41855A59" w14:textId="77777777" w:rsidR="008F4426" w:rsidRPr="002542E2"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3E7EF2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Key Words Structure:</w:t>
      </w:r>
    </w:p>
    <w:p w14:paraId="63CDCD48"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 xml:space="preserve">Key                      Plasmid   Size         </w:t>
      </w:r>
      <w:proofErr w:type="spellStart"/>
      <w:r w:rsidRPr="0055390C">
        <w:rPr>
          <w:rStyle w:val="Code"/>
          <w:szCs w:val="20"/>
        </w:rPr>
        <w:t>Size</w:t>
      </w:r>
      <w:proofErr w:type="spellEnd"/>
    </w:p>
    <w:p w14:paraId="69492C8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Word                     Count     Mean         St. Dev.</w:t>
      </w:r>
    </w:p>
    <w:p w14:paraId="373D398A"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2D53375"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823DE8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31DB94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6592AB7"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C86D1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150F126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toxin                    ##        #####</w:t>
      </w:r>
      <w:proofErr w:type="gramStart"/>
      <w:r w:rsidRPr="0055390C">
        <w:rPr>
          <w:rStyle w:val="Code"/>
          <w:szCs w:val="20"/>
        </w:rPr>
        <w:t>#.#</w:t>
      </w:r>
      <w:proofErr w:type="gramEnd"/>
      <w:r w:rsidRPr="0055390C">
        <w:rPr>
          <w:rStyle w:val="Code"/>
          <w:szCs w:val="20"/>
        </w:rPr>
        <w:t>##   #####.###</w:t>
      </w:r>
    </w:p>
    <w:p w14:paraId="7E41F8F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toxin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3F83B9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1334C6"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CDC61C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5D9EEA1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486C75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1998EA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B0150F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other                    ##        #####</w:t>
      </w:r>
      <w:proofErr w:type="gramStart"/>
      <w:r w:rsidRPr="0055390C">
        <w:rPr>
          <w:rStyle w:val="Code"/>
          <w:szCs w:val="20"/>
        </w:rPr>
        <w:t>#.#</w:t>
      </w:r>
      <w:proofErr w:type="gramEnd"/>
      <w:r w:rsidRPr="0055390C">
        <w:rPr>
          <w:rStyle w:val="Code"/>
          <w:szCs w:val="20"/>
        </w:rPr>
        <w:t>##   ######.###</w:t>
      </w:r>
    </w:p>
    <w:p w14:paraId="2C8AE599" w14:textId="77777777"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oth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796F353" w14:textId="77777777" w:rsid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01A1B4"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 Structure:</w:t>
      </w:r>
    </w:p>
    <w:p w14:paraId="4AA5351B" w14:textId="77777777" w:rsidR="000F264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This information is already reported in the CSV file: </w:t>
      </w:r>
      <w:r w:rsidR="0055390C">
        <w:rPr>
          <w:rStyle w:val="Code"/>
          <w:szCs w:val="20"/>
        </w:rPr>
        <w:t>GROUP_NAME.</w:t>
      </w:r>
      <w:r w:rsidRPr="002542E2">
        <w:rPr>
          <w:rStyle w:val="Code"/>
          <w:szCs w:val="20"/>
        </w:rPr>
        <w:t>csv</w:t>
      </w:r>
    </w:p>
    <w:p w14:paraId="3EF327EC" w14:textId="77777777"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4F5DC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Sequencing Technologies:</w:t>
      </w:r>
    </w:p>
    <w:p w14:paraId="2CCD7B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equencing       </w:t>
      </w:r>
      <w:proofErr w:type="spellStart"/>
      <w:r w:rsidRPr="00992A36">
        <w:rPr>
          <w:rStyle w:val="Code"/>
          <w:szCs w:val="20"/>
        </w:rPr>
        <w:t>Num</w:t>
      </w:r>
      <w:proofErr w:type="spellEnd"/>
      <w:r w:rsidRPr="00992A36">
        <w:rPr>
          <w:rStyle w:val="Code"/>
          <w:szCs w:val="20"/>
        </w:rPr>
        <w:t xml:space="preserve">        </w:t>
      </w:r>
      <w:proofErr w:type="spellStart"/>
      <w:r w:rsidRPr="00992A36">
        <w:rPr>
          <w:rStyle w:val="Code"/>
          <w:szCs w:val="20"/>
        </w:rPr>
        <w:t>Occurances</w:t>
      </w:r>
      <w:proofErr w:type="spellEnd"/>
      <w:r w:rsidRPr="00992A36">
        <w:rPr>
          <w:rStyle w:val="Code"/>
          <w:szCs w:val="20"/>
        </w:rPr>
        <w:t xml:space="preserve"> per   Percent Total   Percent Known</w:t>
      </w:r>
    </w:p>
    <w:p w14:paraId="6202004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Technology       Plasmids   Plasmid          Plasmids        </w:t>
      </w:r>
      <w:proofErr w:type="spellStart"/>
      <w:r w:rsidRPr="00992A36">
        <w:rPr>
          <w:rStyle w:val="Code"/>
          <w:szCs w:val="20"/>
        </w:rPr>
        <w:t>Plasmids</w:t>
      </w:r>
      <w:proofErr w:type="spellEnd"/>
    </w:p>
    <w:p w14:paraId="01D1F380"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Known            ##         NA               #</w:t>
      </w:r>
      <w:proofErr w:type="gramStart"/>
      <w:r w:rsidRPr="00992A36">
        <w:rPr>
          <w:rStyle w:val="Code"/>
          <w:szCs w:val="20"/>
        </w:rPr>
        <w:t>#.#</w:t>
      </w:r>
      <w:proofErr w:type="gramEnd"/>
      <w:r w:rsidRPr="00992A36">
        <w:rPr>
          <w:rStyle w:val="Code"/>
          <w:szCs w:val="20"/>
        </w:rPr>
        <w:t>##          ###.###</w:t>
      </w:r>
    </w:p>
    <w:p w14:paraId="6E77161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Unknown          ##         NA               #</w:t>
      </w:r>
      <w:proofErr w:type="gramStart"/>
      <w:r w:rsidRPr="00992A36">
        <w:rPr>
          <w:rStyle w:val="Code"/>
          <w:szCs w:val="20"/>
        </w:rPr>
        <w:t>#.#</w:t>
      </w:r>
      <w:proofErr w:type="gramEnd"/>
      <w:r w:rsidRPr="00992A36">
        <w:rPr>
          <w:rStyle w:val="Code"/>
          <w:szCs w:val="20"/>
        </w:rPr>
        <w:t>##          #.###</w:t>
      </w:r>
    </w:p>
    <w:p w14:paraId="69977115"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llumina         ##         </w:t>
      </w:r>
      <w:proofErr w:type="gramStart"/>
      <w:r w:rsidRPr="00992A36">
        <w:rPr>
          <w:rStyle w:val="Code"/>
          <w:szCs w:val="20"/>
        </w:rPr>
        <w:t>#.#</w:t>
      </w:r>
      <w:proofErr w:type="gramEnd"/>
      <w:r w:rsidRPr="00992A36">
        <w:rPr>
          <w:rStyle w:val="Code"/>
          <w:szCs w:val="20"/>
        </w:rPr>
        <w:t>##            ##.###          ##.###</w:t>
      </w:r>
    </w:p>
    <w:p w14:paraId="71DA25C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lastRenderedPageBreak/>
        <w:tab/>
        <w:t xml:space="preserve">Roche ###        #          </w:t>
      </w:r>
      <w:proofErr w:type="gramStart"/>
      <w:r w:rsidRPr="00992A36">
        <w:rPr>
          <w:rStyle w:val="Code"/>
          <w:szCs w:val="20"/>
        </w:rPr>
        <w:t>#.#</w:t>
      </w:r>
      <w:proofErr w:type="gramEnd"/>
      <w:r w:rsidRPr="00992A36">
        <w:rPr>
          <w:rStyle w:val="Code"/>
          <w:szCs w:val="20"/>
        </w:rPr>
        <w:t>##            #.###           ##.###</w:t>
      </w:r>
    </w:p>
    <w:p w14:paraId="58E8BD8D"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ABI Solid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73BCBE22"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anger           #          </w:t>
      </w:r>
      <w:proofErr w:type="gramStart"/>
      <w:r w:rsidRPr="00992A36">
        <w:rPr>
          <w:rStyle w:val="Code"/>
          <w:szCs w:val="20"/>
        </w:rPr>
        <w:t>#.#</w:t>
      </w:r>
      <w:proofErr w:type="gramEnd"/>
      <w:r w:rsidRPr="00992A36">
        <w:rPr>
          <w:rStyle w:val="Code"/>
          <w:szCs w:val="20"/>
        </w:rPr>
        <w:t>##            #.###           #.###</w:t>
      </w:r>
    </w:p>
    <w:p w14:paraId="2AD71E7B"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on Torrent      #          </w:t>
      </w:r>
      <w:proofErr w:type="gramStart"/>
      <w:r w:rsidRPr="00992A36">
        <w:rPr>
          <w:rStyle w:val="Code"/>
          <w:szCs w:val="20"/>
        </w:rPr>
        <w:t>#.#</w:t>
      </w:r>
      <w:proofErr w:type="gramEnd"/>
      <w:r w:rsidRPr="00992A36">
        <w:rPr>
          <w:rStyle w:val="Code"/>
          <w:szCs w:val="20"/>
        </w:rPr>
        <w:t>##            #.###           #.###</w:t>
      </w:r>
    </w:p>
    <w:p w14:paraId="19B91F8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PacBio           #          </w:t>
      </w:r>
      <w:proofErr w:type="gramStart"/>
      <w:r w:rsidRPr="00992A36">
        <w:rPr>
          <w:rStyle w:val="Code"/>
          <w:szCs w:val="20"/>
        </w:rPr>
        <w:t>#.#</w:t>
      </w:r>
      <w:proofErr w:type="gramEnd"/>
      <w:r w:rsidRPr="00992A36">
        <w:rPr>
          <w:rStyle w:val="Code"/>
          <w:szCs w:val="20"/>
        </w:rPr>
        <w:t>##            ##.###          ##.###</w:t>
      </w:r>
    </w:p>
    <w:p w14:paraId="6DFBB63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ON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C8A47F3"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         </w:t>
      </w:r>
      <w:proofErr w:type="gramStart"/>
      <w:r w:rsidRPr="00992A36">
        <w:rPr>
          <w:rStyle w:val="Code"/>
          <w:szCs w:val="20"/>
        </w:rPr>
        <w:t>#.#</w:t>
      </w:r>
      <w:proofErr w:type="gramEnd"/>
      <w:r w:rsidRPr="00992A36">
        <w:rPr>
          <w:rStyle w:val="Code"/>
          <w:szCs w:val="20"/>
        </w:rPr>
        <w:t>##            ##.###          ##.###</w:t>
      </w:r>
    </w:p>
    <w:p w14:paraId="0FF72BBE"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          </w:t>
      </w:r>
      <w:proofErr w:type="gramStart"/>
      <w:r w:rsidRPr="00992A36">
        <w:rPr>
          <w:rStyle w:val="Code"/>
          <w:szCs w:val="20"/>
        </w:rPr>
        <w:t>#.#</w:t>
      </w:r>
      <w:proofErr w:type="gramEnd"/>
      <w:r w:rsidRPr="00992A36">
        <w:rPr>
          <w:rStyle w:val="Code"/>
          <w:szCs w:val="20"/>
        </w:rPr>
        <w:t>##            ##.###          ##.###</w:t>
      </w:r>
    </w:p>
    <w:p w14:paraId="1855D23F"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Shor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2F6F7389"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Long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1B00E8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Only       ##         </w:t>
      </w:r>
      <w:proofErr w:type="gramStart"/>
      <w:r w:rsidRPr="00992A36">
        <w:rPr>
          <w:rStyle w:val="Code"/>
          <w:szCs w:val="20"/>
        </w:rPr>
        <w:t>#.#</w:t>
      </w:r>
      <w:proofErr w:type="gramEnd"/>
      <w:r w:rsidRPr="00992A36">
        <w:rPr>
          <w:rStyle w:val="Code"/>
          <w:szCs w:val="20"/>
        </w:rPr>
        <w:t>##            ##.###          ##.###</w:t>
      </w:r>
    </w:p>
    <w:p w14:paraId="3A2A67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Only        #          </w:t>
      </w:r>
      <w:proofErr w:type="gramStart"/>
      <w:r w:rsidRPr="00992A36">
        <w:rPr>
          <w:rStyle w:val="Code"/>
          <w:szCs w:val="20"/>
        </w:rPr>
        <w:t>#.#</w:t>
      </w:r>
      <w:proofErr w:type="gramEnd"/>
      <w:r w:rsidRPr="00992A36">
        <w:rPr>
          <w:rStyle w:val="Code"/>
          <w:szCs w:val="20"/>
        </w:rPr>
        <w:t>##            #.###           #.###</w:t>
      </w:r>
    </w:p>
    <w:p w14:paraId="07CBA969" w14:textId="6D89A3B2"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amp; Long     #          </w:t>
      </w:r>
      <w:proofErr w:type="gramStart"/>
      <w:r w:rsidRPr="00992A36">
        <w:rPr>
          <w:rStyle w:val="Code"/>
          <w:szCs w:val="20"/>
        </w:rPr>
        <w:t>#.#</w:t>
      </w:r>
      <w:proofErr w:type="gramEnd"/>
      <w:r w:rsidRPr="00992A36">
        <w:rPr>
          <w:rStyle w:val="Code"/>
          <w:szCs w:val="20"/>
        </w:rPr>
        <w:t>##            #.###           ##.###</w:t>
      </w:r>
    </w:p>
    <w:p w14:paraId="5459D1CF" w14:textId="14D2CCA4"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65116BA" w14:textId="77777777"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Identical Plasmids Summary:</w:t>
      </w:r>
    </w:p>
    <w:p w14:paraId="6FE18CD9" w14:textId="11C72CE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Plasmids (</w:t>
      </w:r>
      <w:r>
        <w:rPr>
          <w:rStyle w:val="Code"/>
          <w:szCs w:val="20"/>
        </w:rPr>
        <w:t>GROUP_NAME</w:t>
      </w:r>
      <w:r w:rsidRPr="00593FFE">
        <w:rPr>
          <w:rStyle w:val="Code"/>
          <w:szCs w:val="20"/>
        </w:rPr>
        <w:t xml:space="preserve">): </w:t>
      </w:r>
      <w:r>
        <w:rPr>
          <w:rStyle w:val="Code"/>
          <w:szCs w:val="20"/>
        </w:rPr>
        <w:t>##</w:t>
      </w:r>
    </w:p>
    <w:p w14:paraId="3AE55246" w14:textId="75AEA2A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Discrete Plasmids: </w:t>
      </w:r>
      <w:r>
        <w:rPr>
          <w:rStyle w:val="Code"/>
          <w:szCs w:val="20"/>
        </w:rPr>
        <w:t>##</w:t>
      </w:r>
    </w:p>
    <w:p w14:paraId="0A922192" w14:textId="55564F29"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inside </w:t>
      </w:r>
      <w:r>
        <w:rPr>
          <w:rStyle w:val="Code"/>
          <w:szCs w:val="20"/>
        </w:rPr>
        <w:t>GROUP_NAME</w:t>
      </w:r>
      <w:r w:rsidRPr="00593FFE">
        <w:rPr>
          <w:rStyle w:val="Code"/>
          <w:szCs w:val="20"/>
        </w:rPr>
        <w:t xml:space="preserve">): </w:t>
      </w:r>
      <w:r>
        <w:rPr>
          <w:rStyle w:val="Code"/>
          <w:szCs w:val="20"/>
        </w:rPr>
        <w:t>##</w:t>
      </w:r>
    </w:p>
    <w:p w14:paraId="231EA539" w14:textId="70F93B8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outside </w:t>
      </w:r>
      <w:r>
        <w:rPr>
          <w:rStyle w:val="Code"/>
          <w:szCs w:val="20"/>
        </w:rPr>
        <w:t>GROUP_NAME</w:t>
      </w:r>
      <w:r w:rsidRPr="00593FFE">
        <w:rPr>
          <w:rStyle w:val="Code"/>
          <w:szCs w:val="20"/>
        </w:rPr>
        <w:t xml:space="preserve">): </w:t>
      </w:r>
      <w:r>
        <w:rPr>
          <w:rStyle w:val="Code"/>
          <w:szCs w:val="20"/>
        </w:rPr>
        <w:t>##</w:t>
      </w:r>
    </w:p>
    <w:p w14:paraId="69B5449C" w14:textId="792C6EA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Indiscrete Plasmids: </w:t>
      </w:r>
      <w:r>
        <w:rPr>
          <w:rStyle w:val="Code"/>
          <w:szCs w:val="20"/>
        </w:rPr>
        <w:t>##</w:t>
      </w:r>
    </w:p>
    <w:p w14:paraId="6A160AC2" w14:textId="7D9634CE"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s of Indiscrete Plasmids: </w:t>
      </w:r>
      <w:r>
        <w:rPr>
          <w:rStyle w:val="Code"/>
          <w:szCs w:val="20"/>
        </w:rPr>
        <w:t>##</w:t>
      </w:r>
    </w:p>
    <w:p w14:paraId="6AA79881" w14:textId="488AC70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in: </w:t>
      </w:r>
      <w:r>
        <w:rPr>
          <w:rStyle w:val="Code"/>
          <w:szCs w:val="20"/>
        </w:rPr>
        <w:t>##</w:t>
      </w:r>
    </w:p>
    <w:p w14:paraId="3A927983" w14:textId="05E27155"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ax: </w:t>
      </w:r>
      <w:r>
        <w:rPr>
          <w:rStyle w:val="Code"/>
          <w:szCs w:val="20"/>
        </w:rPr>
        <w:t>##</w:t>
      </w:r>
    </w:p>
    <w:p w14:paraId="204C589B" w14:textId="5294FBBC"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dian: </w:t>
      </w:r>
      <w:r>
        <w:rPr>
          <w:rStyle w:val="Code"/>
          <w:szCs w:val="20"/>
        </w:rPr>
        <w:t>##</w:t>
      </w:r>
    </w:p>
    <w:p w14:paraId="2BEFE6C3" w14:textId="5DF3218F"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an: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76016C44" w14:textId="294D76C5"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St. Dev.: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1BD22BE0" w14:textId="68E9EEB7"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E64C12" w14:textId="57DCB730" w:rsidR="00593FF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12294E">
        <w:rPr>
          <w:rStyle w:val="Code"/>
          <w:szCs w:val="20"/>
        </w:rPr>
        <w:t>Identical Plasmids Groups:</w:t>
      </w:r>
    </w:p>
    <w:p w14:paraId="64A56A9C" w14:textId="09FBB692"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       </w:t>
      </w:r>
      <w:r w:rsidR="00AB6AC9" w:rsidRPr="00AB6AC9">
        <w:rPr>
          <w:rStyle w:val="Code"/>
          <w:szCs w:val="20"/>
        </w:rPr>
        <w:t>Discrete (</w:t>
      </w:r>
      <w:r>
        <w:rPr>
          <w:rStyle w:val="Code"/>
          <w:szCs w:val="20"/>
        </w:rPr>
        <w:t>GROUP_NAME</w:t>
      </w:r>
      <w:r w:rsidR="00AB6AC9" w:rsidRPr="00AB6AC9">
        <w:rPr>
          <w:rStyle w:val="Code"/>
          <w:szCs w:val="20"/>
        </w:rPr>
        <w:t>):</w:t>
      </w:r>
    </w:p>
    <w:p w14:paraId="1A6C6CA4" w14:textId="6E8AAE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4C907DA9" w14:textId="5967F7A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5E318B11" w14:textId="2AE7C077"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DB100BD" w14:textId="74C7AA93"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7A762C45" w14:textId="17CF60D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28D5C90" w14:textId="09C2AFC9"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424BFC7" w14:textId="3B80C090"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30DE095D" w14:textId="5269AF8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67E8BF5E" w14:textId="4D32F06D" w:rsidR="00AB6AC9" w:rsidRP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p>
    <w:p w14:paraId="6702729B"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1:</w:t>
      </w:r>
    </w:p>
    <w:p w14:paraId="3FB9E00E" w14:textId="6F782C7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58D53CBF" w14:textId="037D6B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0788460E" w14:textId="055DCBF8"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6CFCDFBE" w14:textId="4B300827"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w:t>
      </w:r>
    </w:p>
    <w:p w14:paraId="0CB5A94C" w14:textId="302C7604"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B85424" w14:textId="496C9F27"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67227887" w14:textId="7A21CCA8"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7DB53320" w14:textId="7836085A" w:rsidR="0012294E" w:rsidRPr="00AB6AC9"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3C207422"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141CC9" w14:textId="31F76D3D"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w:t>
      </w:r>
      <w:r w:rsidR="00686151">
        <w:rPr>
          <w:rStyle w:val="Code"/>
          <w:szCs w:val="20"/>
        </w:rPr>
        <w:t>n</w:t>
      </w:r>
      <w:r w:rsidRPr="00AB6AC9">
        <w:rPr>
          <w:rStyle w:val="Code"/>
          <w:szCs w:val="20"/>
        </w:rPr>
        <w:t>:</w:t>
      </w:r>
    </w:p>
    <w:p w14:paraId="5CDDBF19" w14:textId="18A6B807" w:rsidR="00686151" w:rsidRPr="002542E2"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w:t>
      </w:r>
      <w:r w:rsidR="00686151" w:rsidRPr="00686151">
        <w:rPr>
          <w:rStyle w:val="Code"/>
          <w:szCs w:val="20"/>
        </w:rPr>
        <w:t>########</w:t>
      </w:r>
      <w:r w:rsidRPr="00AB6AC9">
        <w:rPr>
          <w:rStyle w:val="Code"/>
          <w:szCs w:val="20"/>
        </w:rPr>
        <w:t xml:space="preserve">  </w:t>
      </w:r>
      <w:r w:rsidR="00686151" w:rsidRPr="00686151">
        <w:rPr>
          <w:rStyle w:val="Code"/>
          <w:szCs w:val="20"/>
        </w:rPr>
        <w:t>########</w:t>
      </w:r>
    </w:p>
    <w:p w14:paraId="2B2EE016" w14:textId="77777777" w:rsidR="002542E2" w:rsidRDefault="002542E2" w:rsidP="000F2642">
      <w:pPr>
        <w:ind w:left="360"/>
        <w:rPr>
          <w:b/>
        </w:rPr>
      </w:pPr>
    </w:p>
    <w:p w14:paraId="0C30553D" w14:textId="77777777" w:rsidR="00B3487A" w:rsidRDefault="00B3487A" w:rsidP="00B759D6">
      <w:pPr>
        <w:ind w:left="360"/>
        <w:outlineLvl w:val="0"/>
        <w:rPr>
          <w:b/>
        </w:rPr>
        <w:sectPr w:rsidR="00B3487A" w:rsidSect="00402B03">
          <w:pgSz w:w="12240" w:h="15840"/>
          <w:pgMar w:top="720" w:right="720" w:bottom="720" w:left="720" w:header="720" w:footer="720" w:gutter="0"/>
          <w:cols w:space="720"/>
          <w:docGrid w:linePitch="360"/>
        </w:sectPr>
      </w:pPr>
      <w:bookmarkStart w:id="112" w:name="_Toc1506936"/>
    </w:p>
    <w:p w14:paraId="405775A6" w14:textId="509556D0" w:rsidR="000F2642" w:rsidRDefault="000F2642" w:rsidP="00B759D6">
      <w:pPr>
        <w:ind w:left="360"/>
        <w:outlineLvl w:val="0"/>
        <w:rPr>
          <w:b/>
        </w:rPr>
      </w:pPr>
      <w:r>
        <w:rPr>
          <w:b/>
        </w:rPr>
        <w:lastRenderedPageBreak/>
        <w:t>Code</w:t>
      </w:r>
      <w:r w:rsidRPr="00BE0660">
        <w:rPr>
          <w:b/>
        </w:rPr>
        <w:t>:</w:t>
      </w:r>
      <w:bookmarkEnd w:id="112"/>
    </w:p>
    <w:p w14:paraId="764929FB" w14:textId="77777777" w:rsidR="000F2642" w:rsidRDefault="000F2642" w:rsidP="000F2642">
      <w:pPr>
        <w:ind w:left="360"/>
        <w:rPr>
          <w:b/>
        </w:rPr>
      </w:pPr>
    </w:p>
    <w:p w14:paraId="6FDC89BA" w14:textId="77777777" w:rsidR="000F2642" w:rsidRDefault="000F2642" w:rsidP="00B759D6">
      <w:pPr>
        <w:ind w:left="720"/>
        <w:outlineLvl w:val="0"/>
        <w:rPr>
          <w:i/>
        </w:rPr>
      </w:pPr>
      <w:bookmarkStart w:id="113" w:name="_Toc1506937"/>
      <w:r>
        <w:rPr>
          <w:i/>
        </w:rPr>
        <w:t xml:space="preserve">Bash </w:t>
      </w:r>
      <w:r w:rsidRPr="008607F5">
        <w:rPr>
          <w:i/>
        </w:rPr>
        <w:t>Command</w:t>
      </w:r>
      <w:bookmarkEnd w:id="113"/>
    </w:p>
    <w:p w14:paraId="7A9C9509" w14:textId="77777777" w:rsidR="000F2642" w:rsidRPr="00402B03" w:rsidRDefault="000F2642" w:rsidP="000F2642">
      <w:pPr>
        <w:ind w:left="720"/>
        <w:rPr>
          <w:b/>
        </w:rPr>
      </w:pPr>
    </w:p>
    <w:p w14:paraId="640E6CD5" w14:textId="77777777" w:rsidR="000F2642" w:rsidRPr="00402B03" w:rsidRDefault="006F6B5D"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while read </w:t>
      </w:r>
      <w:proofErr w:type="spellStart"/>
      <w:r>
        <w:rPr>
          <w:rStyle w:val="Code"/>
          <w:szCs w:val="20"/>
        </w:rPr>
        <w:t>g</w:t>
      </w:r>
      <w:r w:rsidR="000F2642" w:rsidRPr="00402B03">
        <w:rPr>
          <w:rStyle w:val="Code"/>
          <w:szCs w:val="20"/>
        </w:rPr>
        <w:t>fn</w:t>
      </w:r>
      <w:proofErr w:type="spellEnd"/>
    </w:p>
    <w:p w14:paraId="18721D3E"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6CD8A2A5" w14:textId="77777777" w:rsidR="0053395C"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F6B5D">
        <w:rPr>
          <w:rStyle w:val="Code"/>
          <w:szCs w:val="20"/>
        </w:rPr>
        <w:t>GROUP=`</w:t>
      </w:r>
      <w:proofErr w:type="spellStart"/>
      <w:r w:rsidR="006F6B5D">
        <w:rPr>
          <w:rStyle w:val="Code"/>
          <w:szCs w:val="20"/>
        </w:rPr>
        <w:t>basename</w:t>
      </w:r>
      <w:proofErr w:type="spellEnd"/>
      <w:r w:rsidR="006F6B5D">
        <w:rPr>
          <w:rStyle w:val="Code"/>
          <w:szCs w:val="20"/>
        </w:rPr>
        <w:t xml:space="preserve"> "${</w:t>
      </w:r>
      <w:proofErr w:type="spellStart"/>
      <w:r w:rsidR="006F6B5D">
        <w:rPr>
          <w:rStyle w:val="Code"/>
          <w:szCs w:val="20"/>
        </w:rPr>
        <w:t>g</w:t>
      </w:r>
      <w:r w:rsidRPr="00E43DEC">
        <w:rPr>
          <w:rStyle w:val="Code"/>
          <w:szCs w:val="20"/>
        </w:rPr>
        <w:t>fn</w:t>
      </w:r>
      <w:proofErr w:type="spellEnd"/>
      <w:r w:rsidRPr="00E43DEC">
        <w:rPr>
          <w:rStyle w:val="Code"/>
          <w:szCs w:val="20"/>
        </w:rPr>
        <w:t xml:space="preserve">}" </w:t>
      </w:r>
      <w:proofErr w:type="gramStart"/>
      <w:r w:rsidRPr="00E43DEC">
        <w:rPr>
          <w:rStyle w:val="Code"/>
          <w:szCs w:val="20"/>
        </w:rPr>
        <w:t>"</w:t>
      </w:r>
      <w:r w:rsidR="006F6B5D">
        <w:rPr>
          <w:rStyle w:val="Code"/>
          <w:szCs w:val="20"/>
        </w:rPr>
        <w:t>.list</w:t>
      </w:r>
      <w:proofErr w:type="gramEnd"/>
      <w:r w:rsidRPr="00E43DEC">
        <w:rPr>
          <w:rStyle w:val="Code"/>
          <w:szCs w:val="20"/>
        </w:rPr>
        <w:t>"`</w:t>
      </w:r>
    </w:p>
    <w:p w14:paraId="4DE48CF3"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4002D9A"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ifn</w:t>
      </w:r>
      <w:proofErr w:type="spellEnd"/>
      <w:r>
        <w:rPr>
          <w:rStyle w:val="Code"/>
          <w:szCs w:val="20"/>
        </w:rPr>
        <w:t>="</w:t>
      </w:r>
      <w:proofErr w:type="spellStart"/>
      <w:r>
        <w:rPr>
          <w:rStyle w:val="Code"/>
          <w:szCs w:val="20"/>
        </w:rPr>
        <w:t>group_csv</w:t>
      </w:r>
      <w:proofErr w:type="spellEnd"/>
      <w:r>
        <w:rPr>
          <w:rStyle w:val="Code"/>
          <w:szCs w:val="20"/>
        </w:rPr>
        <w:t>/${GROUP}.csv"</w:t>
      </w:r>
    </w:p>
    <w:p w14:paraId="25E2594B" w14:textId="77777777" w:rsidR="000F2642"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ofn</w:t>
      </w:r>
      <w:proofErr w:type="spellEnd"/>
      <w:r>
        <w:rPr>
          <w:rStyle w:val="Code"/>
          <w:szCs w:val="20"/>
        </w:rPr>
        <w:t>="</w:t>
      </w:r>
      <w:proofErr w:type="spellStart"/>
      <w:r>
        <w:rPr>
          <w:rStyle w:val="Code"/>
          <w:szCs w:val="20"/>
        </w:rPr>
        <w:t>group_stats</w:t>
      </w:r>
      <w:proofErr w:type="spellEnd"/>
      <w:r>
        <w:rPr>
          <w:rStyle w:val="Code"/>
          <w:szCs w:val="20"/>
        </w:rPr>
        <w:t>/${GROUP</w:t>
      </w:r>
      <w:proofErr w:type="gramStart"/>
      <w:r>
        <w:rPr>
          <w:rStyle w:val="Code"/>
          <w:szCs w:val="20"/>
        </w:rPr>
        <w:t>}.stats</w:t>
      </w:r>
      <w:proofErr w:type="gramEnd"/>
      <w:r>
        <w:rPr>
          <w:rStyle w:val="Code"/>
          <w:szCs w:val="20"/>
        </w:rPr>
        <w:t>"</w:t>
      </w:r>
      <w:r w:rsidR="000F2642" w:rsidRPr="00402B03">
        <w:rPr>
          <w:rStyle w:val="Code"/>
          <w:szCs w:val="20"/>
        </w:rPr>
        <w:tab/>
      </w:r>
      <w:r w:rsidR="000F2642">
        <w:rPr>
          <w:rStyle w:val="Code"/>
          <w:szCs w:val="20"/>
        </w:rPr>
        <w:tab/>
      </w:r>
    </w:p>
    <w:p w14:paraId="77885EB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5A7B0A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6F6B5D" w:rsidRPr="006F6B5D">
        <w:rPr>
          <w:rStyle w:val="Code"/>
          <w:szCs w:val="20"/>
        </w:rPr>
        <w:t>calcGroupCSVstats.py</w:t>
      </w:r>
      <w:r>
        <w:rPr>
          <w:rStyle w:val="Code"/>
          <w:szCs w:val="20"/>
        </w:rPr>
        <w:t>\</w:t>
      </w:r>
    </w:p>
    <w:p w14:paraId="4D32079C" w14:textId="77777777" w:rsidR="000F2642" w:rsidRDefault="000F2642"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6F6B5D">
        <w:rPr>
          <w:rStyle w:val="Code"/>
          <w:szCs w:val="20"/>
        </w:rPr>
        <w:t>"${</w:t>
      </w:r>
      <w:proofErr w:type="spellStart"/>
      <w:r w:rsidR="006F6B5D">
        <w:rPr>
          <w:rStyle w:val="Code"/>
          <w:szCs w:val="20"/>
        </w:rPr>
        <w:t>ifn</w:t>
      </w:r>
      <w:proofErr w:type="spellEnd"/>
      <w:r w:rsidR="006F6B5D">
        <w:rPr>
          <w:rStyle w:val="Code"/>
          <w:szCs w:val="20"/>
        </w:rPr>
        <w:t>}" \</w:t>
      </w:r>
    </w:p>
    <w:p w14:paraId="135AC3F1" w14:textId="77777777" w:rsidR="006F6B5D" w:rsidRDefault="006F6B5D"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ofn</w:t>
      </w:r>
      <w:proofErr w:type="spellEnd"/>
      <w:r>
        <w:rPr>
          <w:rStyle w:val="Code"/>
          <w:szCs w:val="20"/>
        </w:rPr>
        <w:t>}"</w:t>
      </w:r>
    </w:p>
    <w:p w14:paraId="1C1BA6FB"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BE1A806"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F6B5D">
        <w:rPr>
          <w:rStyle w:val="Code"/>
          <w:szCs w:val="20"/>
        </w:rPr>
        <w:t>groups/*.list</w:t>
      </w:r>
      <w:r w:rsidRPr="00402B03">
        <w:rPr>
          <w:rStyle w:val="Code"/>
          <w:szCs w:val="20"/>
        </w:rPr>
        <w:t>)</w:t>
      </w:r>
    </w:p>
    <w:p w14:paraId="4AF7DAE6" w14:textId="77777777" w:rsidR="000F2642" w:rsidRPr="00402B03" w:rsidRDefault="000F2642" w:rsidP="000F2642">
      <w:pPr>
        <w:ind w:left="720"/>
      </w:pPr>
    </w:p>
    <w:p w14:paraId="219598FA" w14:textId="77777777" w:rsidR="000F2642" w:rsidRDefault="000F2642" w:rsidP="00B759D6">
      <w:pPr>
        <w:ind w:left="720"/>
        <w:outlineLvl w:val="0"/>
        <w:rPr>
          <w:i/>
        </w:rPr>
      </w:pPr>
      <w:bookmarkStart w:id="114" w:name="_Toc1506938"/>
      <w:r>
        <w:rPr>
          <w:i/>
        </w:rPr>
        <w:t>Python Version</w:t>
      </w:r>
      <w:bookmarkEnd w:id="114"/>
    </w:p>
    <w:p w14:paraId="031A661F" w14:textId="77777777" w:rsidR="000F2642" w:rsidRPr="00655AEC" w:rsidRDefault="000F2642" w:rsidP="000F2642">
      <w:pPr>
        <w:ind w:left="720"/>
      </w:pPr>
    </w:p>
    <w:p w14:paraId="26CC68B0" w14:textId="77777777" w:rsidR="000F2642" w:rsidRDefault="000F2642" w:rsidP="00B759D6">
      <w:pPr>
        <w:ind w:left="720"/>
        <w:outlineLvl w:val="0"/>
      </w:pPr>
      <w:bookmarkStart w:id="115" w:name="_Toc1506939"/>
      <w:r>
        <w:t>Python 3.6.4 (https://www.python.org).</w:t>
      </w:r>
      <w:bookmarkEnd w:id="115"/>
    </w:p>
    <w:p w14:paraId="0AD8EEFA" w14:textId="77777777" w:rsidR="000F2642" w:rsidRDefault="000F2642" w:rsidP="000F2642">
      <w:pPr>
        <w:ind w:left="720"/>
      </w:pPr>
    </w:p>
    <w:p w14:paraId="63711606" w14:textId="0532490C" w:rsidR="004B51D1" w:rsidRDefault="000F2642" w:rsidP="002C6B55">
      <w:pPr>
        <w:ind w:left="720"/>
        <w:outlineLvl w:val="0"/>
        <w:rPr>
          <w:i/>
        </w:rPr>
      </w:pPr>
      <w:bookmarkStart w:id="116" w:name="_Toc1506940"/>
      <w:r>
        <w:rPr>
          <w:i/>
        </w:rPr>
        <w:t>Python Script (</w:t>
      </w:r>
      <w:r w:rsidR="006F6B5D" w:rsidRPr="006F6B5D">
        <w:rPr>
          <w:i/>
        </w:rPr>
        <w:t>calcGroupCSVstats.py</w:t>
      </w:r>
      <w:r>
        <w:rPr>
          <w:i/>
        </w:rPr>
        <w:t>)</w:t>
      </w:r>
      <w:bookmarkEnd w:id="116"/>
    </w:p>
    <w:p w14:paraId="75290668" w14:textId="41E7B4B3" w:rsidR="00695AD2" w:rsidRDefault="00695AD2" w:rsidP="002C6B55">
      <w:pPr>
        <w:ind w:left="720"/>
        <w:outlineLvl w:val="0"/>
        <w:rPr>
          <w:i/>
        </w:rPr>
      </w:pPr>
    </w:p>
    <w:p w14:paraId="710C06AC" w14:textId="070C242E" w:rsidR="00695AD2" w:rsidRDefault="00695AD2" w:rsidP="00695AD2">
      <w:pPr>
        <w:ind w:left="720"/>
      </w:pPr>
      <w:r>
        <w:t>This script is too long to reasonably represent in this document. Please view it in the freely-accessible online repository.</w:t>
      </w:r>
    </w:p>
    <w:p w14:paraId="77D4AF68" w14:textId="355A198D" w:rsidR="00695AD2" w:rsidRDefault="00695AD2" w:rsidP="00695AD2">
      <w:pPr>
        <w:ind w:left="720"/>
      </w:pPr>
    </w:p>
    <w:p w14:paraId="7FD70766" w14:textId="77777777" w:rsidR="003E01E4" w:rsidRDefault="003E01E4" w:rsidP="003E01E4"/>
    <w:p w14:paraId="7743D60D" w14:textId="77777777" w:rsidR="003E01E4" w:rsidRPr="0003771C" w:rsidRDefault="003E01E4" w:rsidP="003E01E4">
      <w:pPr>
        <w:sectPr w:rsidR="003E01E4" w:rsidRPr="0003771C" w:rsidSect="00402B03">
          <w:pgSz w:w="12240" w:h="15840"/>
          <w:pgMar w:top="720" w:right="720" w:bottom="720" w:left="720" w:header="720" w:footer="720" w:gutter="0"/>
          <w:cols w:space="720"/>
          <w:docGrid w:linePitch="360"/>
        </w:sectPr>
      </w:pPr>
    </w:p>
    <w:p w14:paraId="0DA7F453" w14:textId="5A1C11B6" w:rsidR="009B3BDA" w:rsidRPr="00400306" w:rsidRDefault="009B3BDA" w:rsidP="00B759D6">
      <w:pPr>
        <w:pStyle w:val="EndNoteBibliography"/>
        <w:outlineLvl w:val="0"/>
        <w:rPr>
          <w:rFonts w:asciiTheme="minorHAnsi" w:hAnsiTheme="minorHAnsi" w:cstheme="minorBidi"/>
          <w:b/>
          <w:sz w:val="28"/>
          <w:szCs w:val="28"/>
        </w:rPr>
      </w:pPr>
      <w:bookmarkStart w:id="117" w:name="_Toc1506941"/>
      <w:r w:rsidRPr="00400306">
        <w:rPr>
          <w:rFonts w:asciiTheme="minorHAnsi" w:hAnsiTheme="minorHAnsi" w:cstheme="minorBidi"/>
          <w:b/>
          <w:sz w:val="28"/>
          <w:szCs w:val="28"/>
        </w:rPr>
        <w:lastRenderedPageBreak/>
        <w:t xml:space="preserve">Step 25. </w:t>
      </w:r>
      <w:r w:rsidR="00400306">
        <w:rPr>
          <w:rFonts w:asciiTheme="minorHAnsi" w:hAnsiTheme="minorHAnsi" w:cstheme="minorBidi"/>
          <w:b/>
          <w:sz w:val="28"/>
          <w:szCs w:val="28"/>
        </w:rPr>
        <w:t>Create Distance Matrix</w:t>
      </w:r>
    </w:p>
    <w:p w14:paraId="4082F552" w14:textId="77777777" w:rsidR="00400306" w:rsidRDefault="00400306" w:rsidP="00B759D6">
      <w:pPr>
        <w:pStyle w:val="EndNoteBibliography"/>
        <w:outlineLvl w:val="0"/>
        <w:rPr>
          <w:b/>
          <w:sz w:val="28"/>
        </w:rPr>
      </w:pPr>
    </w:p>
    <w:p w14:paraId="209E20FF" w14:textId="54369244" w:rsidR="00400306" w:rsidRDefault="00400306" w:rsidP="00400306">
      <w:pPr>
        <w:ind w:left="360"/>
      </w:pPr>
      <w:r w:rsidRPr="00BE0660">
        <w:rPr>
          <w:b/>
        </w:rPr>
        <w:t>Input:</w:t>
      </w:r>
      <w:r>
        <w:t xml:space="preserve"> </w:t>
      </w:r>
      <w:r w:rsidR="007F6BAE">
        <w:t xml:space="preserve">This script acts on all the </w:t>
      </w:r>
      <w:r w:rsidR="00F40A32">
        <w:t>files</w:t>
      </w:r>
      <w:r w:rsidR="007F6BAE">
        <w:t xml:space="preserve"> directly (i.e., not calling on a subroutine in Python or AWK for each of the </w:t>
      </w:r>
      <w:r w:rsidR="00F40A32">
        <w:t>accession numbers</w:t>
      </w:r>
      <w:r w:rsidR="007F6BAE">
        <w:t xml:space="preserve">). It requires no user input directly as it ascertains the plasmid accession numbers from file names. It also relies on the directory structure to find the files named after the pattern </w:t>
      </w:r>
      <w:r w:rsidR="007F6BAE" w:rsidRPr="00852180">
        <w:rPr>
          <w:rStyle w:val="Code"/>
        </w:rPr>
        <w:t>${</w:t>
      </w:r>
      <w:r w:rsidR="007F6BAE">
        <w:rPr>
          <w:rStyle w:val="Code"/>
        </w:rPr>
        <w:t>ACCESSION}</w:t>
      </w:r>
      <w:r w:rsidR="00F40A32" w:rsidRPr="00F40A32">
        <w:rPr>
          <w:rStyle w:val="Code"/>
        </w:rPr>
        <w:t>_</w:t>
      </w:r>
      <w:proofErr w:type="spellStart"/>
      <w:r w:rsidR="00F40A32" w:rsidRPr="00F40A32">
        <w:rPr>
          <w:rStyle w:val="Code"/>
        </w:rPr>
        <w:t>identicalPlasmids_</w:t>
      </w:r>
      <w:proofErr w:type="gramStart"/>
      <w:r w:rsidR="00F40A32" w:rsidRPr="00F40A32">
        <w:rPr>
          <w:rStyle w:val="Code"/>
        </w:rPr>
        <w:t>concordant.list</w:t>
      </w:r>
      <w:proofErr w:type="spellEnd"/>
      <w:proofErr w:type="gramEnd"/>
      <w:r w:rsidR="007F6BAE">
        <w:t xml:space="preserve"> in a directory called </w:t>
      </w:r>
      <w:proofErr w:type="spellStart"/>
      <w:r w:rsidR="007F6BAE" w:rsidRPr="00B57605">
        <w:rPr>
          <w:rStyle w:val="Code"/>
        </w:rPr>
        <w:t>plasmid_</w:t>
      </w:r>
      <w:r w:rsidR="00F50593">
        <w:rPr>
          <w:rStyle w:val="Code"/>
        </w:rPr>
        <w:t>blast_results</w:t>
      </w:r>
      <w:proofErr w:type="spellEnd"/>
      <w:r w:rsidR="007F6BAE" w:rsidRPr="007F6BAE">
        <w:t>.</w:t>
      </w:r>
    </w:p>
    <w:p w14:paraId="6D64A768" w14:textId="77777777" w:rsidR="00400306" w:rsidRDefault="00400306" w:rsidP="00400306"/>
    <w:p w14:paraId="497739A4" w14:textId="2484FD36" w:rsidR="00400306" w:rsidRDefault="00400306" w:rsidP="00400306">
      <w:pPr>
        <w:ind w:left="360"/>
      </w:pPr>
      <w:r w:rsidRPr="00BE0660">
        <w:rPr>
          <w:b/>
        </w:rPr>
        <w:t>Output:</w:t>
      </w:r>
      <w:r>
        <w:t xml:space="preserve"> </w:t>
      </w:r>
      <w:r w:rsidR="001C6E85">
        <w:t>One file per each accession. Each file is effectively a single row in the distance matrix. Once they are all created, they are combined into an additional file, the full distance matrix.</w:t>
      </w:r>
      <w:r w:rsidR="00B951E0">
        <w:t xml:space="preserve"> The distance matrix is a full matrix (not only the bottom or upper halves); it is a csv file. The format looks like this:</w:t>
      </w:r>
    </w:p>
    <w:p w14:paraId="1CF2BAD7" w14:textId="26F682C1" w:rsidR="00B951E0" w:rsidRDefault="00B951E0" w:rsidP="00400306">
      <w:pPr>
        <w:ind w:left="360"/>
      </w:pPr>
    </w:p>
    <w:tbl>
      <w:tblPr>
        <w:tblStyle w:val="TableGrid"/>
        <w:tblW w:w="10430" w:type="dxa"/>
        <w:tblInd w:w="607" w:type="dxa"/>
        <w:tblLook w:val="04A0" w:firstRow="1" w:lastRow="0" w:firstColumn="1" w:lastColumn="0" w:noHBand="0" w:noVBand="1"/>
      </w:tblPr>
      <w:tblGrid>
        <w:gridCol w:w="2115"/>
        <w:gridCol w:w="2079"/>
        <w:gridCol w:w="2079"/>
        <w:gridCol w:w="2078"/>
        <w:gridCol w:w="2079"/>
      </w:tblGrid>
      <w:tr w:rsidR="00A91048" w14:paraId="61DF86CD" w14:textId="77777777" w:rsidTr="00A91048">
        <w:tc>
          <w:tcPr>
            <w:tcW w:w="2115" w:type="dxa"/>
            <w:vAlign w:val="center"/>
          </w:tcPr>
          <w:p w14:paraId="4B410E90" w14:textId="576D9AE4" w:rsidR="00B951E0" w:rsidRDefault="00A91048" w:rsidP="00B951E0">
            <w:pPr>
              <w:jc w:val="right"/>
            </w:pPr>
            <w:r>
              <w:t>Accession</w:t>
            </w:r>
          </w:p>
        </w:tc>
        <w:tc>
          <w:tcPr>
            <w:tcW w:w="2079" w:type="dxa"/>
            <w:vAlign w:val="center"/>
          </w:tcPr>
          <w:p w14:paraId="19D89204" w14:textId="10FA72DE" w:rsidR="00B951E0" w:rsidRDefault="00A91048" w:rsidP="00B951E0">
            <w:pPr>
              <w:jc w:val="right"/>
            </w:pPr>
            <w:r>
              <w:t>A</w:t>
            </w:r>
          </w:p>
        </w:tc>
        <w:tc>
          <w:tcPr>
            <w:tcW w:w="2079" w:type="dxa"/>
            <w:vAlign w:val="center"/>
          </w:tcPr>
          <w:p w14:paraId="246665EB" w14:textId="18CF1B5D" w:rsidR="00B951E0" w:rsidRDefault="00A91048" w:rsidP="00B951E0">
            <w:pPr>
              <w:jc w:val="right"/>
            </w:pPr>
            <w:r>
              <w:t>B</w:t>
            </w:r>
          </w:p>
        </w:tc>
        <w:tc>
          <w:tcPr>
            <w:tcW w:w="2078" w:type="dxa"/>
            <w:vAlign w:val="center"/>
          </w:tcPr>
          <w:p w14:paraId="0760A045" w14:textId="730A91C3" w:rsidR="00B951E0" w:rsidRDefault="00A91048" w:rsidP="00B951E0">
            <w:pPr>
              <w:jc w:val="right"/>
            </w:pPr>
            <w:r>
              <w:t>C</w:t>
            </w:r>
          </w:p>
        </w:tc>
        <w:tc>
          <w:tcPr>
            <w:tcW w:w="2079" w:type="dxa"/>
            <w:vAlign w:val="center"/>
          </w:tcPr>
          <w:p w14:paraId="20F13DE0" w14:textId="0AD860E8" w:rsidR="00B951E0" w:rsidRDefault="00A91048" w:rsidP="00B951E0">
            <w:pPr>
              <w:jc w:val="right"/>
            </w:pPr>
            <w:r>
              <w:t>D</w:t>
            </w:r>
          </w:p>
        </w:tc>
      </w:tr>
      <w:tr w:rsidR="00A91048" w14:paraId="2825D5F8" w14:textId="77777777" w:rsidTr="00A91048">
        <w:tc>
          <w:tcPr>
            <w:tcW w:w="2115" w:type="dxa"/>
            <w:vAlign w:val="center"/>
          </w:tcPr>
          <w:p w14:paraId="57434ACD" w14:textId="23850598" w:rsidR="00B951E0" w:rsidRDefault="00A91048" w:rsidP="00B951E0">
            <w:pPr>
              <w:jc w:val="right"/>
            </w:pPr>
            <w:r>
              <w:t>A</w:t>
            </w:r>
          </w:p>
        </w:tc>
        <w:tc>
          <w:tcPr>
            <w:tcW w:w="2079" w:type="dxa"/>
            <w:vAlign w:val="center"/>
          </w:tcPr>
          <w:p w14:paraId="4B997CA1" w14:textId="1D98508A" w:rsidR="00B951E0" w:rsidRDefault="00B951E0" w:rsidP="00B951E0">
            <w:pPr>
              <w:jc w:val="right"/>
            </w:pPr>
            <w:r>
              <w:t>0</w:t>
            </w:r>
          </w:p>
        </w:tc>
        <w:tc>
          <w:tcPr>
            <w:tcW w:w="2079" w:type="dxa"/>
            <w:vAlign w:val="center"/>
          </w:tcPr>
          <w:p w14:paraId="5A4F0461" w14:textId="62B34668" w:rsidR="00B951E0" w:rsidRDefault="00A91048" w:rsidP="00B951E0">
            <w:pPr>
              <w:jc w:val="right"/>
            </w:pPr>
            <w:r>
              <w:t>x</w:t>
            </w:r>
          </w:p>
        </w:tc>
        <w:tc>
          <w:tcPr>
            <w:tcW w:w="2078" w:type="dxa"/>
            <w:vAlign w:val="center"/>
          </w:tcPr>
          <w:p w14:paraId="2467D98D" w14:textId="421D9A84" w:rsidR="00B951E0" w:rsidRDefault="00A91048" w:rsidP="00B951E0">
            <w:pPr>
              <w:jc w:val="right"/>
            </w:pPr>
            <w:r>
              <w:t>y</w:t>
            </w:r>
          </w:p>
        </w:tc>
        <w:tc>
          <w:tcPr>
            <w:tcW w:w="2079" w:type="dxa"/>
            <w:vAlign w:val="center"/>
          </w:tcPr>
          <w:p w14:paraId="3F11C7AC" w14:textId="0BD24C76" w:rsidR="00B951E0" w:rsidRDefault="00A91048" w:rsidP="00B951E0">
            <w:pPr>
              <w:jc w:val="right"/>
            </w:pPr>
            <w:r>
              <w:t>a</w:t>
            </w:r>
          </w:p>
        </w:tc>
      </w:tr>
      <w:tr w:rsidR="00A91048" w14:paraId="46C54712" w14:textId="77777777" w:rsidTr="00A91048">
        <w:tc>
          <w:tcPr>
            <w:tcW w:w="2115" w:type="dxa"/>
            <w:vAlign w:val="center"/>
          </w:tcPr>
          <w:p w14:paraId="4E8E65AE" w14:textId="131FA599" w:rsidR="00B951E0" w:rsidRDefault="00A91048" w:rsidP="00B951E0">
            <w:pPr>
              <w:jc w:val="right"/>
            </w:pPr>
            <w:r>
              <w:t>B</w:t>
            </w:r>
          </w:p>
        </w:tc>
        <w:tc>
          <w:tcPr>
            <w:tcW w:w="2079" w:type="dxa"/>
            <w:vAlign w:val="center"/>
          </w:tcPr>
          <w:p w14:paraId="47DFB534" w14:textId="2A0A4D6B" w:rsidR="00B951E0" w:rsidRDefault="00A91048" w:rsidP="00B951E0">
            <w:pPr>
              <w:jc w:val="right"/>
            </w:pPr>
            <w:r>
              <w:t>x</w:t>
            </w:r>
          </w:p>
        </w:tc>
        <w:tc>
          <w:tcPr>
            <w:tcW w:w="2079" w:type="dxa"/>
            <w:vAlign w:val="center"/>
          </w:tcPr>
          <w:p w14:paraId="6C37626E" w14:textId="77566F35" w:rsidR="00B951E0" w:rsidRDefault="00B951E0" w:rsidP="00B951E0">
            <w:pPr>
              <w:jc w:val="right"/>
            </w:pPr>
            <w:r>
              <w:t>0</w:t>
            </w:r>
          </w:p>
        </w:tc>
        <w:tc>
          <w:tcPr>
            <w:tcW w:w="2078" w:type="dxa"/>
            <w:vAlign w:val="center"/>
          </w:tcPr>
          <w:p w14:paraId="23C80E4C" w14:textId="4F164C93" w:rsidR="00B951E0" w:rsidRDefault="00A91048" w:rsidP="00B951E0">
            <w:pPr>
              <w:jc w:val="right"/>
            </w:pPr>
            <w:proofErr w:type="spellStart"/>
            <w:r>
              <w:t>i</w:t>
            </w:r>
            <w:proofErr w:type="spellEnd"/>
          </w:p>
        </w:tc>
        <w:tc>
          <w:tcPr>
            <w:tcW w:w="2079" w:type="dxa"/>
            <w:vAlign w:val="center"/>
          </w:tcPr>
          <w:p w14:paraId="4CD948A9" w14:textId="1DCBFD4C" w:rsidR="00B951E0" w:rsidRDefault="00A91048" w:rsidP="00B951E0">
            <w:pPr>
              <w:jc w:val="right"/>
            </w:pPr>
            <w:r>
              <w:t>j</w:t>
            </w:r>
          </w:p>
        </w:tc>
      </w:tr>
      <w:tr w:rsidR="00A91048" w14:paraId="1279A7CE" w14:textId="77777777" w:rsidTr="00A91048">
        <w:tc>
          <w:tcPr>
            <w:tcW w:w="2115" w:type="dxa"/>
            <w:vAlign w:val="center"/>
          </w:tcPr>
          <w:p w14:paraId="194468EA" w14:textId="4086CD78" w:rsidR="00B951E0" w:rsidRDefault="00A91048" w:rsidP="00B951E0">
            <w:pPr>
              <w:jc w:val="right"/>
            </w:pPr>
            <w:r>
              <w:t>C</w:t>
            </w:r>
          </w:p>
        </w:tc>
        <w:tc>
          <w:tcPr>
            <w:tcW w:w="2079" w:type="dxa"/>
            <w:vAlign w:val="center"/>
          </w:tcPr>
          <w:p w14:paraId="707997A5" w14:textId="12A0E92A" w:rsidR="00B951E0" w:rsidRDefault="00A91048" w:rsidP="00B951E0">
            <w:pPr>
              <w:jc w:val="right"/>
            </w:pPr>
            <w:r>
              <w:t>y</w:t>
            </w:r>
          </w:p>
        </w:tc>
        <w:tc>
          <w:tcPr>
            <w:tcW w:w="2079" w:type="dxa"/>
            <w:vAlign w:val="center"/>
          </w:tcPr>
          <w:p w14:paraId="03BB8F74" w14:textId="46F04461" w:rsidR="00B951E0" w:rsidRDefault="00A91048" w:rsidP="00B951E0">
            <w:pPr>
              <w:jc w:val="right"/>
            </w:pPr>
            <w:proofErr w:type="spellStart"/>
            <w:r>
              <w:t>i</w:t>
            </w:r>
            <w:proofErr w:type="spellEnd"/>
          </w:p>
        </w:tc>
        <w:tc>
          <w:tcPr>
            <w:tcW w:w="2078" w:type="dxa"/>
            <w:vAlign w:val="center"/>
          </w:tcPr>
          <w:p w14:paraId="4D7B0804" w14:textId="49F5437B" w:rsidR="00B951E0" w:rsidRDefault="00B951E0" w:rsidP="00B951E0">
            <w:pPr>
              <w:jc w:val="right"/>
            </w:pPr>
            <w:r>
              <w:t>0</w:t>
            </w:r>
          </w:p>
        </w:tc>
        <w:tc>
          <w:tcPr>
            <w:tcW w:w="2079" w:type="dxa"/>
            <w:vAlign w:val="center"/>
          </w:tcPr>
          <w:p w14:paraId="03EF681C" w14:textId="35C10974" w:rsidR="00B951E0" w:rsidRDefault="00A91048" w:rsidP="00B951E0">
            <w:pPr>
              <w:jc w:val="right"/>
            </w:pPr>
            <w:r>
              <w:t>k</w:t>
            </w:r>
          </w:p>
        </w:tc>
      </w:tr>
      <w:tr w:rsidR="00A91048" w14:paraId="55B75168" w14:textId="77777777" w:rsidTr="00A91048">
        <w:tc>
          <w:tcPr>
            <w:tcW w:w="2115" w:type="dxa"/>
            <w:vAlign w:val="center"/>
          </w:tcPr>
          <w:p w14:paraId="60275510" w14:textId="2B836579" w:rsidR="00B951E0" w:rsidRDefault="00A91048" w:rsidP="00B951E0">
            <w:pPr>
              <w:jc w:val="right"/>
            </w:pPr>
            <w:r>
              <w:t>D</w:t>
            </w:r>
          </w:p>
        </w:tc>
        <w:tc>
          <w:tcPr>
            <w:tcW w:w="2079" w:type="dxa"/>
            <w:vAlign w:val="center"/>
          </w:tcPr>
          <w:p w14:paraId="5FF72EBD" w14:textId="04BDA4E1" w:rsidR="00B951E0" w:rsidRDefault="00A91048" w:rsidP="00B951E0">
            <w:pPr>
              <w:jc w:val="right"/>
            </w:pPr>
            <w:r>
              <w:t>a</w:t>
            </w:r>
          </w:p>
        </w:tc>
        <w:tc>
          <w:tcPr>
            <w:tcW w:w="2079" w:type="dxa"/>
            <w:vAlign w:val="center"/>
          </w:tcPr>
          <w:p w14:paraId="28C8E007" w14:textId="564EC346" w:rsidR="00B951E0" w:rsidRDefault="00A91048" w:rsidP="00B951E0">
            <w:pPr>
              <w:jc w:val="right"/>
            </w:pPr>
            <w:r>
              <w:t>j</w:t>
            </w:r>
          </w:p>
        </w:tc>
        <w:tc>
          <w:tcPr>
            <w:tcW w:w="2078" w:type="dxa"/>
            <w:vAlign w:val="center"/>
          </w:tcPr>
          <w:p w14:paraId="3D473E71" w14:textId="2883D38D" w:rsidR="00B951E0" w:rsidRDefault="00A91048" w:rsidP="00B951E0">
            <w:pPr>
              <w:jc w:val="right"/>
            </w:pPr>
            <w:r>
              <w:t>k</w:t>
            </w:r>
          </w:p>
        </w:tc>
        <w:tc>
          <w:tcPr>
            <w:tcW w:w="2079" w:type="dxa"/>
            <w:vAlign w:val="center"/>
          </w:tcPr>
          <w:p w14:paraId="71333CFB" w14:textId="612AB001" w:rsidR="00B951E0" w:rsidRDefault="00B951E0" w:rsidP="00B951E0">
            <w:pPr>
              <w:jc w:val="right"/>
            </w:pPr>
            <w:r>
              <w:t>0</w:t>
            </w:r>
          </w:p>
        </w:tc>
      </w:tr>
    </w:tbl>
    <w:p w14:paraId="0B967D35" w14:textId="77777777" w:rsidR="009B3BDA" w:rsidRDefault="009B3BDA" w:rsidP="00B759D6">
      <w:pPr>
        <w:pStyle w:val="EndNoteBibliography"/>
        <w:outlineLvl w:val="0"/>
        <w:rPr>
          <w:b/>
          <w:sz w:val="28"/>
        </w:rPr>
      </w:pPr>
    </w:p>
    <w:p w14:paraId="325911E5" w14:textId="77777777" w:rsidR="001C6E85" w:rsidRDefault="001C6E85" w:rsidP="001C6E85">
      <w:pPr>
        <w:ind w:left="360"/>
        <w:outlineLvl w:val="0"/>
        <w:rPr>
          <w:b/>
        </w:rPr>
      </w:pPr>
      <w:r>
        <w:rPr>
          <w:b/>
        </w:rPr>
        <w:t>Code</w:t>
      </w:r>
      <w:r w:rsidRPr="00BE0660">
        <w:rPr>
          <w:b/>
        </w:rPr>
        <w:t>:</w:t>
      </w:r>
    </w:p>
    <w:p w14:paraId="1E10447A" w14:textId="77777777" w:rsidR="001C6E85" w:rsidRDefault="001C6E85" w:rsidP="001C6E85">
      <w:pPr>
        <w:ind w:left="360"/>
        <w:rPr>
          <w:b/>
        </w:rPr>
      </w:pPr>
    </w:p>
    <w:p w14:paraId="711FBE54" w14:textId="6B273C38" w:rsidR="001C6E85" w:rsidRDefault="001C6E85" w:rsidP="001C6E85">
      <w:pPr>
        <w:ind w:left="720"/>
        <w:outlineLvl w:val="0"/>
        <w:rPr>
          <w:i/>
        </w:rPr>
      </w:pPr>
      <w:r>
        <w:rPr>
          <w:i/>
        </w:rPr>
        <w:t xml:space="preserve">Bash </w:t>
      </w:r>
      <w:r w:rsidRPr="008607F5">
        <w:rPr>
          <w:i/>
        </w:rPr>
        <w:t>Command</w:t>
      </w:r>
    </w:p>
    <w:p w14:paraId="5B3E1AF7" w14:textId="789D61D9" w:rsidR="001C6E85" w:rsidRDefault="001C6E85" w:rsidP="001C6E85">
      <w:pPr>
        <w:ind w:left="720"/>
        <w:outlineLvl w:val="0"/>
        <w:rPr>
          <w:i/>
        </w:rPr>
      </w:pPr>
    </w:p>
    <w:p w14:paraId="0021BDFC" w14:textId="77777777" w:rsidR="001C6E85" w:rsidRDefault="001C6E85" w:rsidP="001C6E85">
      <w:pPr>
        <w:ind w:left="720"/>
      </w:pPr>
      <w:r>
        <w:t>This script is too long to reasonably represent in this document. Please view it in the freely-accessible online repository.</w:t>
      </w:r>
    </w:p>
    <w:p w14:paraId="48BFC628" w14:textId="77777777" w:rsidR="001C6E85" w:rsidRPr="001C6E85" w:rsidRDefault="001C6E85" w:rsidP="001C6E85">
      <w:pPr>
        <w:ind w:left="720"/>
        <w:outlineLvl w:val="0"/>
      </w:pPr>
    </w:p>
    <w:p w14:paraId="69D59DB1" w14:textId="77777777" w:rsidR="001C6E85" w:rsidRPr="00402B03" w:rsidRDefault="001C6E85" w:rsidP="001C6E85">
      <w:pPr>
        <w:ind w:left="720"/>
        <w:rPr>
          <w:b/>
        </w:rPr>
      </w:pPr>
    </w:p>
    <w:p w14:paraId="1237F705" w14:textId="77777777" w:rsidR="009B3BDA" w:rsidRDefault="009B3BDA" w:rsidP="00B759D6">
      <w:pPr>
        <w:pStyle w:val="EndNoteBibliography"/>
        <w:outlineLvl w:val="0"/>
        <w:rPr>
          <w:b/>
          <w:sz w:val="28"/>
        </w:rPr>
        <w:sectPr w:rsidR="009B3BDA" w:rsidSect="00402B03">
          <w:pgSz w:w="12240" w:h="15840"/>
          <w:pgMar w:top="720" w:right="720" w:bottom="720" w:left="720" w:header="720" w:footer="720" w:gutter="0"/>
          <w:cols w:space="720"/>
          <w:docGrid w:linePitch="360"/>
        </w:sectPr>
      </w:pPr>
    </w:p>
    <w:p w14:paraId="777D3B98" w14:textId="5DEE65CA" w:rsidR="009B3BDA" w:rsidRDefault="009B3BDA" w:rsidP="00B759D6">
      <w:pPr>
        <w:pStyle w:val="EndNoteBibliography"/>
        <w:outlineLvl w:val="0"/>
        <w:rPr>
          <w:b/>
          <w:sz w:val="28"/>
        </w:rPr>
      </w:pPr>
      <w:r>
        <w:rPr>
          <w:b/>
          <w:sz w:val="28"/>
        </w:rPr>
        <w:lastRenderedPageBreak/>
        <w:t xml:space="preserve">Step 26. </w:t>
      </w:r>
      <w:r w:rsidR="00E05564">
        <w:rPr>
          <w:b/>
          <w:sz w:val="28"/>
        </w:rPr>
        <w:t>Create Distance Tree</w:t>
      </w:r>
    </w:p>
    <w:p w14:paraId="181528AF" w14:textId="77777777" w:rsidR="00E05564" w:rsidRDefault="00E05564" w:rsidP="00B759D6">
      <w:pPr>
        <w:pStyle w:val="EndNoteBibliography"/>
        <w:outlineLvl w:val="0"/>
        <w:rPr>
          <w:b/>
          <w:sz w:val="28"/>
        </w:rPr>
      </w:pPr>
    </w:p>
    <w:p w14:paraId="5C53ECF0" w14:textId="447A8A1F" w:rsidR="00E05564" w:rsidRDefault="00E05564" w:rsidP="00E05564">
      <w:pPr>
        <w:ind w:left="360"/>
      </w:pPr>
      <w:r w:rsidRPr="00BE0660">
        <w:rPr>
          <w:b/>
        </w:rPr>
        <w:t>Input:</w:t>
      </w:r>
      <w:r>
        <w:t xml:space="preserve"> </w:t>
      </w:r>
      <w:r w:rsidR="00670437">
        <w:t xml:space="preserve">The input is the distance matrix from the previous step. We assume it is called </w:t>
      </w:r>
      <w:r w:rsidR="00670437" w:rsidRPr="00670437">
        <w:rPr>
          <w:rStyle w:val="Code"/>
        </w:rPr>
        <w:t>dist_matrix.csv</w:t>
      </w:r>
      <w:r w:rsidR="00670437">
        <w:t xml:space="preserve"> in the </w:t>
      </w:r>
      <w:r w:rsidR="00670437" w:rsidRPr="00670437">
        <w:rPr>
          <w:rStyle w:val="Code"/>
        </w:rPr>
        <w:t>tree</w:t>
      </w:r>
      <w:r w:rsidR="00670437">
        <w:t xml:space="preserve"> directory.</w:t>
      </w:r>
    </w:p>
    <w:p w14:paraId="1AB5AC0D" w14:textId="77777777" w:rsidR="00E05564" w:rsidRDefault="00E05564" w:rsidP="00E05564"/>
    <w:p w14:paraId="58A9E39D" w14:textId="55EB4DF5" w:rsidR="009B3BDA" w:rsidRPr="00BF3961" w:rsidRDefault="00E05564" w:rsidP="00BF3961">
      <w:pPr>
        <w:ind w:left="360"/>
      </w:pPr>
      <w:r w:rsidRPr="00BE0660">
        <w:rPr>
          <w:b/>
        </w:rPr>
        <w:t>Output:</w:t>
      </w:r>
      <w:r>
        <w:t xml:space="preserve"> One text file </w:t>
      </w:r>
      <w:r w:rsidR="00670437">
        <w:t xml:space="preserve">called </w:t>
      </w:r>
      <w:proofErr w:type="spellStart"/>
      <w:r w:rsidR="00670437" w:rsidRPr="00670437">
        <w:rPr>
          <w:rStyle w:val="Code"/>
        </w:rPr>
        <w:t>dist_</w:t>
      </w:r>
      <w:proofErr w:type="gramStart"/>
      <w:r w:rsidR="00670437" w:rsidRPr="00670437">
        <w:rPr>
          <w:rStyle w:val="Code"/>
        </w:rPr>
        <w:t>tree.newick</w:t>
      </w:r>
      <w:proofErr w:type="spellEnd"/>
      <w:proofErr w:type="gramEnd"/>
      <w:r w:rsidR="00670437">
        <w:t xml:space="preserve"> in the </w:t>
      </w:r>
      <w:r w:rsidR="00670437" w:rsidRPr="00670437">
        <w:rPr>
          <w:rStyle w:val="Code"/>
        </w:rPr>
        <w:t>tree</w:t>
      </w:r>
      <w:r w:rsidR="00670437">
        <w:t xml:space="preserve"> directory.</w:t>
      </w:r>
      <w:r w:rsidR="00FB308D">
        <w:t xml:space="preserve"> It is in the </w:t>
      </w:r>
      <w:proofErr w:type="spellStart"/>
      <w:r w:rsidR="00FB308D">
        <w:t>Newick</w:t>
      </w:r>
      <w:proofErr w:type="spellEnd"/>
      <w:r w:rsidR="00FB308D">
        <w:t xml:space="preserve"> tree format.</w:t>
      </w:r>
    </w:p>
    <w:p w14:paraId="2F30E135" w14:textId="77777777" w:rsidR="009B3BDA" w:rsidRDefault="009B3BDA" w:rsidP="00B759D6">
      <w:pPr>
        <w:pStyle w:val="EndNoteBibliography"/>
        <w:outlineLvl w:val="0"/>
        <w:rPr>
          <w:b/>
          <w:sz w:val="28"/>
        </w:rPr>
      </w:pPr>
    </w:p>
    <w:p w14:paraId="000E3A24" w14:textId="77777777" w:rsidR="00BF3961" w:rsidRDefault="00BF3961" w:rsidP="00BF3961">
      <w:pPr>
        <w:ind w:left="360"/>
        <w:outlineLvl w:val="0"/>
        <w:rPr>
          <w:b/>
        </w:rPr>
      </w:pPr>
      <w:r>
        <w:rPr>
          <w:b/>
        </w:rPr>
        <w:t>Code</w:t>
      </w:r>
      <w:r w:rsidRPr="00BE0660">
        <w:rPr>
          <w:b/>
        </w:rPr>
        <w:t>:</w:t>
      </w:r>
    </w:p>
    <w:p w14:paraId="3CD92037" w14:textId="77777777" w:rsidR="00BF3961" w:rsidRDefault="00BF3961" w:rsidP="00BF3961">
      <w:pPr>
        <w:ind w:left="360"/>
        <w:rPr>
          <w:b/>
        </w:rPr>
      </w:pPr>
    </w:p>
    <w:p w14:paraId="70B5AD1A" w14:textId="77777777" w:rsidR="00BF3961" w:rsidRDefault="00BF3961" w:rsidP="00BF3961">
      <w:pPr>
        <w:ind w:left="720"/>
        <w:outlineLvl w:val="0"/>
        <w:rPr>
          <w:i/>
        </w:rPr>
      </w:pPr>
      <w:r>
        <w:rPr>
          <w:i/>
        </w:rPr>
        <w:t xml:space="preserve">Bash </w:t>
      </w:r>
      <w:r w:rsidRPr="008607F5">
        <w:rPr>
          <w:i/>
        </w:rPr>
        <w:t>Command</w:t>
      </w:r>
    </w:p>
    <w:p w14:paraId="04BEC518" w14:textId="77777777" w:rsidR="00BF3961" w:rsidRPr="00402B03" w:rsidRDefault="00BF3961" w:rsidP="00BF3961">
      <w:pPr>
        <w:ind w:left="720"/>
        <w:rPr>
          <w:b/>
        </w:rPr>
      </w:pPr>
    </w:p>
    <w:p w14:paraId="4D88076A" w14:textId="77777777" w:rsidR="009154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makeNewick.py \</w:t>
      </w:r>
    </w:p>
    <w:p w14:paraId="76914DA3" w14:textId="0B3D596F" w:rsidR="00915461" w:rsidRPr="00915461" w:rsidRDefault="00EC502F"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DB6CF4">
        <w:rPr>
          <w:rStyle w:val="Code"/>
          <w:szCs w:val="20"/>
        </w:rPr>
        <w:tab/>
      </w:r>
      <w:r w:rsidR="00915461" w:rsidRPr="00915461">
        <w:rPr>
          <w:rStyle w:val="Code"/>
          <w:szCs w:val="20"/>
        </w:rPr>
        <w:t>-</w:t>
      </w:r>
      <w:proofErr w:type="spellStart"/>
      <w:r w:rsidR="00915461" w:rsidRPr="00915461">
        <w:rPr>
          <w:rStyle w:val="Code"/>
          <w:szCs w:val="20"/>
        </w:rPr>
        <w:t>i</w:t>
      </w:r>
      <w:proofErr w:type="spellEnd"/>
      <w:r w:rsidR="00915461" w:rsidRPr="00915461">
        <w:rPr>
          <w:rStyle w:val="Code"/>
          <w:szCs w:val="20"/>
        </w:rPr>
        <w:t xml:space="preserve"> "</w:t>
      </w:r>
      <w:r w:rsidR="001A7249">
        <w:rPr>
          <w:rStyle w:val="Code"/>
          <w:szCs w:val="20"/>
        </w:rPr>
        <w:t>tree</w:t>
      </w:r>
      <w:r w:rsidR="00915461" w:rsidRPr="00915461">
        <w:rPr>
          <w:rStyle w:val="Code"/>
          <w:szCs w:val="20"/>
        </w:rPr>
        <w:t>/dist_matrix.csv" \</w:t>
      </w:r>
    </w:p>
    <w:p w14:paraId="15752787" w14:textId="4B9CB3F1" w:rsidR="00BF39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ab/>
      </w:r>
      <w:r w:rsidR="00DB6CF4">
        <w:rPr>
          <w:rStyle w:val="Code"/>
          <w:szCs w:val="20"/>
        </w:rPr>
        <w:tab/>
      </w:r>
      <w:r w:rsidRPr="00915461">
        <w:rPr>
          <w:rStyle w:val="Code"/>
          <w:szCs w:val="20"/>
        </w:rPr>
        <w:t>-o "</w:t>
      </w:r>
      <w:r w:rsidR="001A7249">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p>
    <w:p w14:paraId="362C391D" w14:textId="77777777" w:rsidR="00915461" w:rsidRDefault="00915461" w:rsidP="00BF3961">
      <w:pPr>
        <w:ind w:left="720"/>
        <w:outlineLvl w:val="0"/>
        <w:rPr>
          <w:i/>
        </w:rPr>
      </w:pPr>
    </w:p>
    <w:p w14:paraId="4A7A2954" w14:textId="571405B8" w:rsidR="00BF3961" w:rsidRDefault="00BF3961" w:rsidP="00BF3961">
      <w:pPr>
        <w:ind w:left="720"/>
        <w:outlineLvl w:val="0"/>
        <w:rPr>
          <w:i/>
        </w:rPr>
      </w:pPr>
      <w:r>
        <w:rPr>
          <w:i/>
        </w:rPr>
        <w:t>Python Version</w:t>
      </w:r>
    </w:p>
    <w:p w14:paraId="4B9059B3" w14:textId="77777777" w:rsidR="00BF3961" w:rsidRPr="00655AEC" w:rsidRDefault="00BF3961" w:rsidP="00BF3961">
      <w:pPr>
        <w:ind w:left="720"/>
      </w:pPr>
    </w:p>
    <w:p w14:paraId="7BCE0E3A" w14:textId="40FFEED7" w:rsidR="00BF3961" w:rsidRDefault="00BF3961" w:rsidP="00BF3961">
      <w:pPr>
        <w:ind w:left="720"/>
        <w:outlineLvl w:val="0"/>
      </w:pPr>
      <w:r>
        <w:t>Python 3.6.4 (https://www.python.org).</w:t>
      </w:r>
    </w:p>
    <w:p w14:paraId="2B04BDFC" w14:textId="77777777" w:rsidR="00BF3961" w:rsidRDefault="00BF3961" w:rsidP="00BF3961">
      <w:pPr>
        <w:ind w:left="720"/>
      </w:pPr>
    </w:p>
    <w:p w14:paraId="6FF92A36" w14:textId="08D1551E" w:rsidR="00BF3961" w:rsidRDefault="00BF3961" w:rsidP="00BF3961">
      <w:pPr>
        <w:ind w:left="720"/>
        <w:outlineLvl w:val="0"/>
        <w:rPr>
          <w:i/>
        </w:rPr>
      </w:pPr>
      <w:r>
        <w:rPr>
          <w:i/>
        </w:rPr>
        <w:t>Python Script (</w:t>
      </w:r>
      <w:r w:rsidR="00FB308D">
        <w:rPr>
          <w:i/>
        </w:rPr>
        <w:t>makeNewick</w:t>
      </w:r>
      <w:r w:rsidRPr="006F6B5D">
        <w:rPr>
          <w:i/>
        </w:rPr>
        <w:t>.py</w:t>
      </w:r>
      <w:r>
        <w:rPr>
          <w:i/>
        </w:rPr>
        <w:t>)</w:t>
      </w:r>
    </w:p>
    <w:p w14:paraId="44D54643" w14:textId="77777777" w:rsidR="00BF3961" w:rsidRDefault="00BF3961" w:rsidP="00BF3961">
      <w:pPr>
        <w:ind w:left="720"/>
        <w:outlineLvl w:val="0"/>
        <w:rPr>
          <w:i/>
        </w:rPr>
      </w:pPr>
    </w:p>
    <w:p w14:paraId="5E27445F" w14:textId="4F9C53BE" w:rsidR="009B3BDA" w:rsidRDefault="00FB308D" w:rsidP="00FB308D">
      <w:pPr>
        <w:ind w:left="720"/>
      </w:pPr>
      <w:r>
        <w:t xml:space="preserve">This script is not part of this package. It must be downloaded and installed separately. The only substantive requirement is Python 3.5+. makeNewick.py comes from a software package called CAM - </w:t>
      </w:r>
      <w:r w:rsidRPr="00FB308D">
        <w:rPr>
          <w:b/>
          <w:u w:val="single"/>
        </w:rPr>
        <w:t>C</w:t>
      </w:r>
      <w:r w:rsidRPr="00FB308D">
        <w:t xml:space="preserve">odon </w:t>
      </w:r>
      <w:r w:rsidRPr="00FB308D">
        <w:rPr>
          <w:b/>
          <w:u w:val="single"/>
        </w:rPr>
        <w:t>A</w:t>
      </w:r>
      <w:r w:rsidRPr="00FB308D">
        <w:t xml:space="preserve">version </w:t>
      </w:r>
      <w:r w:rsidRPr="00FB308D">
        <w:rPr>
          <w:b/>
          <w:u w:val="single"/>
        </w:rPr>
        <w:t>M</w:t>
      </w:r>
      <w:r w:rsidRPr="00FB308D">
        <w:t>otifs for Alignment-free Phylogenies</w:t>
      </w:r>
      <w:r>
        <w:t xml:space="preserve"> </w:t>
      </w:r>
      <w:r w:rsidR="004D286F">
        <w:fldChar w:fldCharType="begin"/>
      </w:r>
      <w:r w:rsidR="00757D05">
        <w:instrText xml:space="preserve"> ADDIN EN.CITE &lt;EndNote&gt;&lt;Cite&gt;&lt;Author&gt;Miller&lt;/Author&gt;&lt;Year&gt;2019&lt;/Year&gt;&lt;RecNum&gt;790&lt;/RecNum&gt;&lt;DisplayText&gt;(Miller et al. 2019)&lt;/DisplayText&gt;&lt;record&gt;&lt;rec-number&gt;790&lt;/rec-number&gt;&lt;foreign-keys&gt;&lt;key app="EN" db-id="a5s9vexskszee8ezeaava5dce2dtzxfaexzt" timestamp="1553635374"&gt;790&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In Press&lt;/secondary-title&gt;&lt;/titles&gt;&lt;periodical&gt;&lt;full-title&gt;In Press&lt;/full-title&gt;&lt;/periodical&gt;&lt;dates&gt;&lt;year&gt;2019&lt;/year&gt;&lt;/dates&gt;&lt;urls&gt;&lt;/urls&gt;&lt;/record&gt;&lt;/Cite&gt;&lt;/EndNote&gt;</w:instrText>
      </w:r>
      <w:r w:rsidR="004D286F">
        <w:fldChar w:fldCharType="separate"/>
      </w:r>
      <w:r w:rsidR="00757D05">
        <w:rPr>
          <w:noProof/>
        </w:rPr>
        <w:t>(</w:t>
      </w:r>
      <w:hyperlink w:anchor="_ENREF_5" w:tooltip="Miller, 2019 #790" w:history="1">
        <w:r w:rsidR="00757D05">
          <w:rPr>
            <w:noProof/>
          </w:rPr>
          <w:t>Miller et al. 2019</w:t>
        </w:r>
      </w:hyperlink>
      <w:r w:rsidR="00757D05">
        <w:rPr>
          <w:noProof/>
        </w:rPr>
        <w:t>)</w:t>
      </w:r>
      <w:r w:rsidR="004D286F">
        <w:fldChar w:fldCharType="end"/>
      </w:r>
      <w:r w:rsidR="004D286F">
        <w:t xml:space="preserve">. CAM is freely-available on GitHub at </w:t>
      </w:r>
      <w:r w:rsidR="004D286F" w:rsidRPr="004D286F">
        <w:t>https://github.com/ridgelab/cam</w:t>
      </w:r>
      <w:r w:rsidR="004D286F">
        <w:t>.</w:t>
      </w:r>
    </w:p>
    <w:p w14:paraId="20012793" w14:textId="77777777" w:rsidR="00154ADF" w:rsidRDefault="00154ADF" w:rsidP="00FB308D">
      <w:pPr>
        <w:ind w:left="720"/>
      </w:pPr>
    </w:p>
    <w:p w14:paraId="3608CD26" w14:textId="77777777" w:rsidR="00154ADF" w:rsidRDefault="00154ADF" w:rsidP="00FB308D">
      <w:pPr>
        <w:ind w:left="720"/>
      </w:pPr>
    </w:p>
    <w:p w14:paraId="0888E60D" w14:textId="6758001A" w:rsidR="00154ADF" w:rsidRPr="00FB308D" w:rsidRDefault="00154ADF" w:rsidP="00FB308D">
      <w:pPr>
        <w:ind w:left="720"/>
        <w:sectPr w:rsidR="00154ADF" w:rsidRPr="00FB308D" w:rsidSect="00402B03">
          <w:pgSz w:w="12240" w:h="15840"/>
          <w:pgMar w:top="720" w:right="720" w:bottom="720" w:left="720" w:header="720" w:footer="720" w:gutter="0"/>
          <w:cols w:space="720"/>
          <w:docGrid w:linePitch="360"/>
        </w:sectPr>
      </w:pPr>
    </w:p>
    <w:p w14:paraId="2F140532" w14:textId="140D457D" w:rsidR="00FE1D17" w:rsidRDefault="00FE1D17" w:rsidP="00B759D6">
      <w:pPr>
        <w:pStyle w:val="EndNoteBibliography"/>
        <w:outlineLvl w:val="0"/>
        <w:rPr>
          <w:b/>
          <w:sz w:val="28"/>
        </w:rPr>
      </w:pPr>
      <w:r>
        <w:rPr>
          <w:b/>
          <w:sz w:val="28"/>
        </w:rPr>
        <w:lastRenderedPageBreak/>
        <w:t xml:space="preserve">Step 27. </w:t>
      </w:r>
      <w:r w:rsidR="00E05564" w:rsidRPr="00E05564">
        <w:rPr>
          <w:b/>
          <w:sz w:val="28"/>
        </w:rPr>
        <w:t>Add Leaf Labels to Tree</w:t>
      </w:r>
    </w:p>
    <w:p w14:paraId="201C1F9B" w14:textId="77777777" w:rsidR="00AE562B" w:rsidRDefault="00AE562B" w:rsidP="00AE562B">
      <w:pPr>
        <w:pStyle w:val="EndNoteBibliography"/>
        <w:outlineLvl w:val="0"/>
        <w:rPr>
          <w:b/>
          <w:sz w:val="28"/>
        </w:rPr>
      </w:pPr>
    </w:p>
    <w:p w14:paraId="71F534AE" w14:textId="54F210F4" w:rsidR="00AE562B" w:rsidRDefault="00AE562B" w:rsidP="00AE562B">
      <w:pPr>
        <w:ind w:left="360"/>
      </w:pPr>
      <w:r w:rsidRPr="00BE0660">
        <w:rPr>
          <w:b/>
        </w:rPr>
        <w:t>Input:</w:t>
      </w:r>
      <w:r>
        <w:t xml:space="preserve"> The input is the distance tree in </w:t>
      </w:r>
      <w:proofErr w:type="spellStart"/>
      <w:r>
        <w:t>Newick</w:t>
      </w:r>
      <w:proofErr w:type="spellEnd"/>
      <w:r>
        <w:t xml:space="preserve"> format from the previous step. We assume it is called </w:t>
      </w:r>
      <w:proofErr w:type="spellStart"/>
      <w:r w:rsidRPr="00670437">
        <w:rPr>
          <w:rStyle w:val="Code"/>
        </w:rPr>
        <w:t>dist_</w:t>
      </w:r>
      <w:proofErr w:type="gramStart"/>
      <w:r>
        <w:rPr>
          <w:rStyle w:val="Code"/>
        </w:rPr>
        <w:t>tree</w:t>
      </w:r>
      <w:r w:rsidRPr="00670437">
        <w:rPr>
          <w:rStyle w:val="Code"/>
        </w:rPr>
        <w:t>.</w:t>
      </w:r>
      <w:r>
        <w:rPr>
          <w:rStyle w:val="Code"/>
        </w:rPr>
        <w:t>newick</w:t>
      </w:r>
      <w:proofErr w:type="spellEnd"/>
      <w:proofErr w:type="gramEnd"/>
      <w:r>
        <w:t xml:space="preserve"> in the </w:t>
      </w:r>
      <w:r w:rsidRPr="00670437">
        <w:rPr>
          <w:rStyle w:val="Code"/>
        </w:rPr>
        <w:t>tree</w:t>
      </w:r>
      <w:r>
        <w:t xml:space="preserve"> directory.</w:t>
      </w:r>
      <w:r w:rsidR="0003480F">
        <w:t xml:space="preserve"> It also requires the location of source information (e.g., the country of origin of the plasmid) file and the name of the output file.</w:t>
      </w:r>
    </w:p>
    <w:p w14:paraId="66F2D9F7" w14:textId="77777777" w:rsidR="00AE562B" w:rsidRDefault="00AE562B" w:rsidP="00AE562B"/>
    <w:p w14:paraId="0DA0C228" w14:textId="039934E1" w:rsidR="00AE562B" w:rsidRPr="00BF3961" w:rsidRDefault="00AE562B" w:rsidP="00AE562B">
      <w:pPr>
        <w:ind w:left="360"/>
      </w:pPr>
      <w:r w:rsidRPr="00BE0660">
        <w:rPr>
          <w:b/>
        </w:rPr>
        <w:t>Output:</w:t>
      </w:r>
      <w:r>
        <w:t xml:space="preserve"> </w:t>
      </w:r>
      <w:r w:rsidR="00385F1F">
        <w:t xml:space="preserve">This step appends additional information to the accession numbers that are the leaf labels in the tree. It creates a new tree, also in </w:t>
      </w:r>
      <w:proofErr w:type="spellStart"/>
      <w:r w:rsidR="00385F1F">
        <w:t>Newick</w:t>
      </w:r>
      <w:proofErr w:type="spellEnd"/>
      <w:r w:rsidR="00385F1F">
        <w:t xml:space="preserve"> format. </w:t>
      </w:r>
      <w:r w:rsidR="0003480F">
        <w:t xml:space="preserve">We assume the output </w:t>
      </w:r>
      <w:r w:rsidR="00385F1F">
        <w:t xml:space="preserve">tree is in the </w:t>
      </w:r>
      <w:r w:rsidR="00385F1F" w:rsidRPr="00385F1F">
        <w:rPr>
          <w:rStyle w:val="Code"/>
        </w:rPr>
        <w:t>tree</w:t>
      </w:r>
      <w:r w:rsidR="00385F1F">
        <w:t xml:space="preserve"> directory and is called </w:t>
      </w:r>
      <w:proofErr w:type="spellStart"/>
      <w:r w:rsidR="00385F1F" w:rsidRPr="00385F1F">
        <w:rPr>
          <w:rStyle w:val="Code"/>
        </w:rPr>
        <w:t>dist_tree_</w:t>
      </w:r>
      <w:proofErr w:type="gramStart"/>
      <w:r w:rsidR="00385F1F" w:rsidRPr="00385F1F">
        <w:rPr>
          <w:rStyle w:val="Code"/>
        </w:rPr>
        <w:t>labels.newick</w:t>
      </w:r>
      <w:proofErr w:type="spellEnd"/>
      <w:proofErr w:type="gramEnd"/>
      <w:r w:rsidR="00385F1F">
        <w:t>.</w:t>
      </w:r>
    </w:p>
    <w:p w14:paraId="6B4541CF" w14:textId="77777777" w:rsidR="00AE562B" w:rsidRDefault="00AE562B" w:rsidP="00AE562B">
      <w:pPr>
        <w:pStyle w:val="EndNoteBibliography"/>
        <w:outlineLvl w:val="0"/>
        <w:rPr>
          <w:b/>
          <w:sz w:val="28"/>
        </w:rPr>
      </w:pPr>
    </w:p>
    <w:p w14:paraId="5AFA94C3" w14:textId="77777777" w:rsidR="00AE562B" w:rsidRDefault="00AE562B" w:rsidP="00AE562B">
      <w:pPr>
        <w:ind w:left="360"/>
        <w:outlineLvl w:val="0"/>
        <w:rPr>
          <w:b/>
        </w:rPr>
      </w:pPr>
      <w:r>
        <w:rPr>
          <w:b/>
        </w:rPr>
        <w:t>Code</w:t>
      </w:r>
      <w:r w:rsidRPr="00BE0660">
        <w:rPr>
          <w:b/>
        </w:rPr>
        <w:t>:</w:t>
      </w:r>
    </w:p>
    <w:p w14:paraId="5A29F2B3" w14:textId="77777777" w:rsidR="00AE562B" w:rsidRDefault="00AE562B" w:rsidP="00AE562B">
      <w:pPr>
        <w:ind w:left="360"/>
        <w:rPr>
          <w:b/>
        </w:rPr>
      </w:pPr>
    </w:p>
    <w:p w14:paraId="1650B285" w14:textId="77777777" w:rsidR="00AE562B" w:rsidRDefault="00AE562B" w:rsidP="00AE562B">
      <w:pPr>
        <w:ind w:left="720"/>
        <w:outlineLvl w:val="0"/>
        <w:rPr>
          <w:i/>
        </w:rPr>
      </w:pPr>
      <w:r>
        <w:rPr>
          <w:i/>
        </w:rPr>
        <w:t xml:space="preserve">Bash </w:t>
      </w:r>
      <w:r w:rsidRPr="008607F5">
        <w:rPr>
          <w:i/>
        </w:rPr>
        <w:t>Command</w:t>
      </w:r>
    </w:p>
    <w:p w14:paraId="30DD449A" w14:textId="77777777" w:rsidR="00AE562B" w:rsidRPr="00402B03" w:rsidRDefault="00AE562B" w:rsidP="00AE562B">
      <w:pPr>
        <w:ind w:left="720"/>
        <w:rPr>
          <w:b/>
        </w:rPr>
      </w:pPr>
    </w:p>
    <w:p w14:paraId="3D9738C2" w14:textId="79C37B58" w:rsidR="00AE562B"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python3 modifyLeafLabels.py</w:t>
      </w:r>
      <w:r w:rsidR="00AE562B" w:rsidRPr="00915461">
        <w:rPr>
          <w:rStyle w:val="Code"/>
          <w:szCs w:val="20"/>
        </w:rPr>
        <w:t xml:space="preserve"> \</w:t>
      </w:r>
    </w:p>
    <w:p w14:paraId="5B5FC5FE" w14:textId="4C9B3620" w:rsidR="0003480F"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proofErr w:type="spellStart"/>
      <w:r w:rsidRPr="0003480F">
        <w:rPr>
          <w:rStyle w:val="Code"/>
          <w:szCs w:val="20"/>
        </w:rPr>
        <w:t>plasmid_sourceInfo</w:t>
      </w:r>
      <w:proofErr w:type="spellEnd"/>
      <w:r w:rsidRPr="0003480F">
        <w:rPr>
          <w:rStyle w:val="Code"/>
          <w:szCs w:val="20"/>
        </w:rPr>
        <w:t>/</w:t>
      </w:r>
      <w:proofErr w:type="spellStart"/>
      <w:r w:rsidRPr="0003480F">
        <w:rPr>
          <w:rStyle w:val="Code"/>
          <w:szCs w:val="20"/>
        </w:rPr>
        <w:t>sourceInfo.tsv</w:t>
      </w:r>
      <w:proofErr w:type="spellEnd"/>
      <w:r w:rsidRPr="00915461">
        <w:rPr>
          <w:rStyle w:val="Code"/>
          <w:szCs w:val="20"/>
        </w:rPr>
        <w:t>"</w:t>
      </w:r>
      <w:r>
        <w:rPr>
          <w:rStyle w:val="Code"/>
          <w:szCs w:val="20"/>
        </w:rPr>
        <w:t xml:space="preserve"> \</w:t>
      </w:r>
    </w:p>
    <w:p w14:paraId="7E63DB5A" w14:textId="39472782" w:rsidR="0003480F" w:rsidRPr="00915461"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r>
        <w:rPr>
          <w:rStyle w:val="Code"/>
          <w:szCs w:val="20"/>
        </w:rPr>
        <w:t xml:space="preserve"> \</w:t>
      </w:r>
    </w:p>
    <w:p w14:paraId="6D693B19" w14:textId="6AC95420" w:rsidR="00AE562B" w:rsidRPr="00915461" w:rsidRDefault="0003480F" w:rsidP="00AE562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AE562B" w:rsidRPr="00915461">
        <w:rPr>
          <w:rStyle w:val="Code"/>
          <w:szCs w:val="20"/>
        </w:rPr>
        <w:t>"</w:t>
      </w:r>
      <w:r w:rsidR="00AE562B">
        <w:rPr>
          <w:rStyle w:val="Code"/>
          <w:szCs w:val="20"/>
        </w:rPr>
        <w:t>tree</w:t>
      </w:r>
      <w:r w:rsidR="00AE562B" w:rsidRPr="00915461">
        <w:rPr>
          <w:rStyle w:val="Code"/>
          <w:szCs w:val="20"/>
        </w:rPr>
        <w:t>/</w:t>
      </w:r>
      <w:proofErr w:type="spellStart"/>
      <w:r w:rsidR="00AE562B" w:rsidRPr="00915461">
        <w:rPr>
          <w:rStyle w:val="Code"/>
          <w:szCs w:val="20"/>
        </w:rPr>
        <w:t>dist_tree</w:t>
      </w:r>
      <w:r>
        <w:rPr>
          <w:rStyle w:val="Code"/>
          <w:szCs w:val="20"/>
        </w:rPr>
        <w:t>_label</w:t>
      </w:r>
      <w:r w:rsidR="00AE562B" w:rsidRPr="00915461">
        <w:rPr>
          <w:rStyle w:val="Code"/>
          <w:szCs w:val="20"/>
        </w:rPr>
        <w:t>.newick</w:t>
      </w:r>
      <w:proofErr w:type="spellEnd"/>
      <w:r w:rsidR="00AE562B" w:rsidRPr="00915461">
        <w:rPr>
          <w:rStyle w:val="Code"/>
          <w:szCs w:val="20"/>
        </w:rPr>
        <w:t>"</w:t>
      </w:r>
    </w:p>
    <w:p w14:paraId="790D1900" w14:textId="77777777" w:rsidR="00AE562B" w:rsidRDefault="00AE562B" w:rsidP="00AE562B">
      <w:pPr>
        <w:ind w:left="720"/>
        <w:outlineLvl w:val="0"/>
        <w:rPr>
          <w:i/>
        </w:rPr>
      </w:pPr>
    </w:p>
    <w:p w14:paraId="06851D00" w14:textId="77777777" w:rsidR="00AE562B" w:rsidRDefault="00AE562B" w:rsidP="00AE562B">
      <w:pPr>
        <w:ind w:left="720"/>
        <w:outlineLvl w:val="0"/>
        <w:rPr>
          <w:i/>
        </w:rPr>
      </w:pPr>
      <w:r>
        <w:rPr>
          <w:i/>
        </w:rPr>
        <w:t>Python Version</w:t>
      </w:r>
    </w:p>
    <w:p w14:paraId="3BB63030" w14:textId="77777777" w:rsidR="00AE562B" w:rsidRPr="00655AEC" w:rsidRDefault="00AE562B" w:rsidP="00AE562B">
      <w:pPr>
        <w:ind w:left="720"/>
      </w:pPr>
    </w:p>
    <w:p w14:paraId="57637B33" w14:textId="77777777" w:rsidR="00AE562B" w:rsidRDefault="00AE562B" w:rsidP="00AE562B">
      <w:pPr>
        <w:ind w:left="720"/>
        <w:outlineLvl w:val="0"/>
      </w:pPr>
      <w:r>
        <w:t>Python 3.6.4 (https://www.python.org).</w:t>
      </w:r>
    </w:p>
    <w:p w14:paraId="1E7A4499" w14:textId="77777777" w:rsidR="00AE562B" w:rsidRDefault="00AE562B" w:rsidP="00AE562B">
      <w:pPr>
        <w:ind w:left="720"/>
      </w:pPr>
    </w:p>
    <w:p w14:paraId="53A658BA" w14:textId="39F79D87" w:rsidR="00AE562B" w:rsidRDefault="00AE562B" w:rsidP="00AE562B">
      <w:pPr>
        <w:ind w:left="720"/>
        <w:outlineLvl w:val="0"/>
        <w:rPr>
          <w:i/>
        </w:rPr>
      </w:pPr>
      <w:r>
        <w:rPr>
          <w:i/>
        </w:rPr>
        <w:t>Python Script (</w:t>
      </w:r>
      <w:r w:rsidR="000104BA">
        <w:rPr>
          <w:i/>
        </w:rPr>
        <w:t>modifyLeafLabels.py</w:t>
      </w:r>
      <w:r>
        <w:rPr>
          <w:i/>
        </w:rPr>
        <w:t>)</w:t>
      </w:r>
    </w:p>
    <w:p w14:paraId="2FA6CBC9" w14:textId="77777777" w:rsidR="00AE562B" w:rsidRDefault="00AE562B" w:rsidP="00AE562B">
      <w:pPr>
        <w:ind w:left="720"/>
        <w:outlineLvl w:val="0"/>
        <w:rPr>
          <w:i/>
        </w:rPr>
      </w:pPr>
    </w:p>
    <w:p w14:paraId="112EA7CB" w14:textId="77777777" w:rsidR="000104BA" w:rsidRDefault="000104BA" w:rsidP="000104BA">
      <w:pPr>
        <w:ind w:left="720"/>
      </w:pPr>
      <w:r>
        <w:t>This script has at least one line that is too long to represent in this document without sacrificing readability. Please view it in the freely-accessible online repository.</w:t>
      </w:r>
    </w:p>
    <w:p w14:paraId="3279314B" w14:textId="77777777" w:rsidR="00FE1D17" w:rsidRDefault="00FE1D17" w:rsidP="00B759D6">
      <w:pPr>
        <w:pStyle w:val="EndNoteBibliography"/>
        <w:outlineLvl w:val="0"/>
        <w:rPr>
          <w:b/>
          <w:sz w:val="28"/>
        </w:rPr>
      </w:pPr>
    </w:p>
    <w:p w14:paraId="2B25447E" w14:textId="77777777" w:rsidR="00FE1D17" w:rsidRDefault="00FE1D17" w:rsidP="00B759D6">
      <w:pPr>
        <w:pStyle w:val="EndNoteBibliography"/>
        <w:outlineLvl w:val="0"/>
        <w:rPr>
          <w:b/>
          <w:sz w:val="28"/>
        </w:rPr>
        <w:sectPr w:rsidR="00FE1D17" w:rsidSect="00402B03">
          <w:pgSz w:w="12240" w:h="15840"/>
          <w:pgMar w:top="720" w:right="720" w:bottom="720" w:left="720" w:header="720" w:footer="720" w:gutter="0"/>
          <w:cols w:space="720"/>
          <w:docGrid w:linePitch="360"/>
        </w:sectPr>
      </w:pPr>
    </w:p>
    <w:p w14:paraId="0077B6A0" w14:textId="6E64C6A3" w:rsidR="0003771C" w:rsidRPr="0003771C" w:rsidRDefault="0003771C" w:rsidP="00B759D6">
      <w:pPr>
        <w:pStyle w:val="EndNoteBibliography"/>
        <w:outlineLvl w:val="0"/>
        <w:rPr>
          <w:b/>
          <w:sz w:val="28"/>
        </w:rPr>
      </w:pPr>
      <w:r w:rsidRPr="0003771C">
        <w:rPr>
          <w:b/>
          <w:sz w:val="28"/>
        </w:rPr>
        <w:lastRenderedPageBreak/>
        <w:t>References</w:t>
      </w:r>
      <w:bookmarkEnd w:id="117"/>
    </w:p>
    <w:p w14:paraId="0BA5BC05" w14:textId="77777777" w:rsidR="0003771C" w:rsidRDefault="0003771C" w:rsidP="0003771C">
      <w:pPr>
        <w:pStyle w:val="EndNoteBibliography"/>
      </w:pPr>
    </w:p>
    <w:p w14:paraId="2BD2E1D8" w14:textId="77777777" w:rsidR="00757D05" w:rsidRPr="00757D05" w:rsidRDefault="0003771C" w:rsidP="00757D05">
      <w:pPr>
        <w:pStyle w:val="EndNoteBibliography"/>
        <w:spacing w:after="240"/>
        <w:ind w:left="720" w:hanging="720"/>
        <w:rPr>
          <w:noProof/>
        </w:rPr>
      </w:pPr>
      <w:r>
        <w:fldChar w:fldCharType="begin"/>
      </w:r>
      <w:r w:rsidRPr="00B73C02">
        <w:instrText xml:space="preserve"> ADDIN EN.REFLIST </w:instrText>
      </w:r>
      <w:r>
        <w:fldChar w:fldCharType="separate"/>
      </w:r>
      <w:bookmarkStart w:id="118" w:name="_ENREF_1"/>
      <w:r w:rsidR="00757D05" w:rsidRPr="00757D05">
        <w:rPr>
          <w:noProof/>
        </w:rPr>
        <w:t xml:space="preserve">Altschul, S.F., Gish, W., Miller, W., Myers, E.W., and Lipman, D.J. 1990. Basic Local Alignment Search Tool. Journal of Molecular Biology </w:t>
      </w:r>
      <w:r w:rsidR="00757D05" w:rsidRPr="00757D05">
        <w:rPr>
          <w:b/>
          <w:noProof/>
        </w:rPr>
        <w:t>215</w:t>
      </w:r>
      <w:r w:rsidR="00757D05" w:rsidRPr="00757D05">
        <w:rPr>
          <w:noProof/>
        </w:rPr>
        <w:t>: 403-410. doi:10.1016/S0022-2836(05)80360-2.</w:t>
      </w:r>
      <w:bookmarkEnd w:id="118"/>
    </w:p>
    <w:p w14:paraId="219A5DE8" w14:textId="77777777" w:rsidR="00757D05" w:rsidRPr="00757D05" w:rsidRDefault="00757D05" w:rsidP="00757D05">
      <w:pPr>
        <w:pStyle w:val="EndNoteBibliography"/>
        <w:spacing w:after="240"/>
        <w:ind w:left="720" w:hanging="720"/>
        <w:rPr>
          <w:noProof/>
        </w:rPr>
      </w:pPr>
      <w:bookmarkStart w:id="119" w:name="_ENREF_2"/>
      <w:r w:rsidRPr="00757D05">
        <w:rPr>
          <w:noProof/>
        </w:rPr>
        <w:t xml:space="preserve">Camacho, C., Coulouris, G., Avagyan, V., Ma, N., Papadopoulos, J., Bealer, K., and Madden, T.L. 2009. BLAST+: architecture and applications. BMC Bioinformatics </w:t>
      </w:r>
      <w:r w:rsidRPr="00757D05">
        <w:rPr>
          <w:b/>
          <w:noProof/>
        </w:rPr>
        <w:t>10</w:t>
      </w:r>
      <w:r w:rsidRPr="00757D05">
        <w:rPr>
          <w:noProof/>
        </w:rPr>
        <w:t>: 421. doi:Artn 421\nDoi 10.1186/1471-2105-10-421.</w:t>
      </w:r>
      <w:bookmarkEnd w:id="119"/>
    </w:p>
    <w:p w14:paraId="05E1113B" w14:textId="77777777" w:rsidR="00757D05" w:rsidRPr="00757D05" w:rsidRDefault="00757D05" w:rsidP="00757D05">
      <w:pPr>
        <w:pStyle w:val="EndNoteBibliography"/>
        <w:spacing w:after="240"/>
        <w:ind w:left="720" w:hanging="720"/>
        <w:rPr>
          <w:noProof/>
        </w:rPr>
      </w:pPr>
      <w:bookmarkStart w:id="120" w:name="_ENREF_3"/>
      <w:r w:rsidRPr="00757D05">
        <w:rPr>
          <w:noProof/>
        </w:rPr>
        <w:t xml:space="preserve">Carattoli, A., Zankari, E., Garcia-Fernandez, A., Voldby Larsen, M., Lund, O., Villa, L., Moller Aarestrup, F., and Hasman, H. 2014. In silico detection and typing of plasmids using PlasmidFinder and plasmid multilocus sequence typing. Antimicrob Agents Chemother </w:t>
      </w:r>
      <w:r w:rsidRPr="00757D05">
        <w:rPr>
          <w:b/>
          <w:noProof/>
        </w:rPr>
        <w:t>58</w:t>
      </w:r>
      <w:r w:rsidRPr="00757D05">
        <w:rPr>
          <w:noProof/>
        </w:rPr>
        <w:t>(7): 3895-3903. doi:10.1128/aac.02412-14.</w:t>
      </w:r>
      <w:bookmarkEnd w:id="120"/>
    </w:p>
    <w:p w14:paraId="27F014ED" w14:textId="77777777" w:rsidR="00757D05" w:rsidRPr="00757D05" w:rsidRDefault="00757D05" w:rsidP="00757D05">
      <w:pPr>
        <w:pStyle w:val="EndNoteBibliography"/>
        <w:spacing w:after="240"/>
        <w:ind w:left="720" w:hanging="720"/>
        <w:rPr>
          <w:noProof/>
        </w:rPr>
      </w:pPr>
      <w:bookmarkStart w:id="121" w:name="_ENREF_4"/>
      <w:r w:rsidRPr="00757D05">
        <w:rPr>
          <w:noProof/>
        </w:rPr>
        <w:t>Card, G., Pickett, B., Ridge, P., and Robison, R. 2019. Characterization of Carbapenem-Resistance Plasmids. In press.</w:t>
      </w:r>
      <w:bookmarkEnd w:id="121"/>
    </w:p>
    <w:p w14:paraId="2A7083F0" w14:textId="77777777" w:rsidR="00757D05" w:rsidRPr="00757D05" w:rsidRDefault="00757D05" w:rsidP="00757D05">
      <w:pPr>
        <w:pStyle w:val="EndNoteBibliography"/>
        <w:ind w:left="720" w:hanging="720"/>
        <w:rPr>
          <w:noProof/>
        </w:rPr>
      </w:pPr>
      <w:bookmarkStart w:id="122" w:name="_ENREF_5"/>
      <w:r w:rsidRPr="00757D05">
        <w:rPr>
          <w:noProof/>
        </w:rPr>
        <w:t>Miller, J.B., McKinnon, L.M., Whiting, M.F., and Ridge, P.G. 2019. CAM: An alignment-free method to recover phylogenies using codon aversion motifs. In Press.</w:t>
      </w:r>
      <w:bookmarkEnd w:id="122"/>
    </w:p>
    <w:p w14:paraId="1B66DE9B" w14:textId="405F7DF9" w:rsidR="0057524B" w:rsidRDefault="0003771C" w:rsidP="00B73C02">
      <w:r>
        <w:fldChar w:fldCharType="end"/>
      </w:r>
    </w:p>
    <w:p w14:paraId="0EAB3D9C" w14:textId="2ABFEF2A" w:rsidR="0004098D" w:rsidRDefault="0004098D" w:rsidP="00B73C02"/>
    <w:sectPr w:rsidR="0004098D" w:rsidSect="00402B0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81064"/>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5D7AFF"/>
    <w:multiLevelType w:val="hybridMultilevel"/>
    <w:tmpl w:val="DAD825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26D0059"/>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29E1CFB"/>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6E4312"/>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a5s9vexskszee8ezeaava5dce2dtzxfaexzt&quot;&gt;My EndNote Library&lt;record-ids&gt;&lt;item&gt;594&lt;/item&gt;&lt;item&gt;595&lt;/item&gt;&lt;item&gt;605&lt;/item&gt;&lt;item&gt;790&lt;/item&gt;&lt;item&gt;791&lt;/item&gt;&lt;/record-ids&gt;&lt;/item&gt;&lt;/Libraries&gt;"/>
  </w:docVars>
  <w:rsids>
    <w:rsidRoot w:val="00F66EFC"/>
    <w:rsid w:val="00003F48"/>
    <w:rsid w:val="000104BA"/>
    <w:rsid w:val="00014A43"/>
    <w:rsid w:val="00016368"/>
    <w:rsid w:val="00020B63"/>
    <w:rsid w:val="0002693C"/>
    <w:rsid w:val="00030440"/>
    <w:rsid w:val="0003480F"/>
    <w:rsid w:val="0003771C"/>
    <w:rsid w:val="00037D4F"/>
    <w:rsid w:val="0004098D"/>
    <w:rsid w:val="000411F3"/>
    <w:rsid w:val="00041B09"/>
    <w:rsid w:val="00043E64"/>
    <w:rsid w:val="000674C0"/>
    <w:rsid w:val="00071A5C"/>
    <w:rsid w:val="00071A9A"/>
    <w:rsid w:val="000758C2"/>
    <w:rsid w:val="00076CF6"/>
    <w:rsid w:val="00076FE5"/>
    <w:rsid w:val="00081D47"/>
    <w:rsid w:val="0009508A"/>
    <w:rsid w:val="00095CBF"/>
    <w:rsid w:val="000A0970"/>
    <w:rsid w:val="000B57EE"/>
    <w:rsid w:val="000D1082"/>
    <w:rsid w:val="000D2697"/>
    <w:rsid w:val="000D309E"/>
    <w:rsid w:val="000D5AD3"/>
    <w:rsid w:val="000D6DE3"/>
    <w:rsid w:val="000E2373"/>
    <w:rsid w:val="000E37F1"/>
    <w:rsid w:val="000F2642"/>
    <w:rsid w:val="000F3E08"/>
    <w:rsid w:val="00102ABF"/>
    <w:rsid w:val="00103EEC"/>
    <w:rsid w:val="00107F01"/>
    <w:rsid w:val="0011143D"/>
    <w:rsid w:val="00114FFA"/>
    <w:rsid w:val="0012294E"/>
    <w:rsid w:val="001243B4"/>
    <w:rsid w:val="0013124B"/>
    <w:rsid w:val="00142D64"/>
    <w:rsid w:val="001462F5"/>
    <w:rsid w:val="00147B2F"/>
    <w:rsid w:val="00154ADF"/>
    <w:rsid w:val="00155D9D"/>
    <w:rsid w:val="0016245F"/>
    <w:rsid w:val="00163A84"/>
    <w:rsid w:val="00171A5A"/>
    <w:rsid w:val="00172BDF"/>
    <w:rsid w:val="00182E24"/>
    <w:rsid w:val="00187B35"/>
    <w:rsid w:val="00193811"/>
    <w:rsid w:val="001A5A67"/>
    <w:rsid w:val="001A7249"/>
    <w:rsid w:val="001A7552"/>
    <w:rsid w:val="001A7A89"/>
    <w:rsid w:val="001B1023"/>
    <w:rsid w:val="001C6E85"/>
    <w:rsid w:val="001E459A"/>
    <w:rsid w:val="001E4791"/>
    <w:rsid w:val="001E5425"/>
    <w:rsid w:val="002148FB"/>
    <w:rsid w:val="00215719"/>
    <w:rsid w:val="002173B5"/>
    <w:rsid w:val="002214E0"/>
    <w:rsid w:val="00226ACE"/>
    <w:rsid w:val="00227593"/>
    <w:rsid w:val="00231601"/>
    <w:rsid w:val="00247EF2"/>
    <w:rsid w:val="002542E2"/>
    <w:rsid w:val="00256EA0"/>
    <w:rsid w:val="00273C83"/>
    <w:rsid w:val="0029556C"/>
    <w:rsid w:val="00295ECD"/>
    <w:rsid w:val="00295F22"/>
    <w:rsid w:val="002A5344"/>
    <w:rsid w:val="002C03DD"/>
    <w:rsid w:val="002C68CE"/>
    <w:rsid w:val="002C6A50"/>
    <w:rsid w:val="002C6B55"/>
    <w:rsid w:val="002D0DFD"/>
    <w:rsid w:val="002E3724"/>
    <w:rsid w:val="002E755C"/>
    <w:rsid w:val="002F1B07"/>
    <w:rsid w:val="0030587A"/>
    <w:rsid w:val="003210CD"/>
    <w:rsid w:val="00322324"/>
    <w:rsid w:val="00322D3D"/>
    <w:rsid w:val="003419A4"/>
    <w:rsid w:val="003521E3"/>
    <w:rsid w:val="00353604"/>
    <w:rsid w:val="00380BB9"/>
    <w:rsid w:val="0038359A"/>
    <w:rsid w:val="00384578"/>
    <w:rsid w:val="00385F1F"/>
    <w:rsid w:val="0039304A"/>
    <w:rsid w:val="003A0A57"/>
    <w:rsid w:val="003A3A23"/>
    <w:rsid w:val="003A6962"/>
    <w:rsid w:val="003B2914"/>
    <w:rsid w:val="003B49DB"/>
    <w:rsid w:val="003C1A6A"/>
    <w:rsid w:val="003C2103"/>
    <w:rsid w:val="003E01E4"/>
    <w:rsid w:val="003E2A5D"/>
    <w:rsid w:val="003E5E54"/>
    <w:rsid w:val="003F0986"/>
    <w:rsid w:val="003F4948"/>
    <w:rsid w:val="00400306"/>
    <w:rsid w:val="00402B03"/>
    <w:rsid w:val="004030FC"/>
    <w:rsid w:val="00404EF7"/>
    <w:rsid w:val="00410180"/>
    <w:rsid w:val="0041344C"/>
    <w:rsid w:val="00420E12"/>
    <w:rsid w:val="00423256"/>
    <w:rsid w:val="00424268"/>
    <w:rsid w:val="0042689E"/>
    <w:rsid w:val="00430A55"/>
    <w:rsid w:val="00435609"/>
    <w:rsid w:val="00441F78"/>
    <w:rsid w:val="00445043"/>
    <w:rsid w:val="00446E94"/>
    <w:rsid w:val="004508C0"/>
    <w:rsid w:val="00451451"/>
    <w:rsid w:val="00454966"/>
    <w:rsid w:val="00456913"/>
    <w:rsid w:val="00456E12"/>
    <w:rsid w:val="00467F8B"/>
    <w:rsid w:val="004716CB"/>
    <w:rsid w:val="004777DB"/>
    <w:rsid w:val="004816B9"/>
    <w:rsid w:val="004846A4"/>
    <w:rsid w:val="00486518"/>
    <w:rsid w:val="00491DC1"/>
    <w:rsid w:val="004A1F30"/>
    <w:rsid w:val="004A4DE6"/>
    <w:rsid w:val="004A7462"/>
    <w:rsid w:val="004B51D1"/>
    <w:rsid w:val="004D286F"/>
    <w:rsid w:val="004E1128"/>
    <w:rsid w:val="004E159C"/>
    <w:rsid w:val="004E6487"/>
    <w:rsid w:val="00503066"/>
    <w:rsid w:val="0050757E"/>
    <w:rsid w:val="005139DD"/>
    <w:rsid w:val="005171A3"/>
    <w:rsid w:val="0053395C"/>
    <w:rsid w:val="0053729E"/>
    <w:rsid w:val="0054033D"/>
    <w:rsid w:val="00540D40"/>
    <w:rsid w:val="005419B5"/>
    <w:rsid w:val="00546E79"/>
    <w:rsid w:val="0055390C"/>
    <w:rsid w:val="0055405B"/>
    <w:rsid w:val="005609CA"/>
    <w:rsid w:val="00562F85"/>
    <w:rsid w:val="00573B3A"/>
    <w:rsid w:val="0057524B"/>
    <w:rsid w:val="005779CD"/>
    <w:rsid w:val="0059223F"/>
    <w:rsid w:val="00593FFE"/>
    <w:rsid w:val="00595D1B"/>
    <w:rsid w:val="00596FC8"/>
    <w:rsid w:val="005A5E19"/>
    <w:rsid w:val="005A6A9C"/>
    <w:rsid w:val="005B1E50"/>
    <w:rsid w:val="005C1574"/>
    <w:rsid w:val="005C5D2F"/>
    <w:rsid w:val="005D038F"/>
    <w:rsid w:val="005E5C6B"/>
    <w:rsid w:val="005F1A3C"/>
    <w:rsid w:val="005F7C04"/>
    <w:rsid w:val="00602708"/>
    <w:rsid w:val="00603560"/>
    <w:rsid w:val="006251F5"/>
    <w:rsid w:val="006363A0"/>
    <w:rsid w:val="00637C96"/>
    <w:rsid w:val="0064093A"/>
    <w:rsid w:val="0064652F"/>
    <w:rsid w:val="00652177"/>
    <w:rsid w:val="00655AEC"/>
    <w:rsid w:val="0065664C"/>
    <w:rsid w:val="00660BC0"/>
    <w:rsid w:val="00662D5F"/>
    <w:rsid w:val="0066692F"/>
    <w:rsid w:val="00670437"/>
    <w:rsid w:val="006721EA"/>
    <w:rsid w:val="00677A68"/>
    <w:rsid w:val="0068252F"/>
    <w:rsid w:val="0068277A"/>
    <w:rsid w:val="0068504B"/>
    <w:rsid w:val="0068523E"/>
    <w:rsid w:val="00686151"/>
    <w:rsid w:val="00694730"/>
    <w:rsid w:val="00695AD2"/>
    <w:rsid w:val="006B3816"/>
    <w:rsid w:val="006C3C03"/>
    <w:rsid w:val="006D2079"/>
    <w:rsid w:val="006E3DFF"/>
    <w:rsid w:val="006E5C7F"/>
    <w:rsid w:val="006E6F4A"/>
    <w:rsid w:val="006F5106"/>
    <w:rsid w:val="006F6716"/>
    <w:rsid w:val="006F6B5D"/>
    <w:rsid w:val="00703687"/>
    <w:rsid w:val="00704298"/>
    <w:rsid w:val="00706D17"/>
    <w:rsid w:val="0072572B"/>
    <w:rsid w:val="007352DB"/>
    <w:rsid w:val="00737319"/>
    <w:rsid w:val="007412D0"/>
    <w:rsid w:val="00743A52"/>
    <w:rsid w:val="00746635"/>
    <w:rsid w:val="00751448"/>
    <w:rsid w:val="00757D05"/>
    <w:rsid w:val="00760102"/>
    <w:rsid w:val="00760149"/>
    <w:rsid w:val="007730E2"/>
    <w:rsid w:val="0077586C"/>
    <w:rsid w:val="007838C4"/>
    <w:rsid w:val="00796859"/>
    <w:rsid w:val="007A06B3"/>
    <w:rsid w:val="007A22FE"/>
    <w:rsid w:val="007A3E02"/>
    <w:rsid w:val="007A4C29"/>
    <w:rsid w:val="007A58A3"/>
    <w:rsid w:val="007B1AEB"/>
    <w:rsid w:val="007B6028"/>
    <w:rsid w:val="007C138C"/>
    <w:rsid w:val="007C1A8E"/>
    <w:rsid w:val="007C65D2"/>
    <w:rsid w:val="007D2E9C"/>
    <w:rsid w:val="007D3EFD"/>
    <w:rsid w:val="007D4CD9"/>
    <w:rsid w:val="007E1600"/>
    <w:rsid w:val="007E19A1"/>
    <w:rsid w:val="007E63FD"/>
    <w:rsid w:val="007E7218"/>
    <w:rsid w:val="007F2B6E"/>
    <w:rsid w:val="007F6BAE"/>
    <w:rsid w:val="007F7419"/>
    <w:rsid w:val="00806F36"/>
    <w:rsid w:val="008106F8"/>
    <w:rsid w:val="0083100B"/>
    <w:rsid w:val="00832AB8"/>
    <w:rsid w:val="00834FED"/>
    <w:rsid w:val="00835C4B"/>
    <w:rsid w:val="00837F7C"/>
    <w:rsid w:val="008427FB"/>
    <w:rsid w:val="00852180"/>
    <w:rsid w:val="00854871"/>
    <w:rsid w:val="008551D9"/>
    <w:rsid w:val="008607F5"/>
    <w:rsid w:val="00862B48"/>
    <w:rsid w:val="008706E7"/>
    <w:rsid w:val="00870D9F"/>
    <w:rsid w:val="00873AFD"/>
    <w:rsid w:val="0087428C"/>
    <w:rsid w:val="00882901"/>
    <w:rsid w:val="008A5C62"/>
    <w:rsid w:val="008A7378"/>
    <w:rsid w:val="008B639F"/>
    <w:rsid w:val="008C7B71"/>
    <w:rsid w:val="008D32ED"/>
    <w:rsid w:val="008D7E76"/>
    <w:rsid w:val="008E3FED"/>
    <w:rsid w:val="008F0EC8"/>
    <w:rsid w:val="008F438F"/>
    <w:rsid w:val="008F4426"/>
    <w:rsid w:val="00915136"/>
    <w:rsid w:val="00915461"/>
    <w:rsid w:val="00916C0B"/>
    <w:rsid w:val="00917E2C"/>
    <w:rsid w:val="00922386"/>
    <w:rsid w:val="00922605"/>
    <w:rsid w:val="0092299E"/>
    <w:rsid w:val="00924B8A"/>
    <w:rsid w:val="0093210D"/>
    <w:rsid w:val="00943C18"/>
    <w:rsid w:val="00960B8D"/>
    <w:rsid w:val="0096289C"/>
    <w:rsid w:val="00982689"/>
    <w:rsid w:val="00987361"/>
    <w:rsid w:val="00992A36"/>
    <w:rsid w:val="00996D72"/>
    <w:rsid w:val="009A1FF1"/>
    <w:rsid w:val="009B3B13"/>
    <w:rsid w:val="009B3BDA"/>
    <w:rsid w:val="009B4902"/>
    <w:rsid w:val="009B4EC8"/>
    <w:rsid w:val="009C0190"/>
    <w:rsid w:val="009D0900"/>
    <w:rsid w:val="009D2F17"/>
    <w:rsid w:val="009D2F65"/>
    <w:rsid w:val="009D656D"/>
    <w:rsid w:val="009D6C52"/>
    <w:rsid w:val="009E40BC"/>
    <w:rsid w:val="009E5779"/>
    <w:rsid w:val="009F31CA"/>
    <w:rsid w:val="009F4447"/>
    <w:rsid w:val="009F5984"/>
    <w:rsid w:val="00A105AD"/>
    <w:rsid w:val="00A10924"/>
    <w:rsid w:val="00A129DC"/>
    <w:rsid w:val="00A1409B"/>
    <w:rsid w:val="00A155AE"/>
    <w:rsid w:val="00A15B88"/>
    <w:rsid w:val="00A2774D"/>
    <w:rsid w:val="00A37615"/>
    <w:rsid w:val="00A43EC2"/>
    <w:rsid w:val="00A458B4"/>
    <w:rsid w:val="00A57CB2"/>
    <w:rsid w:val="00A57E61"/>
    <w:rsid w:val="00A65F9F"/>
    <w:rsid w:val="00A72580"/>
    <w:rsid w:val="00A751B1"/>
    <w:rsid w:val="00A768FF"/>
    <w:rsid w:val="00A76F88"/>
    <w:rsid w:val="00A77CAF"/>
    <w:rsid w:val="00A84B0C"/>
    <w:rsid w:val="00A91048"/>
    <w:rsid w:val="00A951F0"/>
    <w:rsid w:val="00AA4AF2"/>
    <w:rsid w:val="00AB2F50"/>
    <w:rsid w:val="00AB6AC9"/>
    <w:rsid w:val="00AB6F2A"/>
    <w:rsid w:val="00AC22FA"/>
    <w:rsid w:val="00AC35A8"/>
    <w:rsid w:val="00AC602E"/>
    <w:rsid w:val="00AD08D1"/>
    <w:rsid w:val="00AD79C4"/>
    <w:rsid w:val="00AE562B"/>
    <w:rsid w:val="00AF26B6"/>
    <w:rsid w:val="00AF27F0"/>
    <w:rsid w:val="00B00116"/>
    <w:rsid w:val="00B016D3"/>
    <w:rsid w:val="00B027B6"/>
    <w:rsid w:val="00B1043F"/>
    <w:rsid w:val="00B14D9C"/>
    <w:rsid w:val="00B17048"/>
    <w:rsid w:val="00B171E2"/>
    <w:rsid w:val="00B2183C"/>
    <w:rsid w:val="00B22E1A"/>
    <w:rsid w:val="00B23B61"/>
    <w:rsid w:val="00B33011"/>
    <w:rsid w:val="00B34414"/>
    <w:rsid w:val="00B3487A"/>
    <w:rsid w:val="00B359D2"/>
    <w:rsid w:val="00B40D8C"/>
    <w:rsid w:val="00B45B88"/>
    <w:rsid w:val="00B530BE"/>
    <w:rsid w:val="00B57605"/>
    <w:rsid w:val="00B60ABC"/>
    <w:rsid w:val="00B60D72"/>
    <w:rsid w:val="00B6643E"/>
    <w:rsid w:val="00B707CE"/>
    <w:rsid w:val="00B73C02"/>
    <w:rsid w:val="00B759D6"/>
    <w:rsid w:val="00B80AA7"/>
    <w:rsid w:val="00B904B7"/>
    <w:rsid w:val="00B93127"/>
    <w:rsid w:val="00B951E0"/>
    <w:rsid w:val="00B96EDC"/>
    <w:rsid w:val="00BA252B"/>
    <w:rsid w:val="00BB0AE5"/>
    <w:rsid w:val="00BC0BA0"/>
    <w:rsid w:val="00BC1E1B"/>
    <w:rsid w:val="00BC2431"/>
    <w:rsid w:val="00BC6E80"/>
    <w:rsid w:val="00BD3B10"/>
    <w:rsid w:val="00BE0660"/>
    <w:rsid w:val="00BE576B"/>
    <w:rsid w:val="00BE7DD5"/>
    <w:rsid w:val="00BF3961"/>
    <w:rsid w:val="00BF4C27"/>
    <w:rsid w:val="00C03E65"/>
    <w:rsid w:val="00C03F34"/>
    <w:rsid w:val="00C058D9"/>
    <w:rsid w:val="00C05C97"/>
    <w:rsid w:val="00C12505"/>
    <w:rsid w:val="00C32897"/>
    <w:rsid w:val="00C406B8"/>
    <w:rsid w:val="00C44F54"/>
    <w:rsid w:val="00C51310"/>
    <w:rsid w:val="00C52B05"/>
    <w:rsid w:val="00C54164"/>
    <w:rsid w:val="00C60974"/>
    <w:rsid w:val="00C63FDA"/>
    <w:rsid w:val="00C67964"/>
    <w:rsid w:val="00C70E44"/>
    <w:rsid w:val="00C76E85"/>
    <w:rsid w:val="00C87334"/>
    <w:rsid w:val="00CA677C"/>
    <w:rsid w:val="00CB0434"/>
    <w:rsid w:val="00CB0605"/>
    <w:rsid w:val="00CB138B"/>
    <w:rsid w:val="00CC51F8"/>
    <w:rsid w:val="00CC563A"/>
    <w:rsid w:val="00CE259F"/>
    <w:rsid w:val="00CF6316"/>
    <w:rsid w:val="00CF645B"/>
    <w:rsid w:val="00D0517D"/>
    <w:rsid w:val="00D11B61"/>
    <w:rsid w:val="00D20522"/>
    <w:rsid w:val="00D2437F"/>
    <w:rsid w:val="00D27025"/>
    <w:rsid w:val="00D27758"/>
    <w:rsid w:val="00D3621C"/>
    <w:rsid w:val="00D412B2"/>
    <w:rsid w:val="00D47E7D"/>
    <w:rsid w:val="00D5062E"/>
    <w:rsid w:val="00D51926"/>
    <w:rsid w:val="00D64C99"/>
    <w:rsid w:val="00D7355B"/>
    <w:rsid w:val="00D74182"/>
    <w:rsid w:val="00D743F9"/>
    <w:rsid w:val="00D803B0"/>
    <w:rsid w:val="00D81E2C"/>
    <w:rsid w:val="00D84917"/>
    <w:rsid w:val="00DA134F"/>
    <w:rsid w:val="00DA5415"/>
    <w:rsid w:val="00DA59CF"/>
    <w:rsid w:val="00DA6D8D"/>
    <w:rsid w:val="00DB1B08"/>
    <w:rsid w:val="00DB50D4"/>
    <w:rsid w:val="00DB6CF4"/>
    <w:rsid w:val="00DE0E0F"/>
    <w:rsid w:val="00DF320D"/>
    <w:rsid w:val="00DF5873"/>
    <w:rsid w:val="00DF616E"/>
    <w:rsid w:val="00DF6ED5"/>
    <w:rsid w:val="00E016FB"/>
    <w:rsid w:val="00E041B6"/>
    <w:rsid w:val="00E05564"/>
    <w:rsid w:val="00E06273"/>
    <w:rsid w:val="00E06B9A"/>
    <w:rsid w:val="00E41DA0"/>
    <w:rsid w:val="00E43DEC"/>
    <w:rsid w:val="00E47F29"/>
    <w:rsid w:val="00E51A49"/>
    <w:rsid w:val="00E535BC"/>
    <w:rsid w:val="00E54C91"/>
    <w:rsid w:val="00E619E6"/>
    <w:rsid w:val="00E67204"/>
    <w:rsid w:val="00E67225"/>
    <w:rsid w:val="00E72F2E"/>
    <w:rsid w:val="00E86ABB"/>
    <w:rsid w:val="00E923A9"/>
    <w:rsid w:val="00EA54B9"/>
    <w:rsid w:val="00EB0552"/>
    <w:rsid w:val="00EB4045"/>
    <w:rsid w:val="00EB77E3"/>
    <w:rsid w:val="00EC502F"/>
    <w:rsid w:val="00EC6082"/>
    <w:rsid w:val="00EC78F4"/>
    <w:rsid w:val="00EF3BE3"/>
    <w:rsid w:val="00F17C36"/>
    <w:rsid w:val="00F2162D"/>
    <w:rsid w:val="00F24D3F"/>
    <w:rsid w:val="00F26D7D"/>
    <w:rsid w:val="00F40A32"/>
    <w:rsid w:val="00F50593"/>
    <w:rsid w:val="00F56289"/>
    <w:rsid w:val="00F565E5"/>
    <w:rsid w:val="00F625F9"/>
    <w:rsid w:val="00F64283"/>
    <w:rsid w:val="00F66EFC"/>
    <w:rsid w:val="00F672B0"/>
    <w:rsid w:val="00F72CBF"/>
    <w:rsid w:val="00F75575"/>
    <w:rsid w:val="00F76600"/>
    <w:rsid w:val="00F81318"/>
    <w:rsid w:val="00F86D30"/>
    <w:rsid w:val="00F90829"/>
    <w:rsid w:val="00FA088F"/>
    <w:rsid w:val="00FA3EB2"/>
    <w:rsid w:val="00FA635E"/>
    <w:rsid w:val="00FB308D"/>
    <w:rsid w:val="00FB6D30"/>
    <w:rsid w:val="00FC65B9"/>
    <w:rsid w:val="00FD3931"/>
    <w:rsid w:val="00FD721B"/>
    <w:rsid w:val="00FE1D17"/>
    <w:rsid w:val="00FE25F0"/>
    <w:rsid w:val="00FF1AC2"/>
    <w:rsid w:val="00FF277F"/>
    <w:rsid w:val="00FF3D60"/>
    <w:rsid w:val="00FF7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44860"/>
  <w14:defaultImageDpi w14:val="32767"/>
  <w15:chartTrackingRefBased/>
  <w15:docId w15:val="{6CCEF05C-C4D9-CE4F-A091-3D733CD3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
    <w:name w:val="Code"/>
    <w:uiPriority w:val="1"/>
    <w:qFormat/>
    <w:rsid w:val="00D20522"/>
    <w:rPr>
      <w:rFonts w:ascii="Courier New" w:hAnsi="Courier New" w:cs="Times New Roman"/>
      <w:sz w:val="20"/>
      <w:bdr w:val="none" w:sz="0" w:space="0" w:color="auto"/>
      <w:shd w:val="solid" w:color="EEEEDF" w:fill="auto"/>
    </w:rPr>
  </w:style>
  <w:style w:type="paragraph" w:styleId="ListParagraph">
    <w:name w:val="List Paragraph"/>
    <w:basedOn w:val="Normal"/>
    <w:uiPriority w:val="34"/>
    <w:qFormat/>
    <w:rsid w:val="00C70E44"/>
    <w:pPr>
      <w:ind w:left="720"/>
      <w:contextualSpacing/>
    </w:pPr>
  </w:style>
  <w:style w:type="paragraph" w:customStyle="1" w:styleId="EndNoteBibliographyTitle">
    <w:name w:val="EndNote Bibliography Title"/>
    <w:basedOn w:val="Normal"/>
    <w:link w:val="EndNoteBibliographyTitleChar"/>
    <w:rsid w:val="0003771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3771C"/>
    <w:rPr>
      <w:rFonts w:ascii="Calibri" w:hAnsi="Calibri" w:cs="Calibri"/>
    </w:rPr>
  </w:style>
  <w:style w:type="paragraph" w:customStyle="1" w:styleId="EndNoteBibliography">
    <w:name w:val="EndNote Bibliography"/>
    <w:basedOn w:val="Normal"/>
    <w:link w:val="EndNoteBibliographyChar"/>
    <w:rsid w:val="0003771C"/>
    <w:rPr>
      <w:rFonts w:ascii="Calibri" w:hAnsi="Calibri" w:cs="Calibri"/>
    </w:rPr>
  </w:style>
  <w:style w:type="character" w:customStyle="1" w:styleId="EndNoteBibliographyChar">
    <w:name w:val="EndNote Bibliography Char"/>
    <w:basedOn w:val="DefaultParagraphFont"/>
    <w:link w:val="EndNoteBibliography"/>
    <w:rsid w:val="0003771C"/>
    <w:rPr>
      <w:rFonts w:ascii="Calibri" w:hAnsi="Calibri" w:cs="Calibri"/>
    </w:rPr>
  </w:style>
  <w:style w:type="character" w:styleId="Hyperlink">
    <w:name w:val="Hyperlink"/>
    <w:basedOn w:val="DefaultParagraphFont"/>
    <w:uiPriority w:val="99"/>
    <w:unhideWhenUsed/>
    <w:rsid w:val="0009508A"/>
    <w:rPr>
      <w:color w:val="0563C1" w:themeColor="hyperlink"/>
      <w:u w:val="single"/>
    </w:rPr>
  </w:style>
  <w:style w:type="character" w:styleId="UnresolvedMention">
    <w:name w:val="Unresolved Mention"/>
    <w:basedOn w:val="DefaultParagraphFont"/>
    <w:uiPriority w:val="99"/>
    <w:rsid w:val="0009508A"/>
    <w:rPr>
      <w:color w:val="808080"/>
      <w:shd w:val="clear" w:color="auto" w:fill="E6E6E6"/>
    </w:rPr>
  </w:style>
  <w:style w:type="character" w:styleId="FollowedHyperlink">
    <w:name w:val="FollowedHyperlink"/>
    <w:basedOn w:val="DefaultParagraphFont"/>
    <w:uiPriority w:val="99"/>
    <w:semiHidden/>
    <w:unhideWhenUsed/>
    <w:rsid w:val="008F0EC8"/>
    <w:rPr>
      <w:color w:val="954F72" w:themeColor="followedHyperlink"/>
      <w:u w:val="single"/>
    </w:rPr>
  </w:style>
  <w:style w:type="table" w:styleId="TableGrid">
    <w:name w:val="Table Grid"/>
    <w:basedOn w:val="TableNormal"/>
    <w:uiPriority w:val="39"/>
    <w:rsid w:val="00575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5F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F22"/>
    <w:rPr>
      <w:rFonts w:ascii="Segoe UI" w:hAnsi="Segoe UI" w:cs="Segoe UI"/>
      <w:sz w:val="18"/>
      <w:szCs w:val="18"/>
    </w:rPr>
  </w:style>
  <w:style w:type="character" w:styleId="CommentReference">
    <w:name w:val="annotation reference"/>
    <w:basedOn w:val="DefaultParagraphFont"/>
    <w:uiPriority w:val="99"/>
    <w:semiHidden/>
    <w:unhideWhenUsed/>
    <w:rsid w:val="00295F22"/>
    <w:rPr>
      <w:sz w:val="16"/>
      <w:szCs w:val="16"/>
    </w:rPr>
  </w:style>
  <w:style w:type="paragraph" w:styleId="CommentText">
    <w:name w:val="annotation text"/>
    <w:basedOn w:val="Normal"/>
    <w:link w:val="CommentTextChar"/>
    <w:uiPriority w:val="99"/>
    <w:semiHidden/>
    <w:unhideWhenUsed/>
    <w:rsid w:val="00295F22"/>
    <w:rPr>
      <w:sz w:val="20"/>
      <w:szCs w:val="20"/>
    </w:rPr>
  </w:style>
  <w:style w:type="character" w:customStyle="1" w:styleId="CommentTextChar">
    <w:name w:val="Comment Text Char"/>
    <w:basedOn w:val="DefaultParagraphFont"/>
    <w:link w:val="CommentText"/>
    <w:uiPriority w:val="99"/>
    <w:semiHidden/>
    <w:rsid w:val="00295F22"/>
    <w:rPr>
      <w:sz w:val="20"/>
      <w:szCs w:val="20"/>
    </w:rPr>
  </w:style>
  <w:style w:type="paragraph" w:styleId="CommentSubject">
    <w:name w:val="annotation subject"/>
    <w:basedOn w:val="CommentText"/>
    <w:next w:val="CommentText"/>
    <w:link w:val="CommentSubjectChar"/>
    <w:uiPriority w:val="99"/>
    <w:semiHidden/>
    <w:unhideWhenUsed/>
    <w:rsid w:val="00295F22"/>
    <w:rPr>
      <w:b/>
      <w:bCs/>
    </w:rPr>
  </w:style>
  <w:style w:type="character" w:customStyle="1" w:styleId="CommentSubjectChar">
    <w:name w:val="Comment Subject Char"/>
    <w:basedOn w:val="CommentTextChar"/>
    <w:link w:val="CommentSubject"/>
    <w:uiPriority w:val="99"/>
    <w:semiHidden/>
    <w:rsid w:val="00295F22"/>
    <w:rPr>
      <w:b/>
      <w:bCs/>
      <w:sz w:val="20"/>
      <w:szCs w:val="20"/>
    </w:rPr>
  </w:style>
  <w:style w:type="paragraph" w:styleId="TOC1">
    <w:name w:val="toc 1"/>
    <w:basedOn w:val="Normal"/>
    <w:next w:val="Normal"/>
    <w:autoRedefine/>
    <w:uiPriority w:val="39"/>
    <w:unhideWhenUsed/>
    <w:rsid w:val="009D656D"/>
    <w:pPr>
      <w:spacing w:before="240" w:after="120"/>
    </w:pPr>
    <w:rPr>
      <w:rFonts w:cstheme="minorHAnsi"/>
      <w:b/>
      <w:bCs/>
      <w:sz w:val="20"/>
      <w:szCs w:val="20"/>
    </w:rPr>
  </w:style>
  <w:style w:type="paragraph" w:styleId="TOC2">
    <w:name w:val="toc 2"/>
    <w:basedOn w:val="Normal"/>
    <w:next w:val="Normal"/>
    <w:autoRedefine/>
    <w:uiPriority w:val="39"/>
    <w:unhideWhenUsed/>
    <w:rsid w:val="00B73C02"/>
    <w:pPr>
      <w:spacing w:before="120"/>
      <w:ind w:left="240"/>
    </w:pPr>
    <w:rPr>
      <w:rFonts w:cstheme="minorHAnsi"/>
      <w:i/>
      <w:iCs/>
      <w:sz w:val="20"/>
      <w:szCs w:val="20"/>
    </w:rPr>
  </w:style>
  <w:style w:type="paragraph" w:styleId="TOC3">
    <w:name w:val="toc 3"/>
    <w:basedOn w:val="Normal"/>
    <w:next w:val="Normal"/>
    <w:autoRedefine/>
    <w:uiPriority w:val="39"/>
    <w:unhideWhenUsed/>
    <w:rsid w:val="00B73C02"/>
    <w:pPr>
      <w:ind w:left="480"/>
    </w:pPr>
    <w:rPr>
      <w:rFonts w:cstheme="minorHAnsi"/>
      <w:sz w:val="20"/>
      <w:szCs w:val="20"/>
    </w:rPr>
  </w:style>
  <w:style w:type="paragraph" w:styleId="TOC4">
    <w:name w:val="toc 4"/>
    <w:basedOn w:val="Normal"/>
    <w:next w:val="Normal"/>
    <w:autoRedefine/>
    <w:uiPriority w:val="39"/>
    <w:unhideWhenUsed/>
    <w:rsid w:val="00B73C02"/>
    <w:pPr>
      <w:ind w:left="720"/>
    </w:pPr>
    <w:rPr>
      <w:rFonts w:cstheme="minorHAnsi"/>
      <w:sz w:val="20"/>
      <w:szCs w:val="20"/>
    </w:rPr>
  </w:style>
  <w:style w:type="paragraph" w:styleId="TOC5">
    <w:name w:val="toc 5"/>
    <w:basedOn w:val="Normal"/>
    <w:next w:val="Normal"/>
    <w:autoRedefine/>
    <w:uiPriority w:val="39"/>
    <w:unhideWhenUsed/>
    <w:rsid w:val="00B73C02"/>
    <w:pPr>
      <w:ind w:left="960"/>
    </w:pPr>
    <w:rPr>
      <w:rFonts w:cstheme="minorHAnsi"/>
      <w:sz w:val="20"/>
      <w:szCs w:val="20"/>
    </w:rPr>
  </w:style>
  <w:style w:type="paragraph" w:styleId="TOC6">
    <w:name w:val="toc 6"/>
    <w:basedOn w:val="Normal"/>
    <w:next w:val="Normal"/>
    <w:autoRedefine/>
    <w:uiPriority w:val="39"/>
    <w:unhideWhenUsed/>
    <w:rsid w:val="00B73C02"/>
    <w:pPr>
      <w:ind w:left="1200"/>
    </w:pPr>
    <w:rPr>
      <w:rFonts w:cstheme="minorHAnsi"/>
      <w:sz w:val="20"/>
      <w:szCs w:val="20"/>
    </w:rPr>
  </w:style>
  <w:style w:type="paragraph" w:styleId="TOC7">
    <w:name w:val="toc 7"/>
    <w:basedOn w:val="Normal"/>
    <w:next w:val="Normal"/>
    <w:autoRedefine/>
    <w:uiPriority w:val="39"/>
    <w:unhideWhenUsed/>
    <w:rsid w:val="00B73C02"/>
    <w:pPr>
      <w:ind w:left="1440"/>
    </w:pPr>
    <w:rPr>
      <w:rFonts w:cstheme="minorHAnsi"/>
      <w:sz w:val="20"/>
      <w:szCs w:val="20"/>
    </w:rPr>
  </w:style>
  <w:style w:type="paragraph" w:styleId="TOC8">
    <w:name w:val="toc 8"/>
    <w:basedOn w:val="Normal"/>
    <w:next w:val="Normal"/>
    <w:autoRedefine/>
    <w:uiPriority w:val="39"/>
    <w:unhideWhenUsed/>
    <w:rsid w:val="00B73C02"/>
    <w:pPr>
      <w:ind w:left="1680"/>
    </w:pPr>
    <w:rPr>
      <w:rFonts w:cstheme="minorHAnsi"/>
      <w:sz w:val="20"/>
      <w:szCs w:val="20"/>
    </w:rPr>
  </w:style>
  <w:style w:type="paragraph" w:styleId="TOC9">
    <w:name w:val="toc 9"/>
    <w:basedOn w:val="Normal"/>
    <w:next w:val="Normal"/>
    <w:autoRedefine/>
    <w:uiPriority w:val="39"/>
    <w:unhideWhenUsed/>
    <w:rsid w:val="00B73C02"/>
    <w:pPr>
      <w:ind w:left="1920"/>
    </w:pPr>
    <w:rPr>
      <w:rFonts w:cstheme="minorHAnsi"/>
      <w:sz w:val="20"/>
      <w:szCs w:val="20"/>
    </w:rPr>
  </w:style>
  <w:style w:type="paragraph" w:styleId="Revision">
    <w:name w:val="Revision"/>
    <w:hidden/>
    <w:uiPriority w:val="99"/>
    <w:semiHidden/>
    <w:rsid w:val="00076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5392">
      <w:bodyDiv w:val="1"/>
      <w:marLeft w:val="0"/>
      <w:marRight w:val="0"/>
      <w:marTop w:val="0"/>
      <w:marBottom w:val="0"/>
      <w:divBdr>
        <w:top w:val="none" w:sz="0" w:space="0" w:color="auto"/>
        <w:left w:val="none" w:sz="0" w:space="0" w:color="auto"/>
        <w:bottom w:val="none" w:sz="0" w:space="0" w:color="auto"/>
        <w:right w:val="none" w:sz="0" w:space="0" w:color="auto"/>
      </w:divBdr>
    </w:div>
    <w:div w:id="1164006495">
      <w:bodyDiv w:val="1"/>
      <w:marLeft w:val="0"/>
      <w:marRight w:val="0"/>
      <w:marTop w:val="0"/>
      <w:marBottom w:val="0"/>
      <w:divBdr>
        <w:top w:val="none" w:sz="0" w:space="0" w:color="auto"/>
        <w:left w:val="none" w:sz="0" w:space="0" w:color="auto"/>
        <w:bottom w:val="none" w:sz="0" w:space="0" w:color="auto"/>
        <w:right w:val="none" w:sz="0" w:space="0" w:color="auto"/>
      </w:divBdr>
    </w:div>
    <w:div w:id="1297947480">
      <w:bodyDiv w:val="1"/>
      <w:marLeft w:val="0"/>
      <w:marRight w:val="0"/>
      <w:marTop w:val="0"/>
      <w:marBottom w:val="0"/>
      <w:divBdr>
        <w:top w:val="none" w:sz="0" w:space="0" w:color="auto"/>
        <w:left w:val="none" w:sz="0" w:space="0" w:color="auto"/>
        <w:bottom w:val="none" w:sz="0" w:space="0" w:color="auto"/>
        <w:right w:val="none" w:sz="0" w:space="0" w:color="auto"/>
      </w:divBdr>
    </w:div>
    <w:div w:id="1634403832">
      <w:bodyDiv w:val="1"/>
      <w:marLeft w:val="0"/>
      <w:marRight w:val="0"/>
      <w:marTop w:val="0"/>
      <w:marBottom w:val="0"/>
      <w:divBdr>
        <w:top w:val="none" w:sz="0" w:space="0" w:color="auto"/>
        <w:left w:val="none" w:sz="0" w:space="0" w:color="auto"/>
        <w:bottom w:val="none" w:sz="0" w:space="0" w:color="auto"/>
        <w:right w:val="none" w:sz="0" w:space="0" w:color="auto"/>
      </w:divBdr>
    </w:div>
    <w:div w:id="1802141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idgelab/plasmidCharacteriza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84BEA-068D-DB41-939B-B8412FC4B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36</Pages>
  <Words>7840</Words>
  <Characters>4469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ickett</dc:creator>
  <cp:keywords/>
  <dc:description/>
  <cp:lastModifiedBy>Brandon Pickett</cp:lastModifiedBy>
  <cp:revision>192</cp:revision>
  <dcterms:created xsi:type="dcterms:W3CDTF">2018-05-30T21:05:00Z</dcterms:created>
  <dcterms:modified xsi:type="dcterms:W3CDTF">2019-05-10T13:51:00Z</dcterms:modified>
</cp:coreProperties>
</file>